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ECA2D3" w14:textId="763F5B17" w:rsidR="00E32691" w:rsidRDefault="00E32691" w:rsidP="00E32691">
      <w:pPr>
        <w:rPr>
          <w:b/>
        </w:rPr>
      </w:pPr>
      <w:bookmarkStart w:id="0" w:name="_GoBack"/>
      <w:bookmarkEnd w:id="0"/>
      <w:r>
        <w:rPr>
          <w:b/>
        </w:rPr>
        <w:t>A Systematic Review of the Discriminating Biomechanical Parameters during the Single Leg Squat</w:t>
      </w:r>
    </w:p>
    <w:p w14:paraId="542F2E00" w14:textId="56CF8273" w:rsidR="00E32691" w:rsidRDefault="00E32691" w:rsidP="00E32691">
      <w:pPr>
        <w:spacing w:after="0" w:line="360" w:lineRule="auto"/>
        <w:jc w:val="center"/>
        <w:rPr>
          <w:vertAlign w:val="superscript"/>
        </w:rPr>
      </w:pPr>
      <w:r w:rsidRPr="002976EA">
        <w:t>Martin B. Warner</w:t>
      </w:r>
      <w:r w:rsidRPr="007E1A63">
        <w:rPr>
          <w:vertAlign w:val="superscript"/>
        </w:rPr>
        <w:t>1</w:t>
      </w:r>
      <w:r>
        <w:rPr>
          <w:vertAlign w:val="superscript"/>
        </w:rPr>
        <w:t>2</w:t>
      </w:r>
      <w:r>
        <w:t>, David A.</w:t>
      </w:r>
      <w:r w:rsidRPr="002976EA">
        <w:t xml:space="preserve"> Wilson</w:t>
      </w:r>
      <w:r w:rsidRPr="007E1A63">
        <w:rPr>
          <w:vertAlign w:val="superscript"/>
        </w:rPr>
        <w:t>12</w:t>
      </w:r>
      <w:r w:rsidRPr="002976EA">
        <w:t xml:space="preserve">, </w:t>
      </w:r>
      <w:r>
        <w:t>Lee Herrington</w:t>
      </w:r>
      <w:r w:rsidRPr="007E1A63">
        <w:rPr>
          <w:vertAlign w:val="superscript"/>
        </w:rPr>
        <w:t>3</w:t>
      </w:r>
      <w:r>
        <w:t>, Sharon Dixon</w:t>
      </w:r>
      <w:r w:rsidRPr="007E1A63">
        <w:rPr>
          <w:vertAlign w:val="superscript"/>
        </w:rPr>
        <w:t>4</w:t>
      </w:r>
      <w:r>
        <w:t>, Conor Power</w:t>
      </w:r>
      <w:r>
        <w:rPr>
          <w:vertAlign w:val="superscript"/>
        </w:rPr>
        <w:t>1</w:t>
      </w:r>
      <w:r>
        <w:t>, Richard Jones</w:t>
      </w:r>
      <w:r>
        <w:rPr>
          <w:vertAlign w:val="superscript"/>
        </w:rPr>
        <w:t>3</w:t>
      </w:r>
      <w:r>
        <w:t>, Markus O. Heller</w:t>
      </w:r>
      <w:r>
        <w:rPr>
          <w:vertAlign w:val="superscript"/>
        </w:rPr>
        <w:t>5</w:t>
      </w:r>
      <w:r w:rsidRPr="007E1A63">
        <w:rPr>
          <w:vertAlign w:val="superscript"/>
        </w:rPr>
        <w:t>2</w:t>
      </w:r>
      <w:r>
        <w:t>, Patrick Carden</w:t>
      </w:r>
      <w:r w:rsidRPr="007E1A63">
        <w:rPr>
          <w:vertAlign w:val="superscript"/>
        </w:rPr>
        <w:t>4</w:t>
      </w:r>
      <w:r>
        <w:t>, Cara L. Lewis</w:t>
      </w:r>
      <w:r>
        <w:rPr>
          <w:vertAlign w:val="superscript"/>
        </w:rPr>
        <w:t>6</w:t>
      </w:r>
    </w:p>
    <w:p w14:paraId="31049C6E" w14:textId="77777777" w:rsidR="00E32691" w:rsidRDefault="00E32691" w:rsidP="00E32691">
      <w:pPr>
        <w:spacing w:after="0" w:line="360" w:lineRule="auto"/>
        <w:jc w:val="center"/>
        <w:rPr>
          <w:vertAlign w:val="superscript"/>
        </w:rPr>
      </w:pPr>
    </w:p>
    <w:p w14:paraId="18F1E70E" w14:textId="55613256" w:rsidR="00E32691" w:rsidRDefault="00E32691" w:rsidP="00E32691">
      <w:pPr>
        <w:spacing w:after="0" w:line="360" w:lineRule="auto"/>
        <w:jc w:val="center"/>
      </w:pPr>
      <w:r w:rsidRPr="007E1A63">
        <w:rPr>
          <w:vertAlign w:val="superscript"/>
        </w:rPr>
        <w:t>1</w:t>
      </w:r>
      <w:r>
        <w:t>School of Health Sciences, University of Southampton, Southampton, UK</w:t>
      </w:r>
    </w:p>
    <w:p w14:paraId="1339B551" w14:textId="77777777" w:rsidR="00E32691" w:rsidRDefault="00E32691" w:rsidP="00E32691">
      <w:pPr>
        <w:spacing w:after="0" w:line="360" w:lineRule="auto"/>
        <w:jc w:val="center"/>
      </w:pPr>
      <w:r w:rsidRPr="007E1A63">
        <w:rPr>
          <w:vertAlign w:val="superscript"/>
        </w:rPr>
        <w:t>2</w:t>
      </w:r>
      <w:r>
        <w:t>Arthritis Research UK Centre for Sport, Exercise and Osteoarthritis</w:t>
      </w:r>
    </w:p>
    <w:p w14:paraId="27EDA4DE" w14:textId="77777777" w:rsidR="00E32691" w:rsidRPr="007E1A63" w:rsidRDefault="00E32691" w:rsidP="00E32691">
      <w:pPr>
        <w:spacing w:after="0" w:line="360" w:lineRule="auto"/>
        <w:jc w:val="center"/>
        <w:rPr>
          <w:vertAlign w:val="superscript"/>
        </w:rPr>
      </w:pPr>
      <w:r w:rsidRPr="007E1A63">
        <w:rPr>
          <w:vertAlign w:val="superscript"/>
        </w:rPr>
        <w:t>3</w:t>
      </w:r>
      <w:r>
        <w:t>Centre for Health Sciences Research, University of Salford, Salford, UK</w:t>
      </w:r>
    </w:p>
    <w:p w14:paraId="62DA9437" w14:textId="77777777" w:rsidR="00E32691" w:rsidRDefault="00E32691" w:rsidP="00E32691">
      <w:pPr>
        <w:spacing w:after="0" w:line="360" w:lineRule="auto"/>
        <w:jc w:val="center"/>
        <w:rPr>
          <w:vertAlign w:val="superscript"/>
        </w:rPr>
      </w:pPr>
      <w:r w:rsidRPr="007E1A63">
        <w:rPr>
          <w:vertAlign w:val="superscript"/>
        </w:rPr>
        <w:t>4</w:t>
      </w:r>
      <w:r w:rsidRPr="009A5ED6">
        <w:t xml:space="preserve"> </w:t>
      </w:r>
      <w:r>
        <w:t>Sport and Health Sciences, College of Life and Environmental Sciences, University of Exeter, UK</w:t>
      </w:r>
    </w:p>
    <w:p w14:paraId="7674EB54" w14:textId="7BFC1576" w:rsidR="00E32691" w:rsidRPr="007E1A63" w:rsidRDefault="00E32691" w:rsidP="00E32691">
      <w:pPr>
        <w:spacing w:after="0" w:line="360" w:lineRule="auto"/>
        <w:jc w:val="center"/>
      </w:pPr>
      <w:r>
        <w:rPr>
          <w:vertAlign w:val="superscript"/>
        </w:rPr>
        <w:t>5</w:t>
      </w:r>
      <w:r>
        <w:t>School of Engineering, University of Southampton, Southampton, UK</w:t>
      </w:r>
    </w:p>
    <w:p w14:paraId="7E74DE30" w14:textId="77777777" w:rsidR="00E32691" w:rsidRDefault="00E32691" w:rsidP="00E32691">
      <w:pPr>
        <w:spacing w:after="0" w:line="360" w:lineRule="auto"/>
        <w:jc w:val="center"/>
      </w:pPr>
      <w:r>
        <w:rPr>
          <w:vertAlign w:val="superscript"/>
        </w:rPr>
        <w:t>6</w:t>
      </w:r>
      <w:r>
        <w:t>Department of Physical Therapy &amp; Athletic Training, College of Health &amp; Rehabilitation Sciences: Sargent College, Boston University</w:t>
      </w:r>
    </w:p>
    <w:p w14:paraId="507B2214" w14:textId="77777777" w:rsidR="00E32691" w:rsidRDefault="00E32691" w:rsidP="00FB68A7">
      <w:pPr>
        <w:spacing w:after="0" w:line="360" w:lineRule="auto"/>
        <w:rPr>
          <w:b/>
        </w:rPr>
        <w:sectPr w:rsidR="00E32691" w:rsidSect="00E32691">
          <w:footerReference w:type="default" r:id="rId8"/>
          <w:pgSz w:w="11906" w:h="16838"/>
          <w:pgMar w:top="1440" w:right="1440" w:bottom="1440" w:left="1440" w:header="709" w:footer="709" w:gutter="0"/>
          <w:cols w:space="708"/>
          <w:titlePg/>
          <w:docGrid w:linePitch="360"/>
        </w:sectPr>
      </w:pPr>
    </w:p>
    <w:p w14:paraId="5944288E" w14:textId="0B9AE620" w:rsidR="00FB68A7" w:rsidRPr="005A13BA" w:rsidRDefault="00FB68A7" w:rsidP="00FB68A7">
      <w:pPr>
        <w:spacing w:after="0" w:line="360" w:lineRule="auto"/>
        <w:rPr>
          <w:b/>
        </w:rPr>
      </w:pPr>
      <w:r w:rsidRPr="005A13BA">
        <w:rPr>
          <w:b/>
        </w:rPr>
        <w:lastRenderedPageBreak/>
        <w:t>Abstract</w:t>
      </w:r>
    </w:p>
    <w:p w14:paraId="29915AA2" w14:textId="221D4206" w:rsidR="003B0396" w:rsidRPr="005A13BA" w:rsidRDefault="00FB68A7" w:rsidP="00FB68A7">
      <w:r w:rsidRPr="005A13BA">
        <w:rPr>
          <w:b/>
        </w:rPr>
        <w:t>Objective</w:t>
      </w:r>
      <w:r w:rsidR="003B0396" w:rsidRPr="005A13BA">
        <w:rPr>
          <w:b/>
        </w:rPr>
        <w:t xml:space="preserve">: </w:t>
      </w:r>
      <w:r w:rsidR="003B0396" w:rsidRPr="005A13BA">
        <w:t xml:space="preserve">To determine whether there are common biomechanical parameters when analysing the single leg squat movement </w:t>
      </w:r>
      <w:r w:rsidR="00432A84" w:rsidRPr="005A13BA">
        <w:t>to compare</w:t>
      </w:r>
      <w:r w:rsidR="003B0396" w:rsidRPr="005A13BA">
        <w:t xml:space="preserve"> pathological and non-pathological groups and whether these parameters are able to effectively distinguish between groups.</w:t>
      </w:r>
    </w:p>
    <w:p w14:paraId="26B1D8BA" w14:textId="4CE279C9" w:rsidR="00290753" w:rsidRPr="005A13BA" w:rsidRDefault="00432A84" w:rsidP="00FB68A7">
      <w:r w:rsidRPr="005A13BA">
        <w:rPr>
          <w:b/>
        </w:rPr>
        <w:t>Methods:</w:t>
      </w:r>
      <w:r w:rsidR="003B0396" w:rsidRPr="005A13BA">
        <w:t xml:space="preserve"> Five electronic databases were searched using MESH terms, keywords and phrases across four constructs</w:t>
      </w:r>
      <w:r w:rsidR="001E7A05" w:rsidRPr="005A13BA">
        <w:t>:</w:t>
      </w:r>
      <w:r w:rsidR="003B0396" w:rsidRPr="005A13BA">
        <w:t xml:space="preserve"> squat, biomechanical measures, region of interest, study design. </w:t>
      </w:r>
      <w:r w:rsidR="00290753" w:rsidRPr="005A13BA">
        <w:t>Studies were selected</w:t>
      </w:r>
      <w:r w:rsidR="00290753" w:rsidRPr="005A13BA">
        <w:rPr>
          <w:b/>
        </w:rPr>
        <w:t xml:space="preserve"> </w:t>
      </w:r>
      <w:r w:rsidR="00290753" w:rsidRPr="005A13BA">
        <w:t xml:space="preserve">based on inclusion of a quantitative biomechanical measure, </w:t>
      </w:r>
      <w:r w:rsidRPr="005A13BA">
        <w:t>compared</w:t>
      </w:r>
      <w:r w:rsidR="00290753" w:rsidRPr="005A13BA">
        <w:t xml:space="preserve"> </w:t>
      </w:r>
      <w:r w:rsidR="00A1122E" w:rsidRPr="005A13BA">
        <w:t xml:space="preserve">between </w:t>
      </w:r>
      <w:r w:rsidR="00290753" w:rsidRPr="005A13BA">
        <w:t>a pathological and a non-pathological group</w:t>
      </w:r>
      <w:r w:rsidR="00767005" w:rsidRPr="005A13BA">
        <w:t>,</w:t>
      </w:r>
      <w:r w:rsidR="00290753" w:rsidRPr="005A13BA">
        <w:t xml:space="preserve"> and participants performed a single leg squat movement.</w:t>
      </w:r>
    </w:p>
    <w:p w14:paraId="75631461" w14:textId="6CC3D56A" w:rsidR="000E04D1" w:rsidRPr="005A13BA" w:rsidRDefault="00FB68A7" w:rsidP="001E2DFB">
      <w:r w:rsidRPr="005A13BA">
        <w:rPr>
          <w:b/>
        </w:rPr>
        <w:t>Results</w:t>
      </w:r>
      <w:r w:rsidR="00290753" w:rsidRPr="005A13BA">
        <w:rPr>
          <w:b/>
        </w:rPr>
        <w:t xml:space="preserve">: </w:t>
      </w:r>
      <w:r w:rsidR="000E04D1" w:rsidRPr="005A13BA">
        <w:t xml:space="preserve">Fifteen </w:t>
      </w:r>
      <w:r w:rsidR="00290753" w:rsidRPr="005A13BA">
        <w:t>studies were</w:t>
      </w:r>
      <w:r w:rsidR="000E04D1" w:rsidRPr="005A13BA">
        <w:t xml:space="preserve"> included and</w:t>
      </w:r>
      <w:r w:rsidR="00290753" w:rsidRPr="005A13BA">
        <w:t xml:space="preserve"> reviewed, where the majority of stud</w:t>
      </w:r>
      <w:r w:rsidR="00F626AC" w:rsidRPr="005A13BA">
        <w:t>ies investigated patellofemoral</w:t>
      </w:r>
      <w:r w:rsidR="00290753" w:rsidRPr="005A13BA">
        <w:t xml:space="preserve"> pain. There was considerable variation in the biomechanical outcome measure used to compare between groups</w:t>
      </w:r>
      <w:r w:rsidR="000E04D1" w:rsidRPr="005A13BA">
        <w:t>.</w:t>
      </w:r>
      <w:r w:rsidR="00290753" w:rsidRPr="005A13BA">
        <w:t xml:space="preserve"> </w:t>
      </w:r>
      <w:r w:rsidR="000E04D1" w:rsidRPr="005A13BA">
        <w:t xml:space="preserve">The frontal plane projection angle </w:t>
      </w:r>
      <w:r w:rsidR="00197660" w:rsidRPr="005A13BA">
        <w:t>was the</w:t>
      </w:r>
      <w:r w:rsidR="00C950CE" w:rsidRPr="005A13BA">
        <w:t xml:space="preserve"> most commonly reported measure</w:t>
      </w:r>
      <w:r w:rsidR="000E04D1" w:rsidRPr="005A13BA">
        <w:t xml:space="preserve">. </w:t>
      </w:r>
      <w:r w:rsidR="00290753" w:rsidRPr="005A13BA">
        <w:t>There was considerable variation in the manner in which the single leg squat was performed.</w:t>
      </w:r>
    </w:p>
    <w:p w14:paraId="0CB55D95" w14:textId="018DA9AB" w:rsidR="00290753" w:rsidRPr="005A13BA" w:rsidRDefault="00FB68A7" w:rsidP="001E2DFB">
      <w:r w:rsidRPr="005A13BA">
        <w:rPr>
          <w:b/>
        </w:rPr>
        <w:t>Conclusion</w:t>
      </w:r>
      <w:r w:rsidR="00290753" w:rsidRPr="005A13BA">
        <w:rPr>
          <w:b/>
        </w:rPr>
        <w:t xml:space="preserve">: </w:t>
      </w:r>
      <w:r w:rsidR="00290753" w:rsidRPr="005A13BA">
        <w:t xml:space="preserve">Due to </w:t>
      </w:r>
      <w:r w:rsidR="00432A84" w:rsidRPr="005A13BA">
        <w:t>variation</w:t>
      </w:r>
      <w:r w:rsidR="00290753" w:rsidRPr="005A13BA">
        <w:t xml:space="preserve"> </w:t>
      </w:r>
      <w:r w:rsidR="002412D3" w:rsidRPr="005A13BA">
        <w:t xml:space="preserve">in how the single leg squat was performed, </w:t>
      </w:r>
      <w:r w:rsidR="00290753" w:rsidRPr="005A13BA">
        <w:t xml:space="preserve">it </w:t>
      </w:r>
      <w:r w:rsidR="002573FC" w:rsidRPr="005A13BA">
        <w:t>was not</w:t>
      </w:r>
      <w:r w:rsidR="00290753" w:rsidRPr="005A13BA">
        <w:t xml:space="preserve"> possible to determine specific biomechanical parameters that distinguish between pathological and non-pathological groups</w:t>
      </w:r>
      <w:r w:rsidR="003246C8" w:rsidRPr="005A13BA">
        <w:t>.</w:t>
      </w:r>
      <w:r w:rsidR="000E04D1" w:rsidRPr="005A13BA">
        <w:t xml:space="preserve"> </w:t>
      </w:r>
      <w:r w:rsidR="003246C8" w:rsidRPr="005A13BA">
        <w:t>F</w:t>
      </w:r>
      <w:r w:rsidR="000E04D1" w:rsidRPr="005A13BA">
        <w:t>rontal plane projection angle appeared to be a parameter that could be effectively utilised</w:t>
      </w:r>
      <w:r w:rsidR="00290753" w:rsidRPr="005A13BA">
        <w:t xml:space="preserve">. Standardisation </w:t>
      </w:r>
      <w:r w:rsidR="00432A84" w:rsidRPr="005A13BA">
        <w:t xml:space="preserve">of the </w:t>
      </w:r>
      <w:r w:rsidR="000E04D1" w:rsidRPr="005A13BA">
        <w:t>single leg squat</w:t>
      </w:r>
      <w:r w:rsidR="00C6184F" w:rsidRPr="005A13BA">
        <w:t xml:space="preserve"> movement</w:t>
      </w:r>
      <w:r w:rsidR="000E04D1" w:rsidRPr="005A13BA">
        <w:t xml:space="preserve"> is needed to allow comparison between </w:t>
      </w:r>
      <w:r w:rsidR="00F626AC" w:rsidRPr="005A13BA">
        <w:t xml:space="preserve">studies of </w:t>
      </w:r>
      <w:r w:rsidR="000E04D1" w:rsidRPr="005A13BA">
        <w:t>pathological and non-pathological groups.</w:t>
      </w:r>
    </w:p>
    <w:p w14:paraId="7303EEBB" w14:textId="1C0B646C" w:rsidR="00432A84" w:rsidRPr="005A13BA" w:rsidRDefault="00432A84">
      <w:r w:rsidRPr="005A13BA">
        <w:br w:type="page"/>
      </w:r>
    </w:p>
    <w:p w14:paraId="6487EC2A" w14:textId="6D66681F" w:rsidR="002E5AAA" w:rsidRPr="005A13BA" w:rsidRDefault="001E2DFB" w:rsidP="001E2DFB">
      <w:pPr>
        <w:rPr>
          <w:b/>
        </w:rPr>
      </w:pPr>
      <w:r w:rsidRPr="005A13BA">
        <w:rPr>
          <w:b/>
        </w:rPr>
        <w:lastRenderedPageBreak/>
        <w:t>Keywords</w:t>
      </w:r>
    </w:p>
    <w:p w14:paraId="5F8A7C00" w14:textId="76E7ECB2" w:rsidR="00FB68A7" w:rsidRPr="005A13BA" w:rsidRDefault="000E04D1" w:rsidP="000E04D1">
      <w:r w:rsidRPr="005A13BA">
        <w:t>Single leg squat, biomechanics, injury</w:t>
      </w:r>
    </w:p>
    <w:p w14:paraId="3A7072E8" w14:textId="06F50D12" w:rsidR="000E04D1" w:rsidRPr="005A13BA" w:rsidRDefault="000E04D1">
      <w:r w:rsidRPr="005A13BA">
        <w:br w:type="page"/>
      </w:r>
    </w:p>
    <w:p w14:paraId="2D5CDAE6" w14:textId="315EC158" w:rsidR="00F754EC" w:rsidRPr="005A13BA" w:rsidRDefault="001E2DFB" w:rsidP="00432A84">
      <w:pPr>
        <w:spacing w:after="0" w:line="360" w:lineRule="auto"/>
        <w:jc w:val="center"/>
        <w:rPr>
          <w:b/>
          <w:u w:val="single"/>
        </w:rPr>
      </w:pPr>
      <w:r w:rsidRPr="005A13BA">
        <w:rPr>
          <w:b/>
          <w:u w:val="single"/>
        </w:rPr>
        <w:lastRenderedPageBreak/>
        <w:t>INTRODUCTION</w:t>
      </w:r>
    </w:p>
    <w:p w14:paraId="65E38D90" w14:textId="79DA94B1" w:rsidR="003B05DA" w:rsidRPr="005A13BA" w:rsidRDefault="001602C7" w:rsidP="00707E4E">
      <w:pPr>
        <w:spacing w:after="0" w:line="360" w:lineRule="auto"/>
        <w:ind w:firstLine="720"/>
      </w:pPr>
      <w:r w:rsidRPr="005A13BA">
        <w:t xml:space="preserve">The single leg squat (SLS) is </w:t>
      </w:r>
      <w:r w:rsidR="00F07ECA" w:rsidRPr="005A13BA">
        <w:t xml:space="preserve">a movement task </w:t>
      </w:r>
      <w:r w:rsidR="00D14BCE" w:rsidRPr="005A13BA">
        <w:t xml:space="preserve">regularly </w:t>
      </w:r>
      <w:r w:rsidR="00F07ECA" w:rsidRPr="005A13BA">
        <w:t>used in clinical practice</w:t>
      </w:r>
      <w:r w:rsidR="009450F2" w:rsidRPr="005A13BA">
        <w:t xml:space="preserve"> as it simulates common every</w:t>
      </w:r>
      <w:r w:rsidR="00D14BCE" w:rsidRPr="005A13BA">
        <w:t>day</w:t>
      </w:r>
      <w:r w:rsidR="009450F2" w:rsidRPr="005A13BA">
        <w:t xml:space="preserve"> tasks, such as stair ascent and descent, as well as sporting activities</w:t>
      </w:r>
      <w:r w:rsidR="00345FFF" w:rsidRPr="005A13BA">
        <w:fldChar w:fldCharType="begin"/>
      </w:r>
      <w:r w:rsidR="001E2DFB" w:rsidRPr="005A13BA">
        <w:instrText xml:space="preserve"> ADDIN EN.CITE &lt;EndNote&gt;&lt;Cite&gt;&lt;Author&gt;Zeller&lt;/Author&gt;&lt;Year&gt;2003&lt;/Year&gt;&lt;RecNum&gt;13682&lt;/RecNum&gt;&lt;DisplayText&gt;&lt;style face="superscript"&gt;1&lt;/style&gt;&lt;/DisplayText&gt;&lt;record&gt;&lt;rec-number&gt;13682&lt;/rec-number&gt;&lt;foreign-keys&gt;&lt;key app="EN" db-id="f55vr0vzz05a5me2v215wes0zxw0td5fvf92" timestamp="1526047695"&gt;13682&lt;/key&gt;&lt;/foreign-keys&gt;&lt;ref-type name="Journal Article"&gt;17&lt;/ref-type&gt;&lt;contributors&gt;&lt;authors&gt;&lt;author&gt;Zeller, B. L.&lt;/author&gt;&lt;author&gt;McCrory, J. L.&lt;/author&gt;&lt;author&gt;Kibler, W. B.&lt;/author&gt;&lt;author&gt;Uhl, T. L.&lt;/author&gt;&lt;/authors&gt;&lt;/contributors&gt;&lt;auth-address&gt;Department of Health and Human Performance, Winona State University, Winona, Minnesota 55987, USA.&lt;/auth-address&gt;&lt;titles&gt;&lt;title&gt;Differences in kinematics and electromyographic activity between men and women during the single-legged squat&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449-56&lt;/pages&gt;&lt;volume&gt;31&lt;/volume&gt;&lt;number&gt;3&lt;/number&gt;&lt;edition&gt;2003/05/17&lt;/edition&gt;&lt;keywords&gt;&lt;keyword&gt;Adult&lt;/keyword&gt;&lt;keyword&gt;Analysis of Variance&lt;/keyword&gt;&lt;keyword&gt;Biomechanical Phenomena&lt;/keyword&gt;&lt;keyword&gt;Electromyography&lt;/keyword&gt;&lt;keyword&gt;Female&lt;/keyword&gt;&lt;keyword&gt;Humans&lt;/keyword&gt;&lt;keyword&gt;Leg/*physiology&lt;/keyword&gt;&lt;keyword&gt;Male&lt;/keyword&gt;&lt;keyword&gt;Movement/*physiology&lt;/keyword&gt;&lt;keyword&gt;Muscle, Skeletal/*physiology&lt;/keyword&gt;&lt;keyword&gt;*Sex Characteristics&lt;/keyword&gt;&lt;keyword&gt;Sports/*physiology&lt;/keyword&gt;&lt;/keywords&gt;&lt;dates&gt;&lt;year&gt;2003&lt;/year&gt;&lt;pub-dates&gt;&lt;date&gt;May-Jun&lt;/date&gt;&lt;/pub-dates&gt;&lt;/dates&gt;&lt;isbn&gt;0363-5465 (Print)&amp;#xD;0363-5465&lt;/isbn&gt;&lt;accession-num&gt;12750142&lt;/accession-num&gt;&lt;urls&gt;&lt;/urls&gt;&lt;electronic-resource-num&gt;10.1177/03635465030310032101&lt;/electronic-resource-num&gt;&lt;remote-database-provider&gt;NLM&lt;/remote-database-provider&gt;&lt;language&gt;eng&lt;/language&gt;&lt;/record&gt;&lt;/Cite&gt;&lt;/EndNote&gt;</w:instrText>
      </w:r>
      <w:r w:rsidR="00345FFF" w:rsidRPr="005A13BA">
        <w:fldChar w:fldCharType="separate"/>
      </w:r>
      <w:r w:rsidR="001E2DFB" w:rsidRPr="005A13BA">
        <w:rPr>
          <w:noProof/>
          <w:vertAlign w:val="superscript"/>
        </w:rPr>
        <w:t>1</w:t>
      </w:r>
      <w:r w:rsidR="00345FFF" w:rsidRPr="005A13BA">
        <w:fldChar w:fldCharType="end"/>
      </w:r>
      <w:r w:rsidR="009450F2" w:rsidRPr="005A13BA">
        <w:t xml:space="preserve"> and is often pain provo</w:t>
      </w:r>
      <w:r w:rsidR="00AB7E4E" w:rsidRPr="005A13BA">
        <w:t>king</w:t>
      </w:r>
      <w:r w:rsidRPr="005A13BA">
        <w:t xml:space="preserve">. This task is part of the growing field of </w:t>
      </w:r>
      <w:r w:rsidR="00AB7E4E" w:rsidRPr="005A13BA">
        <w:t xml:space="preserve">observational </w:t>
      </w:r>
      <w:r w:rsidRPr="005A13BA">
        <w:t>movement screening tests, which have</w:t>
      </w:r>
      <w:r w:rsidR="008C4962" w:rsidRPr="005A13BA">
        <w:t xml:space="preserve"> </w:t>
      </w:r>
      <w:r w:rsidR="0060640F" w:rsidRPr="005A13BA">
        <w:t xml:space="preserve">become an </w:t>
      </w:r>
      <w:r w:rsidR="008C4962" w:rsidRPr="005A13BA">
        <w:t>increasing</w:t>
      </w:r>
      <w:r w:rsidR="0060640F" w:rsidRPr="005A13BA">
        <w:t>ly used tool to identify</w:t>
      </w:r>
      <w:r w:rsidR="008C4962" w:rsidRPr="005A13BA">
        <w:t xml:space="preserve"> individuals who might be </w:t>
      </w:r>
      <w:r w:rsidR="0060640F" w:rsidRPr="005A13BA">
        <w:t xml:space="preserve">at risk of </w:t>
      </w:r>
      <w:r w:rsidR="008C4962" w:rsidRPr="005A13BA">
        <w:t xml:space="preserve">musculoskeletal injury enabling targeted interventions to reduce the potential risk. </w:t>
      </w:r>
      <w:r w:rsidR="006A51D5" w:rsidRPr="005A13BA">
        <w:t>A</w:t>
      </w:r>
      <w:r w:rsidR="00130A94" w:rsidRPr="005A13BA">
        <w:t xml:space="preserve"> variety of methods </w:t>
      </w:r>
      <w:r w:rsidR="006A51D5" w:rsidRPr="005A13BA">
        <w:t xml:space="preserve">are </w:t>
      </w:r>
      <w:r w:rsidR="00130A94" w:rsidRPr="005A13BA">
        <w:t xml:space="preserve">currently used to assess movement during </w:t>
      </w:r>
      <w:r w:rsidR="00D14BCE" w:rsidRPr="005A13BA">
        <w:t xml:space="preserve">a </w:t>
      </w:r>
      <w:r w:rsidR="00130A94" w:rsidRPr="005A13BA">
        <w:t>single leg squat, ranging from visual qualitative assessments</w:t>
      </w:r>
      <w:r w:rsidR="001E2DFB" w:rsidRPr="005A13BA">
        <w:t>,</w:t>
      </w:r>
      <w:r w:rsidR="00D56BBA" w:rsidRPr="005A13BA">
        <w:fldChar w:fldCharType="begin"/>
      </w:r>
      <w:r w:rsidR="001E2DFB" w:rsidRPr="005A13BA">
        <w:instrText xml:space="preserve"> ADDIN EN.CITE &lt;EndNote&gt;&lt;Cite&gt;&lt;Author&gt;Whatman&lt;/Author&gt;&lt;Year&gt;2015&lt;/Year&gt;&lt;RecNum&gt;13685&lt;/RecNum&gt;&lt;DisplayText&gt;&lt;style face="superscript"&gt;2&lt;/style&gt;&lt;/DisplayText&gt;&lt;record&gt;&lt;rec-number&gt;13685&lt;/rec-number&gt;&lt;foreign-keys&gt;&lt;key app="EN" db-id="f55vr0vzz05a5me2v215wes0zxw0td5fvf92" timestamp="1527175352"&gt;13685&lt;/key&gt;&lt;/foreign-keys&gt;&lt;ref-type name="Journal Article"&gt;17&lt;/ref-type&gt;&lt;contributors&gt;&lt;authors&gt;&lt;author&gt;Whatman, C.&lt;/author&gt;&lt;author&gt;Hume, D. R.&lt;/author&gt;&lt;author&gt;Hing, W.&lt;/author&gt;&lt;/authors&gt;&lt;/contributors&gt;&lt;titles&gt;&lt;title&gt;The reliability and validity of visual rating of dynamic alignment during lower extremity functional screening tests: a review of the literature&lt;/title&gt;&lt;secondary-title&gt;Physical Therapy Reviews&lt;/secondary-title&gt;&lt;/titles&gt;&lt;periodical&gt;&lt;full-title&gt;Physical Therapy Reviews&lt;/full-title&gt;&lt;/periodical&gt;&lt;pages&gt;210-224&lt;/pages&gt;&lt;volume&gt;20&lt;/volume&gt;&lt;number&gt;3&lt;/number&gt;&lt;dates&gt;&lt;year&gt;2015&lt;/year&gt;&lt;/dates&gt;&lt;urls&gt;&lt;/urls&gt;&lt;/record&gt;&lt;/Cite&gt;&lt;/EndNote&gt;</w:instrText>
      </w:r>
      <w:r w:rsidR="00D56BBA" w:rsidRPr="005A13BA">
        <w:fldChar w:fldCharType="separate"/>
      </w:r>
      <w:r w:rsidR="001E2DFB" w:rsidRPr="005A13BA">
        <w:rPr>
          <w:noProof/>
          <w:vertAlign w:val="superscript"/>
        </w:rPr>
        <w:t>2</w:t>
      </w:r>
      <w:r w:rsidR="00D56BBA" w:rsidRPr="005A13BA">
        <w:fldChar w:fldCharType="end"/>
      </w:r>
      <w:r w:rsidR="00D56BBA" w:rsidRPr="005A13BA">
        <w:t xml:space="preserve"> </w:t>
      </w:r>
      <w:r w:rsidR="00130A94" w:rsidRPr="005A13BA">
        <w:t>to assessment involving 3D motion capture using inertial sensors</w:t>
      </w:r>
      <w:r w:rsidR="001E2DFB" w:rsidRPr="005A13BA">
        <w:t>.</w:t>
      </w:r>
      <w:r w:rsidR="00D56BBA" w:rsidRPr="005A13BA">
        <w:fldChar w:fldCharType="begin"/>
      </w:r>
      <w:r w:rsidR="001E2DFB" w:rsidRPr="005A13BA">
        <w:instrText xml:space="preserve"> ADDIN EN.CITE &lt;EndNote&gt;&lt;Cite&gt;&lt;Author&gt;Ageberg&lt;/Author&gt;&lt;Year&gt;2010&lt;/Year&gt;&lt;RecNum&gt;13686&lt;/RecNum&gt;&lt;DisplayText&gt;&lt;style face="superscript"&gt;3&lt;/style&gt;&lt;/DisplayText&gt;&lt;record&gt;&lt;rec-number&gt;13686&lt;/rec-number&gt;&lt;foreign-keys&gt;&lt;key app="EN" db-id="f55vr0vzz05a5me2v215wes0zxw0td5fvf92" timestamp="1527175456"&gt;13686&lt;/key&gt;&lt;/foreign-keys&gt;&lt;ref-type name="Journal Article"&gt;17&lt;/ref-type&gt;&lt;contributors&gt;&lt;authors&gt;&lt;author&gt;Ageberg, E.&lt;/author&gt;&lt;author&gt;Bennell, K. L.&lt;/author&gt;&lt;author&gt;Hunt, M. A.&lt;/author&gt;&lt;author&gt;Simic, M.&lt;/author&gt;&lt;author&gt;Roos, E. M.&lt;/author&gt;&lt;author&gt;Creaby, M. W.&lt;/author&gt;&lt;/authors&gt;&lt;/contributors&gt;&lt;titles&gt;&lt;title&gt;Validity and inter-rater reliability of medio-lateral knee motion observed during a single-limb mini squat.&lt;/title&gt;&lt;secondary-title&gt;BMC musculoskeletal disorders&lt;/secondary-title&gt;&lt;/titles&gt;&lt;periodical&gt;&lt;full-title&gt;BMC Musculoskelet Disord&lt;/full-title&gt;&lt;abbr-1&gt;BMC musculoskeletal disorders&lt;/abbr-1&gt;&lt;/periodical&gt;&lt;pages&gt;265&lt;/pages&gt;&lt;volume&gt;11&lt;/volume&gt;&lt;number&gt;1&lt;/number&gt;&lt;dates&gt;&lt;year&gt;2010&lt;/year&gt;&lt;/dates&gt;&lt;urls&gt;&lt;/urls&gt;&lt;/record&gt;&lt;/Cite&gt;&lt;/EndNote&gt;</w:instrText>
      </w:r>
      <w:r w:rsidR="00D56BBA" w:rsidRPr="005A13BA">
        <w:fldChar w:fldCharType="separate"/>
      </w:r>
      <w:r w:rsidR="001E2DFB" w:rsidRPr="005A13BA">
        <w:rPr>
          <w:noProof/>
          <w:vertAlign w:val="superscript"/>
        </w:rPr>
        <w:t>3</w:t>
      </w:r>
      <w:r w:rsidR="00D56BBA" w:rsidRPr="005A13BA">
        <w:fldChar w:fldCharType="end"/>
      </w:r>
      <w:r w:rsidR="00130A94" w:rsidRPr="005A13BA">
        <w:t xml:space="preserve"> Visual o</w:t>
      </w:r>
      <w:r w:rsidR="00AB7E4E" w:rsidRPr="005A13BA">
        <w:t>bservational m</w:t>
      </w:r>
      <w:r w:rsidR="008C4962" w:rsidRPr="005A13BA">
        <w:t>ovement screening tests offer a cost-effective, t</w:t>
      </w:r>
      <w:r w:rsidR="00345FFF" w:rsidRPr="005A13BA">
        <w:t>ime-</w:t>
      </w:r>
      <w:r w:rsidR="008C4962" w:rsidRPr="005A13BA">
        <w:t>efficient method of assessing movement ability in both a clinical or field setting</w:t>
      </w:r>
      <w:r w:rsidR="0060640F" w:rsidRPr="005A13BA">
        <w:t xml:space="preserve"> for</w:t>
      </w:r>
      <w:r w:rsidR="00BA1106" w:rsidRPr="005A13BA">
        <w:t xml:space="preserve"> a</w:t>
      </w:r>
      <w:r w:rsidR="0060640F" w:rsidRPr="005A13BA">
        <w:t xml:space="preserve"> large number of participants and provide instant results</w:t>
      </w:r>
      <w:r w:rsidR="00F07ECA" w:rsidRPr="005A13BA">
        <w:t>.</w:t>
      </w:r>
      <w:r w:rsidR="005E3346" w:rsidRPr="005A13BA">
        <w:t xml:space="preserve"> Qualitative type </w:t>
      </w:r>
      <w:r w:rsidRPr="005A13BA">
        <w:t>assessment of the SLS grade an individual’s</w:t>
      </w:r>
      <w:r w:rsidR="003B05DA" w:rsidRPr="005A13BA">
        <w:t xml:space="preserve"> ability to perform </w:t>
      </w:r>
      <w:r w:rsidRPr="005A13BA">
        <w:t xml:space="preserve">the task </w:t>
      </w:r>
      <w:r w:rsidR="003B05DA" w:rsidRPr="005A13BA">
        <w:t>against benchmarked criteria</w:t>
      </w:r>
      <w:r w:rsidR="001E2DFB" w:rsidRPr="005A13BA">
        <w:t>.</w:t>
      </w:r>
      <w:r w:rsidR="00B24C77" w:rsidRPr="005A13BA">
        <w:fldChar w:fldCharType="begin"/>
      </w:r>
      <w:r w:rsidR="001E2DFB" w:rsidRPr="005A13BA">
        <w:instrText xml:space="preserve"> ADDIN EN.CITE &lt;EndNote&gt;&lt;Cite&gt;&lt;Author&gt;Crossley&lt;/Author&gt;&lt;Year&gt;2011&lt;/Year&gt;&lt;RecNum&gt;8881&lt;/RecNum&gt;&lt;DisplayText&gt;&lt;style face="superscript"&gt;4&lt;/style&gt;&lt;/DisplayText&gt;&lt;record&gt;&lt;rec-number&gt;8881&lt;/rec-number&gt;&lt;foreign-keys&gt;&lt;key app="EN" db-id="f55vr0vzz05a5me2v215wes0zxw0td5fvf92" timestamp="1521631282"&gt;8881&lt;/key&gt;&lt;/foreign-keys&gt;&lt;ref-type name="Journal Article"&gt;17&lt;/ref-type&gt;&lt;contributors&gt;&lt;authors&gt;&lt;author&gt;Kay M. Crossley&lt;/author&gt;&lt;author&gt;Wan-Jing Zhang&lt;/author&gt;&lt;author&gt;Anthony G. Schache&lt;/author&gt;&lt;author&gt;Adam Bryant&lt;/author&gt;&lt;author&gt;Sallie M. Cowan&lt;/author&gt;&lt;/authors&gt;&lt;/contributors&gt;&lt;titles&gt;&lt;title&gt;Performance on the Single-Leg Squat Task Indicates Hip Abductor Muscle Function&lt;/title&gt;&lt;secondary-title&gt;The American Journal of Sports Medicine&lt;/secondary-title&gt;&lt;/titles&gt;&lt;periodical&gt;&lt;full-title&gt;Am J Sports Med&lt;/full-title&gt;&lt;abbr-1&gt;The American journal of sports medicine&lt;/abbr-1&gt;&lt;/periodical&gt;&lt;pages&gt;866-873&lt;/pages&gt;&lt;volume&gt;39&lt;/volume&gt;&lt;number&gt;4&lt;/number&gt;&lt;keywords&gt;&lt;keyword&gt;patellofemoral joint,core stability,clinical assessment,subgroups&lt;/keyword&gt;&lt;/keywords&gt;&lt;dates&gt;&lt;year&gt;2011&lt;/year&gt;&lt;/dates&gt;&lt;accession-num&gt;21335344&lt;/accession-num&gt;&lt;urls&gt;&lt;related-urls&gt;&lt;url&gt;http://journals.sagepub.com/doi/abs/10.1177/0363546510395456&lt;/url&gt;&lt;/related-urls&gt;&lt;/urls&gt;&lt;electronic-resource-num&gt;10.1177/0363546510395456&lt;/electronic-resource-num&gt;&lt;/record&gt;&lt;/Cite&gt;&lt;/EndNote&gt;</w:instrText>
      </w:r>
      <w:r w:rsidR="00B24C77" w:rsidRPr="005A13BA">
        <w:fldChar w:fldCharType="separate"/>
      </w:r>
      <w:r w:rsidR="001E2DFB" w:rsidRPr="005A13BA">
        <w:rPr>
          <w:noProof/>
          <w:vertAlign w:val="superscript"/>
        </w:rPr>
        <w:t>4</w:t>
      </w:r>
      <w:r w:rsidR="00B24C77" w:rsidRPr="005A13BA">
        <w:fldChar w:fldCharType="end"/>
      </w:r>
      <w:r w:rsidR="003B05DA" w:rsidRPr="005A13BA">
        <w:t xml:space="preserve"> The qualitative based criteria within the tests are often based on the ability to perform gross movements and could be subject to rater bias through a subjective interpretation of whether the movement meets the required criteria. </w:t>
      </w:r>
      <w:r w:rsidR="00345FFF" w:rsidRPr="005A13BA">
        <w:t>Additionally</w:t>
      </w:r>
      <w:r w:rsidRPr="005A13BA">
        <w:t>, t</w:t>
      </w:r>
      <w:r w:rsidR="003B05DA" w:rsidRPr="005A13BA">
        <w:t>he ability of movement screen</w:t>
      </w:r>
      <w:r w:rsidR="00E1472A" w:rsidRPr="005A13BA">
        <w:t>ing</w:t>
      </w:r>
      <w:r w:rsidR="003B05DA" w:rsidRPr="005A13BA">
        <w:t xml:space="preserve"> tests </w:t>
      </w:r>
      <w:r w:rsidR="00AB7E4E" w:rsidRPr="005A13BA">
        <w:t xml:space="preserve">to predict </w:t>
      </w:r>
      <w:r w:rsidR="003B05DA" w:rsidRPr="005A13BA">
        <w:t xml:space="preserve">musculoskeletal injuries is </w:t>
      </w:r>
      <w:r w:rsidR="00AB7E4E" w:rsidRPr="005A13BA">
        <w:t>low</w:t>
      </w:r>
      <w:r w:rsidR="001E2DFB" w:rsidRPr="005A13BA">
        <w:t>.</w:t>
      </w:r>
      <w:r w:rsidR="003B05DA" w:rsidRPr="005A13BA">
        <w:fldChar w:fldCharType="begin">
          <w:fldData xml:space="preserve">PEVuZE5vdGU+PENpdGU+PEF1dGhvcj5IZWdlZHVzPC9BdXRob3I+PFllYXI+MjAxNTwvWWVhcj48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</w:fldData>
        </w:fldChar>
      </w:r>
      <w:r w:rsidR="001E2DFB" w:rsidRPr="005A13BA">
        <w:instrText xml:space="preserve"> ADDIN EN.CITE </w:instrText>
      </w:r>
      <w:r w:rsidR="001E2DFB" w:rsidRPr="005A13BA">
        <w:fldChar w:fldCharType="begin">
          <w:fldData xml:space="preserve">PEVuZE5vdGU+PENpdGU+PEF1dGhvcj5IZWdlZHVzPC9BdXRob3I+PFllYXI+MjAxNTwvWWVhcj48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</w:fldData>
        </w:fldChar>
      </w:r>
      <w:r w:rsidR="001E2DFB" w:rsidRPr="005A13BA">
        <w:instrText xml:space="preserve"> ADDIN EN.CITE.DATA </w:instrText>
      </w:r>
      <w:r w:rsidR="001E2DFB" w:rsidRPr="005A13BA">
        <w:fldChar w:fldCharType="end"/>
      </w:r>
      <w:r w:rsidR="003B05DA" w:rsidRPr="005A13BA">
        <w:fldChar w:fldCharType="separate"/>
      </w:r>
      <w:r w:rsidR="001E2DFB" w:rsidRPr="005A13BA">
        <w:rPr>
          <w:noProof/>
          <w:vertAlign w:val="superscript"/>
        </w:rPr>
        <w:t>5-7</w:t>
      </w:r>
      <w:r w:rsidR="003B05DA" w:rsidRPr="005A13BA">
        <w:fldChar w:fldCharType="end"/>
      </w:r>
    </w:p>
    <w:p w14:paraId="7A80ABD5" w14:textId="40902F28" w:rsidR="004820D5" w:rsidRPr="005A13BA" w:rsidRDefault="003B05DA" w:rsidP="004820D5">
      <w:pPr>
        <w:spacing w:after="0" w:line="360" w:lineRule="auto"/>
        <w:ind w:firstLine="720"/>
      </w:pPr>
      <w:r w:rsidRPr="005A13BA">
        <w:t xml:space="preserve">The use of </w:t>
      </w:r>
      <w:r w:rsidR="00D56BBA" w:rsidRPr="005A13BA">
        <w:t xml:space="preserve">objective </w:t>
      </w:r>
      <w:r w:rsidRPr="005A13BA">
        <w:t>biomechanical measures provide</w:t>
      </w:r>
      <w:r w:rsidR="002C0169" w:rsidRPr="005A13BA">
        <w:t>s</w:t>
      </w:r>
      <w:r w:rsidRPr="005A13BA">
        <w:t xml:space="preserve"> the researcher or clinician with the ability to quantitatively assess movement during a given task and provide greater fidelity in understanding the movement and potentially removes subjective interpretation.</w:t>
      </w:r>
      <w:r w:rsidR="00794559" w:rsidRPr="005A13BA">
        <w:t xml:space="preserve"> Biomechanical measures, such as kinematic and kinetics</w:t>
      </w:r>
      <w:r w:rsidR="002C0169" w:rsidRPr="005A13BA">
        <w:t xml:space="preserve"> parameters</w:t>
      </w:r>
      <w:r w:rsidR="00794559" w:rsidRPr="005A13BA">
        <w:t xml:space="preserve">, have </w:t>
      </w:r>
      <w:r w:rsidR="004820D5" w:rsidRPr="005A13BA">
        <w:t xml:space="preserve">also </w:t>
      </w:r>
      <w:r w:rsidR="00794559" w:rsidRPr="005A13BA">
        <w:t>been used to validate movement screen tasks</w:t>
      </w:r>
      <w:r w:rsidR="001E2DFB" w:rsidRPr="005A13BA">
        <w:t>.</w:t>
      </w:r>
      <w:r w:rsidR="00794559" w:rsidRPr="005A13BA">
        <w:fldChar w:fldCharType="begin">
          <w:fldData xml:space="preserve">PEVuZE5vdGU+PENpdGU+PEF1dGhvcj5XaGF0bWFuPC9BdXRob3I+PFllYXI+MjAxMzwvWWVhcj48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</w:fldData>
        </w:fldChar>
      </w:r>
      <w:r w:rsidR="001E2DFB" w:rsidRPr="005A13BA">
        <w:instrText xml:space="preserve"> ADDIN EN.CITE </w:instrText>
      </w:r>
      <w:r w:rsidR="001E2DFB" w:rsidRPr="005A13BA">
        <w:fldChar w:fldCharType="begin">
          <w:fldData xml:space="preserve">PEVuZE5vdGU+PENpdGU+PEF1dGhvcj5XaGF0bWFuPC9BdXRob3I+PFllYXI+MjAxMzwvWWVhcj48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</w:fldData>
        </w:fldChar>
      </w:r>
      <w:r w:rsidR="001E2DFB" w:rsidRPr="005A13BA">
        <w:instrText xml:space="preserve"> ADDIN EN.CITE.DATA </w:instrText>
      </w:r>
      <w:r w:rsidR="001E2DFB" w:rsidRPr="005A13BA">
        <w:fldChar w:fldCharType="end"/>
      </w:r>
      <w:r w:rsidR="00794559" w:rsidRPr="005A13BA">
        <w:fldChar w:fldCharType="separate"/>
      </w:r>
      <w:r w:rsidR="001E2DFB" w:rsidRPr="005A13BA">
        <w:rPr>
          <w:noProof/>
          <w:vertAlign w:val="superscript"/>
        </w:rPr>
        <w:t>8-10</w:t>
      </w:r>
      <w:r w:rsidR="00794559" w:rsidRPr="005A13BA">
        <w:fldChar w:fldCharType="end"/>
      </w:r>
      <w:r w:rsidR="004820D5" w:rsidRPr="005A13BA">
        <w:t xml:space="preserve"> </w:t>
      </w:r>
      <w:r w:rsidR="002C0169" w:rsidRPr="005A13BA">
        <w:t xml:space="preserve">In addition to providing objective measures, a further </w:t>
      </w:r>
      <w:r w:rsidR="00B05992" w:rsidRPr="005A13BA">
        <w:t>use of biomechanical measures is the ability to understand the mechanisms and, therefore, the potential causes of injury t</w:t>
      </w:r>
      <w:r w:rsidR="001E7A05" w:rsidRPr="005A13BA">
        <w:t>o the musculoskeletal system</w:t>
      </w:r>
      <w:r w:rsidR="00B05992" w:rsidRPr="005A13BA">
        <w:t>. The range of biomechanical methods and outcome measures</w:t>
      </w:r>
      <w:r w:rsidR="002C0169" w:rsidRPr="005A13BA">
        <w:t>, however,</w:t>
      </w:r>
      <w:r w:rsidR="00B05992" w:rsidRPr="005A13BA">
        <w:t xml:space="preserve"> is vast and </w:t>
      </w:r>
      <w:r w:rsidR="00F177FB" w:rsidRPr="005A13BA">
        <w:t xml:space="preserve">can </w:t>
      </w:r>
      <w:r w:rsidR="004820D5" w:rsidRPr="005A13BA">
        <w:t xml:space="preserve">encompass the use </w:t>
      </w:r>
      <w:r w:rsidR="00B24C77" w:rsidRPr="005A13BA">
        <w:t xml:space="preserve">of </w:t>
      </w:r>
      <w:r w:rsidR="004820D5" w:rsidRPr="005A13BA">
        <w:t>marker base</w:t>
      </w:r>
      <w:r w:rsidR="001E7A05" w:rsidRPr="005A13BA">
        <w:t>d motion capture systems or</w:t>
      </w:r>
      <w:r w:rsidR="004820D5" w:rsidRPr="005A13BA">
        <w:t xml:space="preserve"> inertial measurement units through to dynamic medical imaging such as video fluoroscopy to obtain a kinematic analysis of movement</w:t>
      </w:r>
      <w:r w:rsidR="00B24C77" w:rsidRPr="005A13BA">
        <w:t>.</w:t>
      </w:r>
      <w:r w:rsidR="004820D5" w:rsidRPr="005A13BA">
        <w:t xml:space="preserve"> </w:t>
      </w:r>
      <w:r w:rsidR="00BA1106" w:rsidRPr="005A13BA">
        <w:t>F</w:t>
      </w:r>
      <w:r w:rsidR="004820D5" w:rsidRPr="005A13BA">
        <w:t>orce platforms, pressure plates, in</w:t>
      </w:r>
      <w:r w:rsidR="00345FFF" w:rsidRPr="005A13BA">
        <w:t>-</w:t>
      </w:r>
      <w:r w:rsidR="004820D5" w:rsidRPr="005A13BA">
        <w:t>shoe</w:t>
      </w:r>
      <w:r w:rsidR="00345FFF" w:rsidRPr="005A13BA">
        <w:t xml:space="preserve"> </w:t>
      </w:r>
      <w:r w:rsidR="004820D5" w:rsidRPr="005A13BA">
        <w:t>pressure sys</w:t>
      </w:r>
      <w:r w:rsidR="00B24C77" w:rsidRPr="005A13BA">
        <w:t>tems and inverse dynamic analyse</w:t>
      </w:r>
      <w:r w:rsidR="004820D5" w:rsidRPr="005A13BA">
        <w:t xml:space="preserve">s </w:t>
      </w:r>
      <w:r w:rsidR="00B24C77" w:rsidRPr="005A13BA">
        <w:t xml:space="preserve">are commonly employed </w:t>
      </w:r>
      <w:r w:rsidR="004820D5" w:rsidRPr="005A13BA">
        <w:t>for kinetic analysis</w:t>
      </w:r>
      <w:r w:rsidR="00B24C77" w:rsidRPr="005A13BA">
        <w:t xml:space="preserve"> of movement</w:t>
      </w:r>
      <w:r w:rsidR="004820D5" w:rsidRPr="005A13BA">
        <w:t xml:space="preserve">. </w:t>
      </w:r>
      <w:r w:rsidR="00800A83" w:rsidRPr="005A13BA">
        <w:t>Identifying the biomechanical parameters and methods that have been used previously to analyse these tasks would help researchers and clinicians to develop standardised methods.  This would enable the quantification of parameters associated with injury, potentially facilitating the development of training interventions.</w:t>
      </w:r>
      <w:r w:rsidR="00B24C77" w:rsidRPr="005A13BA">
        <w:t xml:space="preserve"> However, it is not currently known </w:t>
      </w:r>
      <w:r w:rsidR="002976EA" w:rsidRPr="005A13BA">
        <w:t>which potential parameters characterise and discriminate between pathological groups.</w:t>
      </w:r>
      <w:r w:rsidR="00F177FB" w:rsidRPr="005A13BA">
        <w:t xml:space="preserve"> The aim of this systematic review</w:t>
      </w:r>
      <w:r w:rsidR="002976EA" w:rsidRPr="005A13BA">
        <w:t>, therefore,</w:t>
      </w:r>
      <w:r w:rsidR="00F177FB" w:rsidRPr="005A13BA">
        <w:t xml:space="preserve"> was to determine whether there are common biomechanical parameters utilised when analysing the single leg squat movement </w:t>
      </w:r>
      <w:r w:rsidR="00800A83" w:rsidRPr="005A13BA">
        <w:t>comparing pathological and non-pathological groups and whether these</w:t>
      </w:r>
      <w:r w:rsidR="00F177FB" w:rsidRPr="005A13BA">
        <w:t xml:space="preserve"> </w:t>
      </w:r>
      <w:r w:rsidR="00F177FB" w:rsidRPr="005A13BA">
        <w:lastRenderedPageBreak/>
        <w:t>parameters are able to effectively distinguish between pathologic</w:t>
      </w:r>
      <w:r w:rsidR="00AB7E4E" w:rsidRPr="005A13BA">
        <w:t>al and non-pathological groups</w:t>
      </w:r>
      <w:r w:rsidR="00F177FB" w:rsidRPr="005A13BA">
        <w:t xml:space="preserve"> providing some insight in to the mechanisms </w:t>
      </w:r>
      <w:r w:rsidR="00E617EA" w:rsidRPr="005A13BA">
        <w:t>an</w:t>
      </w:r>
      <w:r w:rsidR="00B51E37" w:rsidRPr="005A13BA">
        <w:t>d causes of joint injury</w:t>
      </w:r>
      <w:r w:rsidR="005109AE" w:rsidRPr="005A13BA">
        <w:t>.</w:t>
      </w:r>
    </w:p>
    <w:p w14:paraId="150207AE" w14:textId="0AF172BF" w:rsidR="00794559" w:rsidRPr="005A13BA" w:rsidRDefault="004820D5" w:rsidP="00653ED0">
      <w:pPr>
        <w:spacing w:after="0" w:line="360" w:lineRule="auto"/>
      </w:pPr>
      <w:r w:rsidRPr="005A13BA">
        <w:tab/>
        <w:t xml:space="preserve"> </w:t>
      </w:r>
    </w:p>
    <w:p w14:paraId="209D12FA" w14:textId="55584A56" w:rsidR="00653ED0" w:rsidRPr="005A13BA" w:rsidRDefault="001E2DFB" w:rsidP="00432A84">
      <w:pPr>
        <w:spacing w:after="0" w:line="360" w:lineRule="auto"/>
        <w:jc w:val="center"/>
        <w:rPr>
          <w:b/>
          <w:u w:val="single"/>
        </w:rPr>
      </w:pPr>
      <w:r w:rsidRPr="005A13BA">
        <w:rPr>
          <w:b/>
          <w:u w:val="single"/>
        </w:rPr>
        <w:t>METHOD</w:t>
      </w:r>
    </w:p>
    <w:p w14:paraId="44EDC95A" w14:textId="77777777" w:rsidR="00653ED0" w:rsidRPr="005A13BA" w:rsidRDefault="00653ED0" w:rsidP="00653ED0">
      <w:pPr>
        <w:spacing w:after="0" w:line="360" w:lineRule="auto"/>
        <w:rPr>
          <w:b/>
          <w:u w:val="single"/>
        </w:rPr>
      </w:pPr>
      <w:r w:rsidRPr="005A13BA">
        <w:rPr>
          <w:b/>
          <w:u w:val="single"/>
        </w:rPr>
        <w:t>Search strategy</w:t>
      </w:r>
    </w:p>
    <w:p w14:paraId="56075648" w14:textId="11610679" w:rsidR="00B473A5" w:rsidRPr="005A13BA" w:rsidRDefault="00653ED0" w:rsidP="00A55402">
      <w:pPr>
        <w:spacing w:after="0" w:line="360" w:lineRule="auto"/>
      </w:pPr>
      <w:r w:rsidRPr="005A13BA">
        <w:t>A systematic search of PUBMED, CINAHL, SCOPUS, EMBASE and DELPHIS databases w</w:t>
      </w:r>
      <w:r w:rsidR="002C0169" w:rsidRPr="005A13BA">
        <w:t>as</w:t>
      </w:r>
      <w:r w:rsidRPr="005A13BA">
        <w:t xml:space="preserve"> </w:t>
      </w:r>
      <w:r w:rsidR="00FB68A7" w:rsidRPr="005A13BA">
        <w:t xml:space="preserve">performed; the latest search was completed in </w:t>
      </w:r>
      <w:r w:rsidR="002C0169" w:rsidRPr="005A13BA">
        <w:t>February 2018</w:t>
      </w:r>
      <w:r w:rsidRPr="005A13BA">
        <w:t xml:space="preserve">. A combination of </w:t>
      </w:r>
      <w:r w:rsidR="00AB7E4E" w:rsidRPr="005A13BA">
        <w:t>Medical Subject Headings (</w:t>
      </w:r>
      <w:r w:rsidRPr="005A13BA">
        <w:t>M</w:t>
      </w:r>
      <w:r w:rsidR="00AB7E4E" w:rsidRPr="005A13BA">
        <w:t>e</w:t>
      </w:r>
      <w:r w:rsidRPr="005A13BA">
        <w:t>SH</w:t>
      </w:r>
      <w:r w:rsidR="00AB7E4E" w:rsidRPr="005A13BA">
        <w:t>)</w:t>
      </w:r>
      <w:r w:rsidRPr="005A13BA">
        <w:t xml:space="preserve"> terms, keywords and phrases were derived in consultation with the author group to search for relevant articles (</w:t>
      </w:r>
      <w:r w:rsidRPr="005A13BA">
        <w:fldChar w:fldCharType="begin"/>
      </w:r>
      <w:r w:rsidRPr="005A13BA">
        <w:instrText xml:space="preserve"> REF _Ref500341975 \h </w:instrText>
      </w:r>
      <w:r w:rsidR="005A13BA">
        <w:instrText xml:space="preserve"> \* MERGEFORMAT </w:instrText>
      </w:r>
      <w:r w:rsidRPr="005A13BA">
        <w:fldChar w:fldCharType="separate"/>
      </w:r>
      <w:r w:rsidR="007F3E90" w:rsidRPr="005A13BA">
        <w:t xml:space="preserve">Table </w:t>
      </w:r>
      <w:r w:rsidR="007F3E90" w:rsidRPr="005A13BA">
        <w:rPr>
          <w:noProof/>
        </w:rPr>
        <w:t>1</w:t>
      </w:r>
      <w:r w:rsidRPr="005A13BA">
        <w:fldChar w:fldCharType="end"/>
      </w:r>
      <w:r w:rsidRPr="005A13BA">
        <w:t>). Search terms were truncated and wildcard operators used w</w:t>
      </w:r>
      <w:r w:rsidR="00F626AC" w:rsidRPr="005A13BA">
        <w:t>h</w:t>
      </w:r>
      <w:r w:rsidRPr="005A13BA">
        <w:t>ere appropriate to reduce the number of required key words. Near operators were used in order to identify different combinations of phrases. The search terms were divided into four constructs</w:t>
      </w:r>
      <w:r w:rsidR="001E7A05" w:rsidRPr="005A13BA">
        <w:t>:</w:t>
      </w:r>
      <w:r w:rsidRPr="005A13BA">
        <w:t xml:space="preserve"> squat related</w:t>
      </w:r>
      <w:r w:rsidR="00197660" w:rsidRPr="005A13BA">
        <w:t>,</w:t>
      </w:r>
      <w:r w:rsidRPr="005A13BA">
        <w:t xml:space="preserve"> biomechanical measures</w:t>
      </w:r>
      <w:r w:rsidR="00197660" w:rsidRPr="005A13BA">
        <w:t xml:space="preserve">, </w:t>
      </w:r>
      <w:r w:rsidRPr="005A13BA">
        <w:t>region of interest</w:t>
      </w:r>
      <w:r w:rsidR="00197660" w:rsidRPr="005A13BA">
        <w:t>,</w:t>
      </w:r>
      <w:r w:rsidRPr="005A13BA">
        <w:t xml:space="preserve"> and study design. </w:t>
      </w:r>
      <w:r w:rsidR="001E7A05" w:rsidRPr="005A13BA">
        <w:t xml:space="preserve">The </w:t>
      </w:r>
      <w:r w:rsidRPr="005A13BA">
        <w:t>Boolean operator ‘AND’ was used between constructs, with the exception of study design whe</w:t>
      </w:r>
      <w:r w:rsidR="00A55402" w:rsidRPr="005A13BA">
        <w:t>re the ‘NOT’ operator was used.</w:t>
      </w:r>
      <w:r w:rsidR="00E80F5F" w:rsidRPr="005A13BA">
        <w:t xml:space="preserve"> Inclusion criteria consisted of</w:t>
      </w:r>
      <w:r w:rsidR="001E7A05" w:rsidRPr="005A13BA">
        <w:t>:</w:t>
      </w:r>
      <w:r w:rsidR="00E80F5F" w:rsidRPr="005A13BA">
        <w:t xml:space="preserve"> study performed a comparison between </w:t>
      </w:r>
      <w:r w:rsidR="00F3305F" w:rsidRPr="005A13BA">
        <w:t xml:space="preserve">two </w:t>
      </w:r>
      <w:r w:rsidR="00E80F5F" w:rsidRPr="005A13BA">
        <w:t>group</w:t>
      </w:r>
      <w:r w:rsidR="00F3305F" w:rsidRPr="005A13BA">
        <w:t>s</w:t>
      </w:r>
      <w:r w:rsidR="00E80F5F" w:rsidRPr="005A13BA">
        <w:t>, participants performed squat-based manoeuvre</w:t>
      </w:r>
      <w:r w:rsidR="001E7A05" w:rsidRPr="005A13BA">
        <w:t>,</w:t>
      </w:r>
      <w:r w:rsidR="00E80F5F" w:rsidRPr="005A13BA">
        <w:t xml:space="preserve"> and biomechanical related measures were used to quantify differences between groups.</w:t>
      </w:r>
    </w:p>
    <w:p w14:paraId="3E9622AF" w14:textId="77777777" w:rsidR="00A55402" w:rsidRPr="005A13BA" w:rsidRDefault="00A55402" w:rsidP="00A55402">
      <w:pPr>
        <w:spacing w:after="0"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1"/>
        <w:gridCol w:w="2149"/>
        <w:gridCol w:w="3261"/>
      </w:tblGrid>
      <w:tr w:rsidR="00653ED0" w:rsidRPr="005A13BA" w14:paraId="20013B40" w14:textId="77777777" w:rsidTr="00560EB8">
        <w:tc>
          <w:tcPr>
            <w:tcW w:w="8931" w:type="dxa"/>
            <w:gridSpan w:val="3"/>
            <w:tcBorders>
              <w:bottom w:val="single" w:sz="4" w:space="0" w:color="auto"/>
            </w:tcBorders>
          </w:tcPr>
          <w:p w14:paraId="2D152A37" w14:textId="4477829F" w:rsidR="00653ED0" w:rsidRPr="005A13BA" w:rsidRDefault="00653ED0" w:rsidP="00345FFF">
            <w:bookmarkStart w:id="1" w:name="_Ref500341975"/>
            <w:r w:rsidRPr="005A13BA">
              <w:t xml:space="preserve">Table </w:t>
            </w:r>
            <w:r w:rsidR="00AC73A8" w:rsidRPr="005A13BA">
              <w:rPr>
                <w:noProof/>
              </w:rPr>
              <w:fldChar w:fldCharType="begin"/>
            </w:r>
            <w:r w:rsidR="00AC73A8" w:rsidRPr="005A13BA">
              <w:rPr>
                <w:noProof/>
              </w:rPr>
              <w:instrText xml:space="preserve"> SEQ Table \* ARABIC </w:instrText>
            </w:r>
            <w:r w:rsidR="00AC73A8" w:rsidRPr="005A13BA">
              <w:rPr>
                <w:noProof/>
              </w:rPr>
              <w:fldChar w:fldCharType="separate"/>
            </w:r>
            <w:r w:rsidR="007F3E90" w:rsidRPr="005A13BA">
              <w:rPr>
                <w:noProof/>
              </w:rPr>
              <w:t>1</w:t>
            </w:r>
            <w:r w:rsidR="00AC73A8" w:rsidRPr="005A13BA">
              <w:rPr>
                <w:noProof/>
              </w:rPr>
              <w:fldChar w:fldCharType="end"/>
            </w:r>
            <w:bookmarkEnd w:id="1"/>
            <w:r w:rsidRPr="005A13BA">
              <w:t>: Me</w:t>
            </w:r>
            <w:r w:rsidR="00AB7E4E" w:rsidRPr="005A13BA">
              <w:t>SH</w:t>
            </w:r>
            <w:r w:rsidRPr="005A13BA">
              <w:t xml:space="preserve"> terms, key words and phrases used in </w:t>
            </w:r>
            <w:r w:rsidR="002C0169" w:rsidRPr="005A13BA">
              <w:t xml:space="preserve">the </w:t>
            </w:r>
            <w:r w:rsidRPr="005A13BA">
              <w:t>systematic search of databases.</w:t>
            </w:r>
            <w:r w:rsidR="001E7A05" w:rsidRPr="005A13BA">
              <w:t xml:space="preserve"> A</w:t>
            </w:r>
            <w:r w:rsidRPr="005A13BA">
              <w:t xml:space="preserve"> Boolean operator used between each character presented in parenthesis after each category heading. Inverted commas represent phrase, asterix represents truncated term with wildcard operator, ‘</w:t>
            </w:r>
            <w:r w:rsidR="00345FFF" w:rsidRPr="005A13BA">
              <w:t>n’</w:t>
            </w:r>
            <w:r w:rsidRPr="005A13BA">
              <w:t xml:space="preserve"> represents near operator with the number of words within which the term should appear.</w:t>
            </w:r>
          </w:p>
        </w:tc>
      </w:tr>
      <w:tr w:rsidR="00653ED0" w:rsidRPr="005A13BA" w14:paraId="0F7AE299" w14:textId="77777777" w:rsidTr="00560EB8">
        <w:tc>
          <w:tcPr>
            <w:tcW w:w="3521" w:type="dxa"/>
            <w:tcBorders>
              <w:top w:val="single" w:sz="4" w:space="0" w:color="auto"/>
              <w:bottom w:val="single" w:sz="4" w:space="0" w:color="auto"/>
            </w:tcBorders>
          </w:tcPr>
          <w:p w14:paraId="6A4AD3B9" w14:textId="77777777" w:rsidR="00653ED0" w:rsidRPr="005A13BA" w:rsidRDefault="00653ED0" w:rsidP="00560EB8">
            <w:pPr>
              <w:rPr>
                <w:b/>
              </w:rPr>
            </w:pPr>
            <w:r w:rsidRPr="005A13BA">
              <w:rPr>
                <w:b/>
              </w:rPr>
              <w:t>Category</w:t>
            </w:r>
          </w:p>
        </w:tc>
        <w:tc>
          <w:tcPr>
            <w:tcW w:w="2149" w:type="dxa"/>
            <w:tcBorders>
              <w:top w:val="single" w:sz="4" w:space="0" w:color="auto"/>
              <w:bottom w:val="single" w:sz="4" w:space="0" w:color="auto"/>
            </w:tcBorders>
          </w:tcPr>
          <w:p w14:paraId="53A9595D" w14:textId="55B7DEC6" w:rsidR="00653ED0" w:rsidRPr="005A13BA" w:rsidRDefault="00653ED0" w:rsidP="00AB7E4E">
            <w:pPr>
              <w:rPr>
                <w:b/>
              </w:rPr>
            </w:pPr>
            <w:r w:rsidRPr="005A13BA">
              <w:rPr>
                <w:b/>
              </w:rPr>
              <w:t>M</w:t>
            </w:r>
            <w:r w:rsidR="00AB7E4E" w:rsidRPr="005A13BA">
              <w:rPr>
                <w:b/>
              </w:rPr>
              <w:t>e</w:t>
            </w:r>
            <w:r w:rsidRPr="005A13BA">
              <w:rPr>
                <w:b/>
              </w:rPr>
              <w:t>SH terms</w:t>
            </w:r>
          </w:p>
        </w:tc>
        <w:tc>
          <w:tcPr>
            <w:tcW w:w="3261" w:type="dxa"/>
            <w:tcBorders>
              <w:top w:val="single" w:sz="4" w:space="0" w:color="auto"/>
              <w:bottom w:val="single" w:sz="4" w:space="0" w:color="auto"/>
            </w:tcBorders>
          </w:tcPr>
          <w:p w14:paraId="22D639FA" w14:textId="77777777" w:rsidR="00653ED0" w:rsidRPr="005A13BA" w:rsidRDefault="00653ED0" w:rsidP="00560EB8">
            <w:pPr>
              <w:rPr>
                <w:b/>
              </w:rPr>
            </w:pPr>
            <w:r w:rsidRPr="005A13BA">
              <w:rPr>
                <w:b/>
              </w:rPr>
              <w:t>Key words and phrases</w:t>
            </w:r>
          </w:p>
        </w:tc>
      </w:tr>
      <w:tr w:rsidR="00653ED0" w:rsidRPr="005A13BA" w14:paraId="06A413DB" w14:textId="77777777" w:rsidTr="00560EB8">
        <w:tc>
          <w:tcPr>
            <w:tcW w:w="3521" w:type="dxa"/>
            <w:tcBorders>
              <w:top w:val="single" w:sz="4" w:space="0" w:color="auto"/>
            </w:tcBorders>
          </w:tcPr>
          <w:p w14:paraId="7853B296" w14:textId="77777777" w:rsidR="00653ED0" w:rsidRPr="005A13BA" w:rsidRDefault="00653ED0" w:rsidP="00560EB8">
            <w:r w:rsidRPr="005A13BA">
              <w:t>Squat related (AND)</w:t>
            </w:r>
          </w:p>
        </w:tc>
        <w:tc>
          <w:tcPr>
            <w:tcW w:w="2149" w:type="dxa"/>
            <w:tcBorders>
              <w:top w:val="single" w:sz="4" w:space="0" w:color="auto"/>
            </w:tcBorders>
          </w:tcPr>
          <w:p w14:paraId="3DF72EBC" w14:textId="77777777" w:rsidR="00653ED0" w:rsidRPr="005A13BA" w:rsidRDefault="00653ED0" w:rsidP="00560EB8"/>
        </w:tc>
        <w:tc>
          <w:tcPr>
            <w:tcW w:w="3261" w:type="dxa"/>
            <w:tcBorders>
              <w:top w:val="single" w:sz="4" w:space="0" w:color="auto"/>
            </w:tcBorders>
          </w:tcPr>
          <w:p w14:paraId="4EC8C115" w14:textId="77777777" w:rsidR="00653ED0" w:rsidRPr="005A13BA" w:rsidRDefault="00653ED0" w:rsidP="00560EB8">
            <w:r w:rsidRPr="005A13BA">
              <w:t>Squat</w:t>
            </w:r>
          </w:p>
        </w:tc>
      </w:tr>
      <w:tr w:rsidR="00653ED0" w:rsidRPr="005A13BA" w14:paraId="2483153C" w14:textId="77777777" w:rsidTr="00560EB8">
        <w:tc>
          <w:tcPr>
            <w:tcW w:w="3521" w:type="dxa"/>
          </w:tcPr>
          <w:p w14:paraId="5F9A6823" w14:textId="77777777" w:rsidR="00653ED0" w:rsidRPr="005A13BA" w:rsidRDefault="00653ED0" w:rsidP="00560EB8"/>
        </w:tc>
        <w:tc>
          <w:tcPr>
            <w:tcW w:w="2149" w:type="dxa"/>
          </w:tcPr>
          <w:p w14:paraId="4199EDAB" w14:textId="77777777" w:rsidR="00653ED0" w:rsidRPr="005A13BA" w:rsidRDefault="00653ED0" w:rsidP="00560EB8"/>
        </w:tc>
        <w:tc>
          <w:tcPr>
            <w:tcW w:w="3261" w:type="dxa"/>
          </w:tcPr>
          <w:p w14:paraId="493F82A0" w14:textId="77777777" w:rsidR="00653ED0" w:rsidRPr="005A13BA" w:rsidRDefault="00653ED0" w:rsidP="00560EB8">
            <w:r w:rsidRPr="005A13BA">
              <w:t>“Step down”</w:t>
            </w:r>
          </w:p>
        </w:tc>
      </w:tr>
      <w:tr w:rsidR="00653ED0" w:rsidRPr="005A13BA" w14:paraId="0F42B125" w14:textId="77777777" w:rsidTr="00560EB8">
        <w:tc>
          <w:tcPr>
            <w:tcW w:w="3521" w:type="dxa"/>
          </w:tcPr>
          <w:p w14:paraId="53D261DB" w14:textId="77777777" w:rsidR="00653ED0" w:rsidRPr="005A13BA" w:rsidRDefault="00653ED0" w:rsidP="00560EB8"/>
        </w:tc>
        <w:tc>
          <w:tcPr>
            <w:tcW w:w="2149" w:type="dxa"/>
          </w:tcPr>
          <w:p w14:paraId="4900FE34" w14:textId="77777777" w:rsidR="00653ED0" w:rsidRPr="005A13BA" w:rsidRDefault="00653ED0" w:rsidP="00560EB8"/>
        </w:tc>
        <w:tc>
          <w:tcPr>
            <w:tcW w:w="3261" w:type="dxa"/>
          </w:tcPr>
          <w:p w14:paraId="4624DD18" w14:textId="77777777" w:rsidR="00653ED0" w:rsidRPr="005A13BA" w:rsidRDefault="00653ED0" w:rsidP="00560EB8">
            <w:r w:rsidRPr="005A13BA">
              <w:t>“Small knee bend”</w:t>
            </w:r>
          </w:p>
        </w:tc>
      </w:tr>
      <w:tr w:rsidR="00653ED0" w:rsidRPr="005A13BA" w14:paraId="7751073A" w14:textId="77777777" w:rsidTr="00560EB8">
        <w:tc>
          <w:tcPr>
            <w:tcW w:w="3521" w:type="dxa"/>
          </w:tcPr>
          <w:p w14:paraId="0C92A09A" w14:textId="77777777" w:rsidR="00653ED0" w:rsidRPr="005A13BA" w:rsidRDefault="00653ED0" w:rsidP="00560EB8"/>
        </w:tc>
        <w:tc>
          <w:tcPr>
            <w:tcW w:w="2149" w:type="dxa"/>
          </w:tcPr>
          <w:p w14:paraId="7027E459" w14:textId="77777777" w:rsidR="00653ED0" w:rsidRPr="005A13BA" w:rsidRDefault="00653ED0" w:rsidP="00560EB8"/>
        </w:tc>
        <w:tc>
          <w:tcPr>
            <w:tcW w:w="3261" w:type="dxa"/>
          </w:tcPr>
          <w:p w14:paraId="45701135" w14:textId="77777777" w:rsidR="00653ED0" w:rsidRPr="005A13BA" w:rsidRDefault="00653ED0" w:rsidP="00560EB8"/>
        </w:tc>
      </w:tr>
      <w:tr w:rsidR="001E7A05" w:rsidRPr="005A13BA" w14:paraId="272D52B4" w14:textId="77777777" w:rsidTr="00560EB8">
        <w:tc>
          <w:tcPr>
            <w:tcW w:w="3521" w:type="dxa"/>
          </w:tcPr>
          <w:p w14:paraId="7A8F2843" w14:textId="77777777" w:rsidR="001E7A05" w:rsidRPr="005A13BA" w:rsidRDefault="001E7A05" w:rsidP="001E7A05">
            <w:r w:rsidRPr="005A13BA">
              <w:t>Biomechanical measures (AND)</w:t>
            </w:r>
          </w:p>
        </w:tc>
        <w:tc>
          <w:tcPr>
            <w:tcW w:w="2149" w:type="dxa"/>
          </w:tcPr>
          <w:p w14:paraId="61089DA1" w14:textId="77777777" w:rsidR="001E7A05" w:rsidRPr="005A13BA" w:rsidRDefault="001E7A05" w:rsidP="001E7A05">
            <w:r w:rsidRPr="005A13BA">
              <w:t>Biomechanics</w:t>
            </w:r>
          </w:p>
        </w:tc>
        <w:tc>
          <w:tcPr>
            <w:tcW w:w="3261" w:type="dxa"/>
          </w:tcPr>
          <w:p w14:paraId="22941D1B" w14:textId="023BE5AF" w:rsidR="001E7A05" w:rsidRPr="005A13BA" w:rsidRDefault="001E7A05" w:rsidP="001E7A05">
            <w:r w:rsidRPr="005A13BA">
              <w:t>Kinematic*</w:t>
            </w:r>
          </w:p>
        </w:tc>
      </w:tr>
      <w:tr w:rsidR="001E7A05" w:rsidRPr="005A13BA" w14:paraId="7356A195" w14:textId="77777777" w:rsidTr="00560EB8">
        <w:tc>
          <w:tcPr>
            <w:tcW w:w="3521" w:type="dxa"/>
          </w:tcPr>
          <w:p w14:paraId="10CA7838" w14:textId="77777777" w:rsidR="001E7A05" w:rsidRPr="005A13BA" w:rsidRDefault="001E7A05" w:rsidP="001E7A05"/>
        </w:tc>
        <w:tc>
          <w:tcPr>
            <w:tcW w:w="2149" w:type="dxa"/>
          </w:tcPr>
          <w:p w14:paraId="4272B1FE" w14:textId="77777777" w:rsidR="001E7A05" w:rsidRPr="005A13BA" w:rsidRDefault="001E7A05" w:rsidP="001E7A05">
            <w:r w:rsidRPr="005A13BA">
              <w:t>Kinematics</w:t>
            </w:r>
          </w:p>
        </w:tc>
        <w:tc>
          <w:tcPr>
            <w:tcW w:w="3261" w:type="dxa"/>
          </w:tcPr>
          <w:p w14:paraId="45233936" w14:textId="4EE70E64" w:rsidR="001E7A05" w:rsidRPr="005A13BA" w:rsidRDefault="001E7A05" w:rsidP="001E7A05">
            <w:r w:rsidRPr="005A13BA">
              <w:t>Kinetic*</w:t>
            </w:r>
          </w:p>
        </w:tc>
      </w:tr>
      <w:tr w:rsidR="001E7A05" w:rsidRPr="005A13BA" w14:paraId="679B021F" w14:textId="77777777" w:rsidTr="00560EB8">
        <w:tc>
          <w:tcPr>
            <w:tcW w:w="3521" w:type="dxa"/>
          </w:tcPr>
          <w:p w14:paraId="5D81D095" w14:textId="77777777" w:rsidR="001E7A05" w:rsidRPr="005A13BA" w:rsidRDefault="001E7A05" w:rsidP="001E7A05"/>
        </w:tc>
        <w:tc>
          <w:tcPr>
            <w:tcW w:w="2149" w:type="dxa"/>
          </w:tcPr>
          <w:p w14:paraId="582BBCEB" w14:textId="77777777" w:rsidR="001E7A05" w:rsidRPr="005A13BA" w:rsidRDefault="001E7A05" w:rsidP="001E7A05">
            <w:r w:rsidRPr="005A13BA">
              <w:t>Kinetics</w:t>
            </w:r>
          </w:p>
        </w:tc>
        <w:tc>
          <w:tcPr>
            <w:tcW w:w="3261" w:type="dxa"/>
          </w:tcPr>
          <w:p w14:paraId="20FB6694" w14:textId="111FE56E" w:rsidR="001E7A05" w:rsidRPr="005A13BA" w:rsidRDefault="001E7A05" w:rsidP="001E7A05">
            <w:r w:rsidRPr="005A13BA">
              <w:t>Kinesio*</w:t>
            </w:r>
          </w:p>
        </w:tc>
      </w:tr>
      <w:tr w:rsidR="001E7A05" w:rsidRPr="005A13BA" w14:paraId="6927934D" w14:textId="77777777" w:rsidTr="00560EB8">
        <w:tc>
          <w:tcPr>
            <w:tcW w:w="3521" w:type="dxa"/>
          </w:tcPr>
          <w:p w14:paraId="40AD4E9B" w14:textId="77777777" w:rsidR="001E7A05" w:rsidRPr="005A13BA" w:rsidRDefault="001E7A05" w:rsidP="001E7A05"/>
        </w:tc>
        <w:tc>
          <w:tcPr>
            <w:tcW w:w="2149" w:type="dxa"/>
          </w:tcPr>
          <w:p w14:paraId="53AD6700" w14:textId="77777777" w:rsidR="001E7A05" w:rsidRPr="005A13BA" w:rsidRDefault="001E7A05" w:rsidP="001E7A05">
            <w:r w:rsidRPr="005A13BA">
              <w:t>Torque</w:t>
            </w:r>
          </w:p>
        </w:tc>
        <w:tc>
          <w:tcPr>
            <w:tcW w:w="3261" w:type="dxa"/>
          </w:tcPr>
          <w:p w14:paraId="3E554AE9" w14:textId="0FB161F0" w:rsidR="001E7A05" w:rsidRPr="005A13BA" w:rsidRDefault="001E7A05" w:rsidP="001E7A05">
            <w:r w:rsidRPr="005A13BA">
              <w:t>Force*</w:t>
            </w:r>
          </w:p>
        </w:tc>
      </w:tr>
      <w:tr w:rsidR="001E7A05" w:rsidRPr="005A13BA" w14:paraId="7A57BF77" w14:textId="77777777" w:rsidTr="00560EB8">
        <w:tc>
          <w:tcPr>
            <w:tcW w:w="3521" w:type="dxa"/>
          </w:tcPr>
          <w:p w14:paraId="2E4AD5D4" w14:textId="77777777" w:rsidR="001E7A05" w:rsidRPr="005A13BA" w:rsidRDefault="001E7A05" w:rsidP="001E7A05"/>
        </w:tc>
        <w:tc>
          <w:tcPr>
            <w:tcW w:w="2149" w:type="dxa"/>
          </w:tcPr>
          <w:p w14:paraId="07F9EC3A" w14:textId="77777777" w:rsidR="001E7A05" w:rsidRPr="005A13BA" w:rsidRDefault="001E7A05" w:rsidP="001E7A05">
            <w:r w:rsidRPr="005A13BA">
              <w:t>Motion</w:t>
            </w:r>
          </w:p>
        </w:tc>
        <w:tc>
          <w:tcPr>
            <w:tcW w:w="3261" w:type="dxa"/>
          </w:tcPr>
          <w:p w14:paraId="19E8281E" w14:textId="2306F7C6" w:rsidR="001E7A05" w:rsidRPr="005A13BA" w:rsidRDefault="001E7A05" w:rsidP="001E7A05">
            <w:r w:rsidRPr="005A13BA">
              <w:t>“Centre of pressure” n3</w:t>
            </w:r>
          </w:p>
        </w:tc>
      </w:tr>
      <w:tr w:rsidR="001E7A05" w:rsidRPr="005A13BA" w14:paraId="69361FF2" w14:textId="77777777" w:rsidTr="00560EB8">
        <w:tc>
          <w:tcPr>
            <w:tcW w:w="3521" w:type="dxa"/>
          </w:tcPr>
          <w:p w14:paraId="13593DC1" w14:textId="77777777" w:rsidR="001E7A05" w:rsidRPr="005A13BA" w:rsidRDefault="001E7A05" w:rsidP="001E7A05"/>
        </w:tc>
        <w:tc>
          <w:tcPr>
            <w:tcW w:w="2149" w:type="dxa"/>
          </w:tcPr>
          <w:p w14:paraId="61A2E2F6" w14:textId="77777777" w:rsidR="001E7A05" w:rsidRPr="005A13BA" w:rsidRDefault="001E7A05" w:rsidP="001E7A05">
            <w:r w:rsidRPr="005A13BA">
              <w:t>Pressure</w:t>
            </w:r>
          </w:p>
        </w:tc>
        <w:tc>
          <w:tcPr>
            <w:tcW w:w="3261" w:type="dxa"/>
          </w:tcPr>
          <w:p w14:paraId="40E9ED01" w14:textId="5D5C3AA0" w:rsidR="001E7A05" w:rsidRPr="005A13BA" w:rsidRDefault="001E7A05" w:rsidP="001E7A05">
            <w:r w:rsidRPr="005A13BA">
              <w:t>Angle*</w:t>
            </w:r>
          </w:p>
        </w:tc>
      </w:tr>
      <w:tr w:rsidR="001E7A05" w:rsidRPr="005A13BA" w14:paraId="3EAE8583" w14:textId="77777777" w:rsidTr="00560EB8">
        <w:tc>
          <w:tcPr>
            <w:tcW w:w="3521" w:type="dxa"/>
          </w:tcPr>
          <w:p w14:paraId="5C7465EC" w14:textId="77777777" w:rsidR="001E7A05" w:rsidRPr="005A13BA" w:rsidRDefault="001E7A05" w:rsidP="001E7A05"/>
        </w:tc>
        <w:tc>
          <w:tcPr>
            <w:tcW w:w="2149" w:type="dxa"/>
          </w:tcPr>
          <w:p w14:paraId="7876F4DC" w14:textId="77777777" w:rsidR="001E7A05" w:rsidRPr="005A13BA" w:rsidRDefault="001E7A05" w:rsidP="001E7A05">
            <w:r w:rsidRPr="005A13BA">
              <w:t>Accelerometry</w:t>
            </w:r>
          </w:p>
        </w:tc>
        <w:tc>
          <w:tcPr>
            <w:tcW w:w="3261" w:type="dxa"/>
          </w:tcPr>
          <w:p w14:paraId="069C8BDE" w14:textId="3641E1D8" w:rsidR="001E7A05" w:rsidRPr="005A13BA" w:rsidRDefault="001E7A05" w:rsidP="001E7A05">
            <w:r w:rsidRPr="005A13BA">
              <w:t>Moment*</w:t>
            </w:r>
          </w:p>
        </w:tc>
      </w:tr>
      <w:tr w:rsidR="001E7A05" w:rsidRPr="005A13BA" w14:paraId="6B52F6AB" w14:textId="77777777" w:rsidTr="00560EB8">
        <w:tc>
          <w:tcPr>
            <w:tcW w:w="3521" w:type="dxa"/>
          </w:tcPr>
          <w:p w14:paraId="4844BF77" w14:textId="77777777" w:rsidR="001E7A05" w:rsidRPr="005A13BA" w:rsidRDefault="001E7A05" w:rsidP="001E7A05"/>
        </w:tc>
        <w:tc>
          <w:tcPr>
            <w:tcW w:w="2149" w:type="dxa"/>
          </w:tcPr>
          <w:p w14:paraId="10722002" w14:textId="77777777" w:rsidR="001E7A05" w:rsidRPr="005A13BA" w:rsidRDefault="001E7A05" w:rsidP="001E7A05"/>
        </w:tc>
        <w:tc>
          <w:tcPr>
            <w:tcW w:w="3261" w:type="dxa"/>
          </w:tcPr>
          <w:p w14:paraId="0542B629" w14:textId="1881ED85" w:rsidR="001E7A05" w:rsidRPr="005A13BA" w:rsidRDefault="001E7A05" w:rsidP="001E7A05">
            <w:r w:rsidRPr="005A13BA">
              <w:t>Torque*</w:t>
            </w:r>
          </w:p>
        </w:tc>
      </w:tr>
      <w:tr w:rsidR="001E7A05" w:rsidRPr="005A13BA" w14:paraId="7A9FDC83" w14:textId="77777777" w:rsidTr="00560EB8">
        <w:tc>
          <w:tcPr>
            <w:tcW w:w="3521" w:type="dxa"/>
          </w:tcPr>
          <w:p w14:paraId="68CDEBAA" w14:textId="77777777" w:rsidR="001E7A05" w:rsidRPr="005A13BA" w:rsidRDefault="001E7A05" w:rsidP="001E7A05"/>
        </w:tc>
        <w:tc>
          <w:tcPr>
            <w:tcW w:w="2149" w:type="dxa"/>
          </w:tcPr>
          <w:p w14:paraId="3ED6C82D" w14:textId="77777777" w:rsidR="001E7A05" w:rsidRPr="005A13BA" w:rsidRDefault="001E7A05" w:rsidP="001E7A05"/>
        </w:tc>
        <w:tc>
          <w:tcPr>
            <w:tcW w:w="3261" w:type="dxa"/>
          </w:tcPr>
          <w:p w14:paraId="50CA4402" w14:textId="4B81B6D2" w:rsidR="001E7A05" w:rsidRPr="005A13BA" w:rsidRDefault="001E7A05" w:rsidP="001E7A05">
            <w:r w:rsidRPr="005A13BA">
              <w:t>Jerk</w:t>
            </w:r>
          </w:p>
        </w:tc>
      </w:tr>
      <w:tr w:rsidR="001E7A05" w:rsidRPr="005A13BA" w14:paraId="6CBBF5AB" w14:textId="77777777" w:rsidTr="00560EB8">
        <w:tc>
          <w:tcPr>
            <w:tcW w:w="3521" w:type="dxa"/>
          </w:tcPr>
          <w:p w14:paraId="61DB7AFC" w14:textId="77777777" w:rsidR="001E7A05" w:rsidRPr="005A13BA" w:rsidRDefault="001E7A05" w:rsidP="001E7A05"/>
        </w:tc>
        <w:tc>
          <w:tcPr>
            <w:tcW w:w="2149" w:type="dxa"/>
          </w:tcPr>
          <w:p w14:paraId="3C09F6E1" w14:textId="77777777" w:rsidR="001E7A05" w:rsidRPr="005A13BA" w:rsidRDefault="001E7A05" w:rsidP="001E7A05"/>
        </w:tc>
        <w:tc>
          <w:tcPr>
            <w:tcW w:w="3261" w:type="dxa"/>
          </w:tcPr>
          <w:p w14:paraId="6550EDB4" w14:textId="4A4F7646" w:rsidR="001E7A05" w:rsidRPr="005A13BA" w:rsidRDefault="001E7A05" w:rsidP="001E7A05">
            <w:r w:rsidRPr="005A13BA">
              <w:t>Velocit*</w:t>
            </w:r>
          </w:p>
        </w:tc>
      </w:tr>
      <w:tr w:rsidR="001E7A05" w:rsidRPr="005A13BA" w14:paraId="71D5FF5C" w14:textId="77777777" w:rsidTr="00560EB8">
        <w:tc>
          <w:tcPr>
            <w:tcW w:w="3521" w:type="dxa"/>
          </w:tcPr>
          <w:p w14:paraId="01CC94D1" w14:textId="77777777" w:rsidR="001E7A05" w:rsidRPr="005A13BA" w:rsidRDefault="001E7A05" w:rsidP="001E7A05"/>
        </w:tc>
        <w:tc>
          <w:tcPr>
            <w:tcW w:w="2149" w:type="dxa"/>
          </w:tcPr>
          <w:p w14:paraId="2075B46D" w14:textId="77777777" w:rsidR="001E7A05" w:rsidRPr="005A13BA" w:rsidRDefault="001E7A05" w:rsidP="001E7A05"/>
        </w:tc>
        <w:tc>
          <w:tcPr>
            <w:tcW w:w="3261" w:type="dxa"/>
          </w:tcPr>
          <w:p w14:paraId="5E976A4D" w14:textId="6579290E" w:rsidR="001E7A05" w:rsidRPr="005A13BA" w:rsidRDefault="001E7A05" w:rsidP="001E7A05">
            <w:r w:rsidRPr="005A13BA">
              <w:t>“Angular velocity”</w:t>
            </w:r>
          </w:p>
        </w:tc>
      </w:tr>
      <w:tr w:rsidR="001E7A05" w:rsidRPr="005A13BA" w14:paraId="03F0E83C" w14:textId="77777777" w:rsidTr="00560EB8">
        <w:tc>
          <w:tcPr>
            <w:tcW w:w="3521" w:type="dxa"/>
          </w:tcPr>
          <w:p w14:paraId="39B26223" w14:textId="77777777" w:rsidR="001E7A05" w:rsidRPr="005A13BA" w:rsidRDefault="001E7A05" w:rsidP="001E7A05"/>
        </w:tc>
        <w:tc>
          <w:tcPr>
            <w:tcW w:w="2149" w:type="dxa"/>
          </w:tcPr>
          <w:p w14:paraId="0B6B99FB" w14:textId="77777777" w:rsidR="001E7A05" w:rsidRPr="005A13BA" w:rsidRDefault="001E7A05" w:rsidP="001E7A05"/>
        </w:tc>
        <w:tc>
          <w:tcPr>
            <w:tcW w:w="3261" w:type="dxa"/>
          </w:tcPr>
          <w:p w14:paraId="39FEEDAD" w14:textId="7428DED1" w:rsidR="001E7A05" w:rsidRPr="005A13BA" w:rsidRDefault="001E7A05" w:rsidP="001E7A05">
            <w:r w:rsidRPr="005A13BA">
              <w:t>Acceleration*</w:t>
            </w:r>
          </w:p>
        </w:tc>
      </w:tr>
      <w:tr w:rsidR="001E7A05" w:rsidRPr="005A13BA" w14:paraId="039AA574" w14:textId="77777777" w:rsidTr="00560EB8">
        <w:tc>
          <w:tcPr>
            <w:tcW w:w="3521" w:type="dxa"/>
          </w:tcPr>
          <w:p w14:paraId="4C09E5DE" w14:textId="77777777" w:rsidR="001E7A05" w:rsidRPr="005A13BA" w:rsidRDefault="001E7A05" w:rsidP="001E7A05"/>
        </w:tc>
        <w:tc>
          <w:tcPr>
            <w:tcW w:w="2149" w:type="dxa"/>
          </w:tcPr>
          <w:p w14:paraId="32C44599" w14:textId="77777777" w:rsidR="001E7A05" w:rsidRPr="005A13BA" w:rsidRDefault="001E7A05" w:rsidP="001E7A05"/>
        </w:tc>
        <w:tc>
          <w:tcPr>
            <w:tcW w:w="3261" w:type="dxa"/>
          </w:tcPr>
          <w:p w14:paraId="2EAED128" w14:textId="5EF8E4DF" w:rsidR="001E7A05" w:rsidRPr="005A13BA" w:rsidRDefault="001E7A05" w:rsidP="001E7A05">
            <w:r w:rsidRPr="005A13BA">
              <w:t>Impulse*</w:t>
            </w:r>
          </w:p>
        </w:tc>
      </w:tr>
      <w:tr w:rsidR="001E7A05" w:rsidRPr="005A13BA" w14:paraId="12D24711" w14:textId="77777777" w:rsidTr="00560EB8">
        <w:tc>
          <w:tcPr>
            <w:tcW w:w="3521" w:type="dxa"/>
          </w:tcPr>
          <w:p w14:paraId="5ECA1646" w14:textId="77777777" w:rsidR="001E7A05" w:rsidRPr="005A13BA" w:rsidRDefault="001E7A05" w:rsidP="001E7A05"/>
        </w:tc>
        <w:tc>
          <w:tcPr>
            <w:tcW w:w="2149" w:type="dxa"/>
          </w:tcPr>
          <w:p w14:paraId="09C5720B" w14:textId="77777777" w:rsidR="001E7A05" w:rsidRPr="005A13BA" w:rsidRDefault="001E7A05" w:rsidP="001E7A05"/>
        </w:tc>
        <w:tc>
          <w:tcPr>
            <w:tcW w:w="3261" w:type="dxa"/>
          </w:tcPr>
          <w:p w14:paraId="76B4D813" w14:textId="0D711D0D" w:rsidR="001E7A05" w:rsidRPr="005A13BA" w:rsidRDefault="001E7A05" w:rsidP="001E7A05">
            <w:r w:rsidRPr="005A13BA">
              <w:t>“Angular impulse”</w:t>
            </w:r>
          </w:p>
        </w:tc>
      </w:tr>
      <w:tr w:rsidR="001E7A05" w:rsidRPr="005A13BA" w14:paraId="60A5F77F" w14:textId="77777777" w:rsidTr="00560EB8">
        <w:tc>
          <w:tcPr>
            <w:tcW w:w="3521" w:type="dxa"/>
          </w:tcPr>
          <w:p w14:paraId="27FD1BE3" w14:textId="77777777" w:rsidR="001E7A05" w:rsidRPr="005A13BA" w:rsidRDefault="001E7A05" w:rsidP="001E7A05"/>
        </w:tc>
        <w:tc>
          <w:tcPr>
            <w:tcW w:w="2149" w:type="dxa"/>
          </w:tcPr>
          <w:p w14:paraId="34239C99" w14:textId="77777777" w:rsidR="001E7A05" w:rsidRPr="005A13BA" w:rsidRDefault="001E7A05" w:rsidP="001E7A05"/>
        </w:tc>
        <w:tc>
          <w:tcPr>
            <w:tcW w:w="3261" w:type="dxa"/>
          </w:tcPr>
          <w:p w14:paraId="553B57D9" w14:textId="47742DA0" w:rsidR="001E7A05" w:rsidRPr="005A13BA" w:rsidRDefault="001E7A05" w:rsidP="001E7A05">
            <w:r w:rsidRPr="005A13BA">
              <w:t>“Vector coding”</w:t>
            </w:r>
          </w:p>
        </w:tc>
      </w:tr>
      <w:tr w:rsidR="001E7A05" w:rsidRPr="005A13BA" w14:paraId="3A90F26B" w14:textId="77777777" w:rsidTr="00560EB8">
        <w:tc>
          <w:tcPr>
            <w:tcW w:w="3521" w:type="dxa"/>
          </w:tcPr>
          <w:p w14:paraId="5A14B0E8" w14:textId="77777777" w:rsidR="001E7A05" w:rsidRPr="005A13BA" w:rsidRDefault="001E7A05" w:rsidP="001E7A05"/>
        </w:tc>
        <w:tc>
          <w:tcPr>
            <w:tcW w:w="2149" w:type="dxa"/>
          </w:tcPr>
          <w:p w14:paraId="66D39217" w14:textId="77777777" w:rsidR="001E7A05" w:rsidRPr="005A13BA" w:rsidRDefault="001E7A05" w:rsidP="001E7A05"/>
        </w:tc>
        <w:tc>
          <w:tcPr>
            <w:tcW w:w="3261" w:type="dxa"/>
          </w:tcPr>
          <w:p w14:paraId="5D986614" w14:textId="4F072BEA" w:rsidR="001E7A05" w:rsidRPr="005A13BA" w:rsidRDefault="001E7A05" w:rsidP="001E7A05">
            <w:r w:rsidRPr="005A13BA">
              <w:t>“Coupling angles”</w:t>
            </w:r>
          </w:p>
        </w:tc>
      </w:tr>
      <w:tr w:rsidR="001E7A05" w:rsidRPr="005A13BA" w14:paraId="1F5BE176" w14:textId="77777777" w:rsidTr="00560EB8">
        <w:tc>
          <w:tcPr>
            <w:tcW w:w="3521" w:type="dxa"/>
          </w:tcPr>
          <w:p w14:paraId="65B0D4F3" w14:textId="77777777" w:rsidR="001E7A05" w:rsidRPr="005A13BA" w:rsidRDefault="001E7A05" w:rsidP="001E7A05"/>
        </w:tc>
        <w:tc>
          <w:tcPr>
            <w:tcW w:w="2149" w:type="dxa"/>
          </w:tcPr>
          <w:p w14:paraId="4BE66590" w14:textId="77777777" w:rsidR="001E7A05" w:rsidRPr="005A13BA" w:rsidRDefault="001E7A05" w:rsidP="001E7A05"/>
        </w:tc>
        <w:tc>
          <w:tcPr>
            <w:tcW w:w="3261" w:type="dxa"/>
          </w:tcPr>
          <w:p w14:paraId="60D325BE" w14:textId="612C9336" w:rsidR="001E7A05" w:rsidRPr="005A13BA" w:rsidRDefault="001E7A05" w:rsidP="001E7A05">
            <w:r w:rsidRPr="005A13BA">
              <w:t>Stereophotogrammetr*</w:t>
            </w:r>
          </w:p>
        </w:tc>
      </w:tr>
      <w:tr w:rsidR="001E7A05" w:rsidRPr="005A13BA" w14:paraId="02596FE2" w14:textId="77777777" w:rsidTr="00560EB8">
        <w:tc>
          <w:tcPr>
            <w:tcW w:w="3521" w:type="dxa"/>
          </w:tcPr>
          <w:p w14:paraId="22E533E0" w14:textId="77777777" w:rsidR="001E7A05" w:rsidRPr="005A13BA" w:rsidRDefault="001E7A05" w:rsidP="001E7A05"/>
        </w:tc>
        <w:tc>
          <w:tcPr>
            <w:tcW w:w="2149" w:type="dxa"/>
          </w:tcPr>
          <w:p w14:paraId="4E03E134" w14:textId="77777777" w:rsidR="001E7A05" w:rsidRPr="005A13BA" w:rsidRDefault="001E7A05" w:rsidP="001E7A05"/>
        </w:tc>
        <w:tc>
          <w:tcPr>
            <w:tcW w:w="3261" w:type="dxa"/>
          </w:tcPr>
          <w:p w14:paraId="05E37703" w14:textId="06186B58" w:rsidR="001E7A05" w:rsidRPr="005A13BA" w:rsidRDefault="001E7A05" w:rsidP="001E7A05">
            <w:r w:rsidRPr="005A13BA">
              <w:t>“Computed tomography”</w:t>
            </w:r>
          </w:p>
        </w:tc>
      </w:tr>
      <w:tr w:rsidR="001E7A05" w:rsidRPr="005A13BA" w14:paraId="09A174DB" w14:textId="77777777" w:rsidTr="00560EB8">
        <w:tc>
          <w:tcPr>
            <w:tcW w:w="3521" w:type="dxa"/>
          </w:tcPr>
          <w:p w14:paraId="3C25D0A6" w14:textId="77777777" w:rsidR="001E7A05" w:rsidRPr="005A13BA" w:rsidRDefault="001E7A05" w:rsidP="001E7A05"/>
        </w:tc>
        <w:tc>
          <w:tcPr>
            <w:tcW w:w="2149" w:type="dxa"/>
          </w:tcPr>
          <w:p w14:paraId="11C235D8" w14:textId="77777777" w:rsidR="001E7A05" w:rsidRPr="005A13BA" w:rsidRDefault="001E7A05" w:rsidP="001E7A05"/>
        </w:tc>
        <w:tc>
          <w:tcPr>
            <w:tcW w:w="3261" w:type="dxa"/>
          </w:tcPr>
          <w:p w14:paraId="62985929" w14:textId="71DAB195" w:rsidR="001E7A05" w:rsidRPr="005A13BA" w:rsidRDefault="001E7A05" w:rsidP="001E7A05">
            <w:r w:rsidRPr="005A13BA">
              <w:t>MRI</w:t>
            </w:r>
          </w:p>
        </w:tc>
      </w:tr>
      <w:tr w:rsidR="001E7A05" w:rsidRPr="005A13BA" w14:paraId="4CEE2847" w14:textId="77777777" w:rsidTr="00560EB8">
        <w:tc>
          <w:tcPr>
            <w:tcW w:w="3521" w:type="dxa"/>
          </w:tcPr>
          <w:p w14:paraId="120CABCF" w14:textId="77777777" w:rsidR="001E7A05" w:rsidRPr="005A13BA" w:rsidRDefault="001E7A05" w:rsidP="001E7A05"/>
        </w:tc>
        <w:tc>
          <w:tcPr>
            <w:tcW w:w="2149" w:type="dxa"/>
          </w:tcPr>
          <w:p w14:paraId="0B27EB29" w14:textId="77777777" w:rsidR="001E7A05" w:rsidRPr="005A13BA" w:rsidRDefault="001E7A05" w:rsidP="001E7A05"/>
        </w:tc>
        <w:tc>
          <w:tcPr>
            <w:tcW w:w="3261" w:type="dxa"/>
          </w:tcPr>
          <w:p w14:paraId="157537E6" w14:textId="6DDB9E2F" w:rsidR="001E7A05" w:rsidRPr="005A13BA" w:rsidRDefault="001E7A05" w:rsidP="001E7A05">
            <w:r w:rsidRPr="005A13BA">
              <w:t>“Magnetic resonance imag*”</w:t>
            </w:r>
          </w:p>
        </w:tc>
      </w:tr>
      <w:tr w:rsidR="001E7A05" w:rsidRPr="005A13BA" w14:paraId="0BE7D04E" w14:textId="77777777" w:rsidTr="00560EB8">
        <w:tc>
          <w:tcPr>
            <w:tcW w:w="3521" w:type="dxa"/>
          </w:tcPr>
          <w:p w14:paraId="678C0EB2" w14:textId="77777777" w:rsidR="001E7A05" w:rsidRPr="005A13BA" w:rsidRDefault="001E7A05" w:rsidP="001E7A05"/>
        </w:tc>
        <w:tc>
          <w:tcPr>
            <w:tcW w:w="2149" w:type="dxa"/>
          </w:tcPr>
          <w:p w14:paraId="031CB9E1" w14:textId="77777777" w:rsidR="001E7A05" w:rsidRPr="005A13BA" w:rsidRDefault="001E7A05" w:rsidP="001E7A05"/>
        </w:tc>
        <w:tc>
          <w:tcPr>
            <w:tcW w:w="3261" w:type="dxa"/>
          </w:tcPr>
          <w:p w14:paraId="00139FD8" w14:textId="1D50510F" w:rsidR="001E7A05" w:rsidRPr="005A13BA" w:rsidRDefault="001E7A05" w:rsidP="001E7A05">
            <w:r w:rsidRPr="005A13BA">
              <w:t>Motion</w:t>
            </w:r>
          </w:p>
        </w:tc>
      </w:tr>
      <w:tr w:rsidR="001E7A05" w:rsidRPr="005A13BA" w14:paraId="21F4A374" w14:textId="77777777" w:rsidTr="00560EB8">
        <w:tc>
          <w:tcPr>
            <w:tcW w:w="3521" w:type="dxa"/>
          </w:tcPr>
          <w:p w14:paraId="572EF89A" w14:textId="77777777" w:rsidR="001E7A05" w:rsidRPr="005A13BA" w:rsidRDefault="001E7A05" w:rsidP="001E7A05"/>
        </w:tc>
        <w:tc>
          <w:tcPr>
            <w:tcW w:w="2149" w:type="dxa"/>
          </w:tcPr>
          <w:p w14:paraId="400404A0" w14:textId="77777777" w:rsidR="001E7A05" w:rsidRPr="005A13BA" w:rsidRDefault="001E7A05" w:rsidP="001E7A05"/>
        </w:tc>
        <w:tc>
          <w:tcPr>
            <w:tcW w:w="3261" w:type="dxa"/>
          </w:tcPr>
          <w:p w14:paraId="753233A8" w14:textId="2D427A27" w:rsidR="001E7A05" w:rsidRPr="005A13BA" w:rsidRDefault="001E7A05" w:rsidP="001E7A05">
            <w:r w:rsidRPr="005A13BA">
              <w:t>“Motion analysis”</w:t>
            </w:r>
          </w:p>
        </w:tc>
      </w:tr>
      <w:tr w:rsidR="001E7A05" w:rsidRPr="005A13BA" w14:paraId="49AF753B" w14:textId="77777777" w:rsidTr="00560EB8">
        <w:tc>
          <w:tcPr>
            <w:tcW w:w="3521" w:type="dxa"/>
          </w:tcPr>
          <w:p w14:paraId="412F5083" w14:textId="77777777" w:rsidR="001E7A05" w:rsidRPr="005A13BA" w:rsidRDefault="001E7A05" w:rsidP="001E7A05"/>
        </w:tc>
        <w:tc>
          <w:tcPr>
            <w:tcW w:w="2149" w:type="dxa"/>
          </w:tcPr>
          <w:p w14:paraId="4F309458" w14:textId="77777777" w:rsidR="001E7A05" w:rsidRPr="005A13BA" w:rsidRDefault="001E7A05" w:rsidP="001E7A05"/>
        </w:tc>
        <w:tc>
          <w:tcPr>
            <w:tcW w:w="3261" w:type="dxa"/>
          </w:tcPr>
          <w:p w14:paraId="15B7DD3F" w14:textId="6A54EB81" w:rsidR="001E7A05" w:rsidRPr="005A13BA" w:rsidRDefault="001E7A05" w:rsidP="001E7A05">
            <w:r w:rsidRPr="005A13BA">
              <w:t>Mechanics</w:t>
            </w:r>
          </w:p>
        </w:tc>
      </w:tr>
      <w:tr w:rsidR="001E7A05" w:rsidRPr="005A13BA" w14:paraId="27AB181C" w14:textId="77777777" w:rsidTr="00560EB8">
        <w:tc>
          <w:tcPr>
            <w:tcW w:w="3521" w:type="dxa"/>
          </w:tcPr>
          <w:p w14:paraId="6B312CE0" w14:textId="77777777" w:rsidR="001E7A05" w:rsidRPr="005A13BA" w:rsidRDefault="001E7A05" w:rsidP="001E7A05"/>
        </w:tc>
        <w:tc>
          <w:tcPr>
            <w:tcW w:w="2149" w:type="dxa"/>
          </w:tcPr>
          <w:p w14:paraId="58938269" w14:textId="77777777" w:rsidR="001E7A05" w:rsidRPr="005A13BA" w:rsidRDefault="001E7A05" w:rsidP="001E7A05"/>
        </w:tc>
        <w:tc>
          <w:tcPr>
            <w:tcW w:w="3261" w:type="dxa"/>
          </w:tcPr>
          <w:p w14:paraId="2DFEEBDC" w14:textId="56DB9CB0" w:rsidR="001E7A05" w:rsidRPr="005A13BA" w:rsidRDefault="001E7A05" w:rsidP="001E7A05">
            <w:r w:rsidRPr="005A13BA">
              <w:t>Fluroscop*</w:t>
            </w:r>
          </w:p>
        </w:tc>
      </w:tr>
      <w:tr w:rsidR="001E7A05" w:rsidRPr="005A13BA" w14:paraId="20E0CA80" w14:textId="77777777" w:rsidTr="00560EB8">
        <w:tc>
          <w:tcPr>
            <w:tcW w:w="3521" w:type="dxa"/>
          </w:tcPr>
          <w:p w14:paraId="69C8C50F" w14:textId="77777777" w:rsidR="001E7A05" w:rsidRPr="005A13BA" w:rsidRDefault="001E7A05" w:rsidP="001E7A05"/>
        </w:tc>
        <w:tc>
          <w:tcPr>
            <w:tcW w:w="2149" w:type="dxa"/>
          </w:tcPr>
          <w:p w14:paraId="563CB6F3" w14:textId="77777777" w:rsidR="001E7A05" w:rsidRPr="005A13BA" w:rsidRDefault="001E7A05" w:rsidP="001E7A05"/>
        </w:tc>
        <w:tc>
          <w:tcPr>
            <w:tcW w:w="3261" w:type="dxa"/>
          </w:tcPr>
          <w:p w14:paraId="724374B2" w14:textId="4216EA33" w:rsidR="001E7A05" w:rsidRPr="005A13BA" w:rsidRDefault="001E7A05" w:rsidP="001E7A05">
            <w:r w:rsidRPr="005A13BA">
              <w:t>IMU</w:t>
            </w:r>
          </w:p>
        </w:tc>
      </w:tr>
      <w:tr w:rsidR="001E7A05" w:rsidRPr="005A13BA" w14:paraId="19DF03BA" w14:textId="77777777" w:rsidTr="00560EB8">
        <w:tc>
          <w:tcPr>
            <w:tcW w:w="3521" w:type="dxa"/>
          </w:tcPr>
          <w:p w14:paraId="6AC55176" w14:textId="77777777" w:rsidR="001E7A05" w:rsidRPr="005A13BA" w:rsidRDefault="001E7A05" w:rsidP="001E7A05"/>
        </w:tc>
        <w:tc>
          <w:tcPr>
            <w:tcW w:w="2149" w:type="dxa"/>
          </w:tcPr>
          <w:p w14:paraId="2ED30837" w14:textId="77777777" w:rsidR="001E7A05" w:rsidRPr="005A13BA" w:rsidRDefault="001E7A05" w:rsidP="001E7A05"/>
        </w:tc>
        <w:tc>
          <w:tcPr>
            <w:tcW w:w="3261" w:type="dxa"/>
          </w:tcPr>
          <w:p w14:paraId="70EEF2A1" w14:textId="04236D57" w:rsidR="001E7A05" w:rsidRPr="005A13BA" w:rsidRDefault="001E7A05" w:rsidP="001E7A05">
            <w:r w:rsidRPr="005A13BA">
              <w:t>“Inertial measurement unit”</w:t>
            </w:r>
          </w:p>
        </w:tc>
      </w:tr>
      <w:tr w:rsidR="001E7A05" w:rsidRPr="005A13BA" w14:paraId="6183A34A" w14:textId="77777777" w:rsidTr="00560EB8">
        <w:tc>
          <w:tcPr>
            <w:tcW w:w="3521" w:type="dxa"/>
          </w:tcPr>
          <w:p w14:paraId="1B9EA627" w14:textId="77777777" w:rsidR="001E7A05" w:rsidRPr="005A13BA" w:rsidRDefault="001E7A05" w:rsidP="001E7A05"/>
        </w:tc>
        <w:tc>
          <w:tcPr>
            <w:tcW w:w="2149" w:type="dxa"/>
          </w:tcPr>
          <w:p w14:paraId="3058E6C2" w14:textId="77777777" w:rsidR="001E7A05" w:rsidRPr="005A13BA" w:rsidRDefault="001E7A05" w:rsidP="001E7A05"/>
        </w:tc>
        <w:tc>
          <w:tcPr>
            <w:tcW w:w="3261" w:type="dxa"/>
          </w:tcPr>
          <w:p w14:paraId="5D9969FB" w14:textId="5E2648AB" w:rsidR="001E7A05" w:rsidRPr="005A13BA" w:rsidRDefault="001E7A05" w:rsidP="001E7A05">
            <w:r w:rsidRPr="005A13BA">
              <w:t>Distance*</w:t>
            </w:r>
          </w:p>
        </w:tc>
      </w:tr>
      <w:tr w:rsidR="001E7A05" w:rsidRPr="005A13BA" w14:paraId="473EB464" w14:textId="77777777" w:rsidTr="00560EB8">
        <w:tc>
          <w:tcPr>
            <w:tcW w:w="3521" w:type="dxa"/>
          </w:tcPr>
          <w:p w14:paraId="121C374F" w14:textId="77777777" w:rsidR="001E7A05" w:rsidRPr="005A13BA" w:rsidRDefault="001E7A05" w:rsidP="001E7A05"/>
        </w:tc>
        <w:tc>
          <w:tcPr>
            <w:tcW w:w="2149" w:type="dxa"/>
          </w:tcPr>
          <w:p w14:paraId="5F829AFA" w14:textId="77777777" w:rsidR="001E7A05" w:rsidRPr="005A13BA" w:rsidRDefault="001E7A05" w:rsidP="001E7A05"/>
        </w:tc>
        <w:tc>
          <w:tcPr>
            <w:tcW w:w="3261" w:type="dxa"/>
          </w:tcPr>
          <w:p w14:paraId="30805B63" w14:textId="7DBEAC72" w:rsidR="001E7A05" w:rsidRPr="005A13BA" w:rsidRDefault="001E7A05" w:rsidP="001E7A05">
            <w:r w:rsidRPr="005A13BA">
              <w:t>Displacement*</w:t>
            </w:r>
          </w:p>
        </w:tc>
      </w:tr>
      <w:tr w:rsidR="001E7A05" w:rsidRPr="005A13BA" w14:paraId="00BE0697" w14:textId="77777777" w:rsidTr="00560EB8">
        <w:tc>
          <w:tcPr>
            <w:tcW w:w="3521" w:type="dxa"/>
          </w:tcPr>
          <w:p w14:paraId="4B9B287C" w14:textId="77777777" w:rsidR="001E7A05" w:rsidRPr="005A13BA" w:rsidRDefault="001E7A05" w:rsidP="001E7A05"/>
        </w:tc>
        <w:tc>
          <w:tcPr>
            <w:tcW w:w="2149" w:type="dxa"/>
          </w:tcPr>
          <w:p w14:paraId="1A6CF3D1" w14:textId="77777777" w:rsidR="001E7A05" w:rsidRPr="005A13BA" w:rsidRDefault="001E7A05" w:rsidP="001E7A05"/>
        </w:tc>
        <w:tc>
          <w:tcPr>
            <w:tcW w:w="3261" w:type="dxa"/>
          </w:tcPr>
          <w:p w14:paraId="60D25970" w14:textId="16EA99F0" w:rsidR="001E7A05" w:rsidRPr="005A13BA" w:rsidRDefault="001E7A05" w:rsidP="001E7A05">
            <w:r w:rsidRPr="005A13BA">
              <w:t>“2D video”</w:t>
            </w:r>
          </w:p>
        </w:tc>
      </w:tr>
      <w:tr w:rsidR="001E7A05" w:rsidRPr="005A13BA" w14:paraId="3C650A3B" w14:textId="77777777" w:rsidTr="00560EB8">
        <w:tc>
          <w:tcPr>
            <w:tcW w:w="3521" w:type="dxa"/>
          </w:tcPr>
          <w:p w14:paraId="150F8DB9" w14:textId="77777777" w:rsidR="001E7A05" w:rsidRPr="005A13BA" w:rsidRDefault="001E7A05" w:rsidP="001E7A05"/>
        </w:tc>
        <w:tc>
          <w:tcPr>
            <w:tcW w:w="2149" w:type="dxa"/>
          </w:tcPr>
          <w:p w14:paraId="10BCB4E6" w14:textId="77777777" w:rsidR="001E7A05" w:rsidRPr="005A13BA" w:rsidRDefault="001E7A05" w:rsidP="001E7A05"/>
        </w:tc>
        <w:tc>
          <w:tcPr>
            <w:tcW w:w="3261" w:type="dxa"/>
          </w:tcPr>
          <w:p w14:paraId="32748D7F" w14:textId="41203DDD" w:rsidR="001E7A05" w:rsidRPr="005A13BA" w:rsidRDefault="001E7A05" w:rsidP="001E7A05">
            <w:r w:rsidRPr="005A13BA">
              <w:t>Load</w:t>
            </w:r>
          </w:p>
        </w:tc>
      </w:tr>
      <w:tr w:rsidR="001E7A05" w:rsidRPr="005A13BA" w14:paraId="56B118C6" w14:textId="77777777" w:rsidTr="00560EB8">
        <w:tc>
          <w:tcPr>
            <w:tcW w:w="3521" w:type="dxa"/>
          </w:tcPr>
          <w:p w14:paraId="0B464766" w14:textId="77777777" w:rsidR="001E7A05" w:rsidRPr="005A13BA" w:rsidRDefault="001E7A05" w:rsidP="001E7A05"/>
        </w:tc>
        <w:tc>
          <w:tcPr>
            <w:tcW w:w="2149" w:type="dxa"/>
          </w:tcPr>
          <w:p w14:paraId="222DDAA4" w14:textId="77777777" w:rsidR="001E7A05" w:rsidRPr="005A13BA" w:rsidRDefault="001E7A05" w:rsidP="001E7A05"/>
        </w:tc>
        <w:tc>
          <w:tcPr>
            <w:tcW w:w="3261" w:type="dxa"/>
          </w:tcPr>
          <w:p w14:paraId="54297D19" w14:textId="0CF23189" w:rsidR="001E7A05" w:rsidRPr="005A13BA" w:rsidRDefault="001E7A05" w:rsidP="001E7A05">
            <w:r w:rsidRPr="005A13BA">
              <w:t>Sway</w:t>
            </w:r>
          </w:p>
        </w:tc>
      </w:tr>
      <w:tr w:rsidR="001E7A05" w:rsidRPr="005A13BA" w14:paraId="073A1070" w14:textId="77777777" w:rsidTr="00560EB8">
        <w:tc>
          <w:tcPr>
            <w:tcW w:w="3521" w:type="dxa"/>
          </w:tcPr>
          <w:p w14:paraId="18E1D9F6" w14:textId="77777777" w:rsidR="001E7A05" w:rsidRPr="005A13BA" w:rsidRDefault="001E7A05" w:rsidP="001E7A05"/>
        </w:tc>
        <w:tc>
          <w:tcPr>
            <w:tcW w:w="2149" w:type="dxa"/>
          </w:tcPr>
          <w:p w14:paraId="2B735FB3" w14:textId="77777777" w:rsidR="001E7A05" w:rsidRPr="005A13BA" w:rsidRDefault="001E7A05" w:rsidP="001E7A05"/>
        </w:tc>
        <w:tc>
          <w:tcPr>
            <w:tcW w:w="3261" w:type="dxa"/>
          </w:tcPr>
          <w:p w14:paraId="042B2BC0" w14:textId="77777777" w:rsidR="001E7A05" w:rsidRPr="005A13BA" w:rsidRDefault="001E7A05" w:rsidP="001E7A05"/>
        </w:tc>
      </w:tr>
      <w:tr w:rsidR="001E7A05" w:rsidRPr="005A13BA" w14:paraId="4969EDAC" w14:textId="77777777" w:rsidTr="00560EB8">
        <w:tc>
          <w:tcPr>
            <w:tcW w:w="3521" w:type="dxa"/>
          </w:tcPr>
          <w:p w14:paraId="59954831" w14:textId="77777777" w:rsidR="001E7A05" w:rsidRPr="005A13BA" w:rsidRDefault="001E7A05" w:rsidP="001E7A05">
            <w:r w:rsidRPr="005A13BA">
              <w:t>Region of interest (AND)</w:t>
            </w:r>
          </w:p>
        </w:tc>
        <w:tc>
          <w:tcPr>
            <w:tcW w:w="2149" w:type="dxa"/>
          </w:tcPr>
          <w:p w14:paraId="4EFF5FC9" w14:textId="77777777" w:rsidR="001E7A05" w:rsidRPr="005A13BA" w:rsidRDefault="001E7A05" w:rsidP="001E7A05">
            <w:r w:rsidRPr="005A13BA">
              <w:t>Lower extremity</w:t>
            </w:r>
          </w:p>
        </w:tc>
        <w:tc>
          <w:tcPr>
            <w:tcW w:w="3261" w:type="dxa"/>
          </w:tcPr>
          <w:p w14:paraId="360A6FA5" w14:textId="2F0EBFA8" w:rsidR="001E7A05" w:rsidRPr="005A13BA" w:rsidRDefault="001E7A05" w:rsidP="001E7A05">
            <w:r w:rsidRPr="005A13BA">
              <w:t>“Lower Extremity”</w:t>
            </w:r>
          </w:p>
        </w:tc>
      </w:tr>
      <w:tr w:rsidR="001E7A05" w:rsidRPr="005A13BA" w14:paraId="0A7475CD" w14:textId="77777777" w:rsidTr="00560EB8">
        <w:tc>
          <w:tcPr>
            <w:tcW w:w="3521" w:type="dxa"/>
          </w:tcPr>
          <w:p w14:paraId="7FCFCC6D" w14:textId="77777777" w:rsidR="001E7A05" w:rsidRPr="005A13BA" w:rsidRDefault="001E7A05" w:rsidP="001E7A05"/>
        </w:tc>
        <w:tc>
          <w:tcPr>
            <w:tcW w:w="2149" w:type="dxa"/>
          </w:tcPr>
          <w:p w14:paraId="61E275D8" w14:textId="77777777" w:rsidR="001E7A05" w:rsidRPr="005A13BA" w:rsidRDefault="001E7A05" w:rsidP="001E7A05">
            <w:r w:rsidRPr="005A13BA">
              <w:t>Hip Joint</w:t>
            </w:r>
          </w:p>
        </w:tc>
        <w:tc>
          <w:tcPr>
            <w:tcW w:w="3261" w:type="dxa"/>
          </w:tcPr>
          <w:p w14:paraId="47CFD03C" w14:textId="63DB4C32" w:rsidR="001E7A05" w:rsidRPr="005A13BA" w:rsidRDefault="001E7A05" w:rsidP="001E7A05">
            <w:r w:rsidRPr="005A13BA">
              <w:t>“Lower Extremities”</w:t>
            </w:r>
          </w:p>
        </w:tc>
      </w:tr>
      <w:tr w:rsidR="001E7A05" w:rsidRPr="005A13BA" w14:paraId="71AE8082" w14:textId="77777777" w:rsidTr="00560EB8">
        <w:tc>
          <w:tcPr>
            <w:tcW w:w="3521" w:type="dxa"/>
          </w:tcPr>
          <w:p w14:paraId="30D7F172" w14:textId="77777777" w:rsidR="001E7A05" w:rsidRPr="005A13BA" w:rsidRDefault="001E7A05" w:rsidP="001E7A05"/>
        </w:tc>
        <w:tc>
          <w:tcPr>
            <w:tcW w:w="2149" w:type="dxa"/>
          </w:tcPr>
          <w:p w14:paraId="67567030" w14:textId="77777777" w:rsidR="001E7A05" w:rsidRPr="005A13BA" w:rsidRDefault="001E7A05" w:rsidP="001E7A05">
            <w:r w:rsidRPr="005A13BA">
              <w:t>Knee joint</w:t>
            </w:r>
          </w:p>
        </w:tc>
        <w:tc>
          <w:tcPr>
            <w:tcW w:w="3261" w:type="dxa"/>
          </w:tcPr>
          <w:p w14:paraId="7A1AD01A" w14:textId="6F0714E5" w:rsidR="001E7A05" w:rsidRPr="005A13BA" w:rsidRDefault="001E7A05" w:rsidP="001E7A05">
            <w:r w:rsidRPr="005A13BA">
              <w:t>“Lower Limb”</w:t>
            </w:r>
          </w:p>
        </w:tc>
      </w:tr>
      <w:tr w:rsidR="001E7A05" w:rsidRPr="005A13BA" w14:paraId="68388B9D" w14:textId="77777777" w:rsidTr="00560EB8">
        <w:tc>
          <w:tcPr>
            <w:tcW w:w="3521" w:type="dxa"/>
          </w:tcPr>
          <w:p w14:paraId="4E850039" w14:textId="77777777" w:rsidR="001E7A05" w:rsidRPr="005A13BA" w:rsidRDefault="001E7A05" w:rsidP="001E7A05"/>
        </w:tc>
        <w:tc>
          <w:tcPr>
            <w:tcW w:w="2149" w:type="dxa"/>
          </w:tcPr>
          <w:p w14:paraId="5F66746E" w14:textId="77777777" w:rsidR="001E7A05" w:rsidRPr="005A13BA" w:rsidRDefault="001E7A05" w:rsidP="001E7A05">
            <w:r w:rsidRPr="005A13BA">
              <w:t>Foot joint</w:t>
            </w:r>
          </w:p>
        </w:tc>
        <w:tc>
          <w:tcPr>
            <w:tcW w:w="3261" w:type="dxa"/>
          </w:tcPr>
          <w:p w14:paraId="788D851C" w14:textId="7DB98342" w:rsidR="001E7A05" w:rsidRPr="005A13BA" w:rsidRDefault="001E7A05" w:rsidP="001E7A05">
            <w:r w:rsidRPr="005A13BA">
              <w:t>Hip</w:t>
            </w:r>
          </w:p>
        </w:tc>
      </w:tr>
      <w:tr w:rsidR="001E7A05" w:rsidRPr="005A13BA" w14:paraId="6BBC0ADD" w14:textId="77777777" w:rsidTr="00560EB8">
        <w:tc>
          <w:tcPr>
            <w:tcW w:w="3521" w:type="dxa"/>
          </w:tcPr>
          <w:p w14:paraId="5C50FD65" w14:textId="77777777" w:rsidR="001E7A05" w:rsidRPr="005A13BA" w:rsidRDefault="001E7A05" w:rsidP="001E7A05"/>
        </w:tc>
        <w:tc>
          <w:tcPr>
            <w:tcW w:w="2149" w:type="dxa"/>
          </w:tcPr>
          <w:p w14:paraId="2A15F318" w14:textId="77777777" w:rsidR="001E7A05" w:rsidRPr="005A13BA" w:rsidRDefault="001E7A05" w:rsidP="001E7A05"/>
        </w:tc>
        <w:tc>
          <w:tcPr>
            <w:tcW w:w="3261" w:type="dxa"/>
          </w:tcPr>
          <w:p w14:paraId="271BACAC" w14:textId="50ED74BC" w:rsidR="001E7A05" w:rsidRPr="005A13BA" w:rsidRDefault="001E7A05" w:rsidP="001E7A05">
            <w:r w:rsidRPr="005A13BA">
              <w:t>Knee</w:t>
            </w:r>
          </w:p>
        </w:tc>
      </w:tr>
      <w:tr w:rsidR="001E7A05" w:rsidRPr="005A13BA" w14:paraId="260F3860" w14:textId="77777777" w:rsidTr="00560EB8">
        <w:tc>
          <w:tcPr>
            <w:tcW w:w="3521" w:type="dxa"/>
          </w:tcPr>
          <w:p w14:paraId="27F9ABF5" w14:textId="77777777" w:rsidR="001E7A05" w:rsidRPr="005A13BA" w:rsidRDefault="001E7A05" w:rsidP="001E7A05"/>
        </w:tc>
        <w:tc>
          <w:tcPr>
            <w:tcW w:w="2149" w:type="dxa"/>
          </w:tcPr>
          <w:p w14:paraId="3046B098" w14:textId="77777777" w:rsidR="001E7A05" w:rsidRPr="005A13BA" w:rsidRDefault="001E7A05" w:rsidP="001E7A05"/>
        </w:tc>
        <w:tc>
          <w:tcPr>
            <w:tcW w:w="3261" w:type="dxa"/>
          </w:tcPr>
          <w:p w14:paraId="22F181D9" w14:textId="40A43094" w:rsidR="001E7A05" w:rsidRPr="005A13BA" w:rsidRDefault="001E7A05" w:rsidP="001E7A05">
            <w:r w:rsidRPr="005A13BA">
              <w:t>Ankle</w:t>
            </w:r>
          </w:p>
        </w:tc>
      </w:tr>
      <w:tr w:rsidR="001E7A05" w:rsidRPr="005A13BA" w14:paraId="1BA135E3" w14:textId="77777777" w:rsidTr="00560EB8">
        <w:tc>
          <w:tcPr>
            <w:tcW w:w="3521" w:type="dxa"/>
          </w:tcPr>
          <w:p w14:paraId="30F28CD9" w14:textId="77777777" w:rsidR="001E7A05" w:rsidRPr="005A13BA" w:rsidRDefault="001E7A05" w:rsidP="001E7A05"/>
        </w:tc>
        <w:tc>
          <w:tcPr>
            <w:tcW w:w="2149" w:type="dxa"/>
          </w:tcPr>
          <w:p w14:paraId="64122FBB" w14:textId="77777777" w:rsidR="001E7A05" w:rsidRPr="005A13BA" w:rsidRDefault="001E7A05" w:rsidP="001E7A05"/>
        </w:tc>
        <w:tc>
          <w:tcPr>
            <w:tcW w:w="3261" w:type="dxa"/>
          </w:tcPr>
          <w:p w14:paraId="28BDFD0A" w14:textId="75E88743" w:rsidR="001E7A05" w:rsidRPr="005A13BA" w:rsidRDefault="001E7A05" w:rsidP="001E7A05">
            <w:r w:rsidRPr="005A13BA">
              <w:t>Foot</w:t>
            </w:r>
          </w:p>
        </w:tc>
      </w:tr>
      <w:tr w:rsidR="001E7A05" w:rsidRPr="005A13BA" w14:paraId="1ACCEC7F" w14:textId="77777777" w:rsidTr="00560EB8">
        <w:tc>
          <w:tcPr>
            <w:tcW w:w="3521" w:type="dxa"/>
          </w:tcPr>
          <w:p w14:paraId="129D035C" w14:textId="77777777" w:rsidR="001E7A05" w:rsidRPr="005A13BA" w:rsidRDefault="001E7A05" w:rsidP="001E7A05"/>
        </w:tc>
        <w:tc>
          <w:tcPr>
            <w:tcW w:w="2149" w:type="dxa"/>
          </w:tcPr>
          <w:p w14:paraId="2C96953F" w14:textId="77777777" w:rsidR="001E7A05" w:rsidRPr="005A13BA" w:rsidRDefault="001E7A05" w:rsidP="001E7A05"/>
        </w:tc>
        <w:tc>
          <w:tcPr>
            <w:tcW w:w="3261" w:type="dxa"/>
          </w:tcPr>
          <w:p w14:paraId="27E86DE7" w14:textId="749A0BF3" w:rsidR="001E7A05" w:rsidRPr="005A13BA" w:rsidRDefault="001E7A05" w:rsidP="001E7A05">
            <w:r w:rsidRPr="005A13BA">
              <w:t>Feet</w:t>
            </w:r>
          </w:p>
        </w:tc>
      </w:tr>
      <w:tr w:rsidR="001E7A05" w:rsidRPr="005A13BA" w14:paraId="24A5DC7D" w14:textId="77777777" w:rsidTr="00560EB8">
        <w:tc>
          <w:tcPr>
            <w:tcW w:w="3521" w:type="dxa"/>
          </w:tcPr>
          <w:p w14:paraId="429972BE" w14:textId="77777777" w:rsidR="001E7A05" w:rsidRPr="005A13BA" w:rsidRDefault="001E7A05" w:rsidP="001E7A05"/>
        </w:tc>
        <w:tc>
          <w:tcPr>
            <w:tcW w:w="2149" w:type="dxa"/>
          </w:tcPr>
          <w:p w14:paraId="13D3BC1E" w14:textId="77777777" w:rsidR="001E7A05" w:rsidRPr="005A13BA" w:rsidRDefault="001E7A05" w:rsidP="001E7A05"/>
        </w:tc>
        <w:tc>
          <w:tcPr>
            <w:tcW w:w="3261" w:type="dxa"/>
          </w:tcPr>
          <w:p w14:paraId="3CE47D40" w14:textId="54C957CC" w:rsidR="001E7A05" w:rsidRPr="005A13BA" w:rsidRDefault="001E7A05" w:rsidP="001E7A05">
            <w:r w:rsidRPr="005A13BA">
              <w:t>Leg</w:t>
            </w:r>
          </w:p>
        </w:tc>
      </w:tr>
      <w:tr w:rsidR="001E7A05" w:rsidRPr="005A13BA" w14:paraId="10F5884A" w14:textId="77777777" w:rsidTr="00560EB8">
        <w:tc>
          <w:tcPr>
            <w:tcW w:w="3521" w:type="dxa"/>
          </w:tcPr>
          <w:p w14:paraId="0A0871E4" w14:textId="77777777" w:rsidR="001E7A05" w:rsidRPr="005A13BA" w:rsidRDefault="001E7A05" w:rsidP="001E7A05">
            <w:pPr>
              <w:rPr>
                <w:b/>
              </w:rPr>
            </w:pPr>
          </w:p>
        </w:tc>
        <w:tc>
          <w:tcPr>
            <w:tcW w:w="2149" w:type="dxa"/>
          </w:tcPr>
          <w:p w14:paraId="01060070" w14:textId="77777777" w:rsidR="001E7A05" w:rsidRPr="005A13BA" w:rsidRDefault="001E7A05" w:rsidP="001E7A05">
            <w:pPr>
              <w:rPr>
                <w:b/>
              </w:rPr>
            </w:pPr>
          </w:p>
        </w:tc>
        <w:tc>
          <w:tcPr>
            <w:tcW w:w="3261" w:type="dxa"/>
          </w:tcPr>
          <w:p w14:paraId="5E4B7C89" w14:textId="4B3A03F3" w:rsidR="001E7A05" w:rsidRPr="005A13BA" w:rsidRDefault="001E7A05" w:rsidP="001E7A05">
            <w:r w:rsidRPr="005A13BA">
              <w:t>Shank</w:t>
            </w:r>
          </w:p>
        </w:tc>
      </w:tr>
      <w:tr w:rsidR="001E7A05" w:rsidRPr="005A13BA" w14:paraId="0993FD72" w14:textId="77777777" w:rsidTr="00560EB8">
        <w:tc>
          <w:tcPr>
            <w:tcW w:w="3521" w:type="dxa"/>
          </w:tcPr>
          <w:p w14:paraId="367A28C5" w14:textId="77777777" w:rsidR="001E7A05" w:rsidRPr="005A13BA" w:rsidRDefault="001E7A05" w:rsidP="001E7A05"/>
        </w:tc>
        <w:tc>
          <w:tcPr>
            <w:tcW w:w="2149" w:type="dxa"/>
          </w:tcPr>
          <w:p w14:paraId="077AD5A7" w14:textId="77777777" w:rsidR="001E7A05" w:rsidRPr="005A13BA" w:rsidRDefault="001E7A05" w:rsidP="001E7A05"/>
        </w:tc>
        <w:tc>
          <w:tcPr>
            <w:tcW w:w="3261" w:type="dxa"/>
          </w:tcPr>
          <w:p w14:paraId="0E63111B" w14:textId="0BB66F20" w:rsidR="001E7A05" w:rsidRPr="005A13BA" w:rsidRDefault="001E7A05" w:rsidP="001E7A05">
            <w:r w:rsidRPr="005A13BA">
              <w:t>Thigh</w:t>
            </w:r>
          </w:p>
        </w:tc>
      </w:tr>
      <w:tr w:rsidR="001E7A05" w:rsidRPr="005A13BA" w14:paraId="69AA3CDE" w14:textId="77777777" w:rsidTr="00560EB8">
        <w:tc>
          <w:tcPr>
            <w:tcW w:w="3521" w:type="dxa"/>
          </w:tcPr>
          <w:p w14:paraId="0D6EC094" w14:textId="77777777" w:rsidR="001E7A05" w:rsidRPr="005A13BA" w:rsidRDefault="001E7A05" w:rsidP="001E7A05"/>
        </w:tc>
        <w:tc>
          <w:tcPr>
            <w:tcW w:w="2149" w:type="dxa"/>
          </w:tcPr>
          <w:p w14:paraId="6CDEB026" w14:textId="77777777" w:rsidR="001E7A05" w:rsidRPr="005A13BA" w:rsidRDefault="001E7A05" w:rsidP="001E7A05"/>
        </w:tc>
        <w:tc>
          <w:tcPr>
            <w:tcW w:w="3261" w:type="dxa"/>
          </w:tcPr>
          <w:p w14:paraId="36189F76" w14:textId="70D1DD0A" w:rsidR="001E7A05" w:rsidRPr="005A13BA" w:rsidRDefault="001E7A05" w:rsidP="001E7A05">
            <w:r w:rsidRPr="005A13BA">
              <w:t>Femur</w:t>
            </w:r>
          </w:p>
        </w:tc>
      </w:tr>
      <w:tr w:rsidR="001E7A05" w:rsidRPr="005A13BA" w14:paraId="118B5D69" w14:textId="77777777" w:rsidTr="00560EB8">
        <w:tc>
          <w:tcPr>
            <w:tcW w:w="3521" w:type="dxa"/>
          </w:tcPr>
          <w:p w14:paraId="42EE0A08" w14:textId="77777777" w:rsidR="001E7A05" w:rsidRPr="005A13BA" w:rsidRDefault="001E7A05" w:rsidP="001E7A05"/>
        </w:tc>
        <w:tc>
          <w:tcPr>
            <w:tcW w:w="2149" w:type="dxa"/>
          </w:tcPr>
          <w:p w14:paraId="4103B8A3" w14:textId="77777777" w:rsidR="001E7A05" w:rsidRPr="005A13BA" w:rsidRDefault="001E7A05" w:rsidP="001E7A05"/>
        </w:tc>
        <w:tc>
          <w:tcPr>
            <w:tcW w:w="3261" w:type="dxa"/>
          </w:tcPr>
          <w:p w14:paraId="46CF15FD" w14:textId="3E19AE3C" w:rsidR="001E7A05" w:rsidRPr="005A13BA" w:rsidRDefault="001E7A05" w:rsidP="001E7A05">
            <w:r w:rsidRPr="005A13BA">
              <w:t>Tibia</w:t>
            </w:r>
          </w:p>
        </w:tc>
      </w:tr>
      <w:tr w:rsidR="001E7A05" w:rsidRPr="005A13BA" w14:paraId="77185D49" w14:textId="77777777" w:rsidTr="00560EB8">
        <w:tc>
          <w:tcPr>
            <w:tcW w:w="3521" w:type="dxa"/>
          </w:tcPr>
          <w:p w14:paraId="2A8B3819" w14:textId="77777777" w:rsidR="001E7A05" w:rsidRPr="005A13BA" w:rsidRDefault="001E7A05" w:rsidP="001E7A05"/>
        </w:tc>
        <w:tc>
          <w:tcPr>
            <w:tcW w:w="2149" w:type="dxa"/>
          </w:tcPr>
          <w:p w14:paraId="39F3DE57" w14:textId="77777777" w:rsidR="001E7A05" w:rsidRPr="005A13BA" w:rsidRDefault="001E7A05" w:rsidP="001E7A05"/>
        </w:tc>
        <w:tc>
          <w:tcPr>
            <w:tcW w:w="3261" w:type="dxa"/>
          </w:tcPr>
          <w:p w14:paraId="5BA57F7A" w14:textId="7A3E1952" w:rsidR="001E7A05" w:rsidRPr="005A13BA" w:rsidRDefault="001E7A05" w:rsidP="001E7A05">
            <w:r w:rsidRPr="005A13BA">
              <w:t>Pelvis</w:t>
            </w:r>
          </w:p>
        </w:tc>
      </w:tr>
      <w:tr w:rsidR="001E7A05" w:rsidRPr="005A13BA" w14:paraId="3E292918" w14:textId="77777777" w:rsidTr="00560EB8">
        <w:tc>
          <w:tcPr>
            <w:tcW w:w="3521" w:type="dxa"/>
          </w:tcPr>
          <w:p w14:paraId="5B62A9BA" w14:textId="77777777" w:rsidR="001E7A05" w:rsidRPr="005A13BA" w:rsidRDefault="001E7A05" w:rsidP="001E7A05"/>
        </w:tc>
        <w:tc>
          <w:tcPr>
            <w:tcW w:w="2149" w:type="dxa"/>
          </w:tcPr>
          <w:p w14:paraId="73161B2F" w14:textId="77777777" w:rsidR="001E7A05" w:rsidRPr="005A13BA" w:rsidRDefault="001E7A05" w:rsidP="001E7A05"/>
        </w:tc>
        <w:tc>
          <w:tcPr>
            <w:tcW w:w="3261" w:type="dxa"/>
          </w:tcPr>
          <w:p w14:paraId="321DD961" w14:textId="77777777" w:rsidR="001E7A05" w:rsidRPr="005A13BA" w:rsidRDefault="001E7A05" w:rsidP="001E7A05"/>
        </w:tc>
      </w:tr>
      <w:tr w:rsidR="001E7A05" w:rsidRPr="005A13BA" w14:paraId="3462E13A" w14:textId="77777777" w:rsidTr="00560EB8">
        <w:tc>
          <w:tcPr>
            <w:tcW w:w="3521" w:type="dxa"/>
          </w:tcPr>
          <w:p w14:paraId="4C1A42CD" w14:textId="77777777" w:rsidR="001E7A05" w:rsidRPr="005A13BA" w:rsidRDefault="001E7A05" w:rsidP="001E7A05">
            <w:r w:rsidRPr="005A13BA">
              <w:t>Study design (NOT)</w:t>
            </w:r>
          </w:p>
        </w:tc>
        <w:tc>
          <w:tcPr>
            <w:tcW w:w="2149" w:type="dxa"/>
          </w:tcPr>
          <w:p w14:paraId="26819E72" w14:textId="77777777" w:rsidR="001E7A05" w:rsidRPr="005A13BA" w:rsidRDefault="001E7A05" w:rsidP="001E7A05">
            <w:r w:rsidRPr="005A13BA">
              <w:t>Surgical procedures</w:t>
            </w:r>
          </w:p>
        </w:tc>
        <w:tc>
          <w:tcPr>
            <w:tcW w:w="3261" w:type="dxa"/>
          </w:tcPr>
          <w:p w14:paraId="55A84B70" w14:textId="77777777" w:rsidR="001E7A05" w:rsidRPr="005A13BA" w:rsidRDefault="001E7A05" w:rsidP="001E7A05">
            <w:pPr>
              <w:rPr>
                <w:b/>
              </w:rPr>
            </w:pPr>
          </w:p>
        </w:tc>
      </w:tr>
      <w:tr w:rsidR="001E7A05" w:rsidRPr="005A13BA" w14:paraId="2FA86170" w14:textId="77777777" w:rsidTr="00560EB8">
        <w:tc>
          <w:tcPr>
            <w:tcW w:w="3521" w:type="dxa"/>
          </w:tcPr>
          <w:p w14:paraId="50674A3B" w14:textId="77777777" w:rsidR="001E7A05" w:rsidRPr="005A13BA" w:rsidRDefault="001E7A05" w:rsidP="001E7A05"/>
        </w:tc>
        <w:tc>
          <w:tcPr>
            <w:tcW w:w="2149" w:type="dxa"/>
          </w:tcPr>
          <w:p w14:paraId="2597A34F" w14:textId="77777777" w:rsidR="001E7A05" w:rsidRPr="005A13BA" w:rsidRDefault="001E7A05" w:rsidP="001E7A05">
            <w:r w:rsidRPr="005A13BA">
              <w:t>Case reports</w:t>
            </w:r>
          </w:p>
        </w:tc>
        <w:tc>
          <w:tcPr>
            <w:tcW w:w="3261" w:type="dxa"/>
          </w:tcPr>
          <w:p w14:paraId="4560DA6D" w14:textId="77777777" w:rsidR="001E7A05" w:rsidRPr="005A13BA" w:rsidRDefault="001E7A05" w:rsidP="001E7A05"/>
        </w:tc>
      </w:tr>
      <w:tr w:rsidR="001E7A05" w:rsidRPr="005A13BA" w14:paraId="2DFFEB23" w14:textId="77777777" w:rsidTr="00560EB8">
        <w:tc>
          <w:tcPr>
            <w:tcW w:w="3521" w:type="dxa"/>
          </w:tcPr>
          <w:p w14:paraId="69AED75B" w14:textId="77777777" w:rsidR="001E7A05" w:rsidRPr="005A13BA" w:rsidRDefault="001E7A05" w:rsidP="001E7A05"/>
        </w:tc>
        <w:tc>
          <w:tcPr>
            <w:tcW w:w="2149" w:type="dxa"/>
          </w:tcPr>
          <w:p w14:paraId="7388BDCF" w14:textId="77777777" w:rsidR="001E7A05" w:rsidRPr="005A13BA" w:rsidRDefault="001E7A05" w:rsidP="001E7A05">
            <w:r w:rsidRPr="005A13BA">
              <w:t>Consensus</w:t>
            </w:r>
          </w:p>
        </w:tc>
        <w:tc>
          <w:tcPr>
            <w:tcW w:w="3261" w:type="dxa"/>
          </w:tcPr>
          <w:p w14:paraId="5FE6A2C9" w14:textId="77777777" w:rsidR="001E7A05" w:rsidRPr="005A13BA" w:rsidRDefault="001E7A05" w:rsidP="001E7A05"/>
        </w:tc>
      </w:tr>
      <w:tr w:rsidR="001E7A05" w:rsidRPr="005A13BA" w14:paraId="69168BDC" w14:textId="77777777" w:rsidTr="00560EB8">
        <w:tc>
          <w:tcPr>
            <w:tcW w:w="3521" w:type="dxa"/>
          </w:tcPr>
          <w:p w14:paraId="4DEC69B1" w14:textId="77777777" w:rsidR="001E7A05" w:rsidRPr="005A13BA" w:rsidRDefault="001E7A05" w:rsidP="001E7A05"/>
        </w:tc>
        <w:tc>
          <w:tcPr>
            <w:tcW w:w="2149" w:type="dxa"/>
          </w:tcPr>
          <w:p w14:paraId="019F8C30" w14:textId="77777777" w:rsidR="001E7A05" w:rsidRPr="005A13BA" w:rsidRDefault="001E7A05" w:rsidP="001E7A05">
            <w:r w:rsidRPr="005A13BA">
              <w:t>Meta-analysis</w:t>
            </w:r>
          </w:p>
        </w:tc>
        <w:tc>
          <w:tcPr>
            <w:tcW w:w="3261" w:type="dxa"/>
          </w:tcPr>
          <w:p w14:paraId="60D1BB97" w14:textId="77777777" w:rsidR="001E7A05" w:rsidRPr="005A13BA" w:rsidRDefault="001E7A05" w:rsidP="001E7A05"/>
        </w:tc>
      </w:tr>
      <w:tr w:rsidR="001E7A05" w:rsidRPr="005A13BA" w14:paraId="7682C64D" w14:textId="77777777" w:rsidTr="00560EB8">
        <w:tc>
          <w:tcPr>
            <w:tcW w:w="3521" w:type="dxa"/>
          </w:tcPr>
          <w:p w14:paraId="210073D4" w14:textId="77777777" w:rsidR="001E7A05" w:rsidRPr="005A13BA" w:rsidRDefault="001E7A05" w:rsidP="001E7A05"/>
        </w:tc>
        <w:tc>
          <w:tcPr>
            <w:tcW w:w="2149" w:type="dxa"/>
          </w:tcPr>
          <w:p w14:paraId="29685DFD" w14:textId="77777777" w:rsidR="001E7A05" w:rsidRPr="005A13BA" w:rsidRDefault="001E7A05" w:rsidP="001E7A05">
            <w:r w:rsidRPr="005A13BA">
              <w:t>Clinical conference</w:t>
            </w:r>
          </w:p>
        </w:tc>
        <w:tc>
          <w:tcPr>
            <w:tcW w:w="3261" w:type="dxa"/>
          </w:tcPr>
          <w:p w14:paraId="23EA81D0" w14:textId="77777777" w:rsidR="001E7A05" w:rsidRPr="005A13BA" w:rsidRDefault="001E7A05" w:rsidP="001E7A05"/>
        </w:tc>
      </w:tr>
      <w:tr w:rsidR="001E7A05" w:rsidRPr="005A13BA" w14:paraId="6B51844D" w14:textId="77777777" w:rsidTr="00560EB8">
        <w:tc>
          <w:tcPr>
            <w:tcW w:w="3521" w:type="dxa"/>
          </w:tcPr>
          <w:p w14:paraId="11FE6B97" w14:textId="77777777" w:rsidR="001E7A05" w:rsidRPr="005A13BA" w:rsidRDefault="001E7A05" w:rsidP="001E7A05"/>
        </w:tc>
        <w:tc>
          <w:tcPr>
            <w:tcW w:w="2149" w:type="dxa"/>
          </w:tcPr>
          <w:p w14:paraId="68723DD2" w14:textId="77777777" w:rsidR="001E7A05" w:rsidRPr="005A13BA" w:rsidRDefault="001E7A05" w:rsidP="001E7A05">
            <w:r w:rsidRPr="005A13BA">
              <w:t>Scientific integrity review</w:t>
            </w:r>
          </w:p>
        </w:tc>
        <w:tc>
          <w:tcPr>
            <w:tcW w:w="3261" w:type="dxa"/>
          </w:tcPr>
          <w:p w14:paraId="01BA8373" w14:textId="77777777" w:rsidR="001E7A05" w:rsidRPr="005A13BA" w:rsidRDefault="001E7A05" w:rsidP="001E7A05"/>
        </w:tc>
      </w:tr>
      <w:tr w:rsidR="001E7A05" w:rsidRPr="005A13BA" w14:paraId="0BE89780" w14:textId="77777777" w:rsidTr="00560EB8">
        <w:tc>
          <w:tcPr>
            <w:tcW w:w="3521" w:type="dxa"/>
            <w:tcBorders>
              <w:bottom w:val="single" w:sz="4" w:space="0" w:color="auto"/>
            </w:tcBorders>
          </w:tcPr>
          <w:p w14:paraId="314D80A7" w14:textId="77777777" w:rsidR="001E7A05" w:rsidRPr="005A13BA" w:rsidRDefault="001E7A05" w:rsidP="001E7A05"/>
        </w:tc>
        <w:tc>
          <w:tcPr>
            <w:tcW w:w="2149" w:type="dxa"/>
            <w:tcBorders>
              <w:bottom w:val="single" w:sz="4" w:space="0" w:color="auto"/>
            </w:tcBorders>
          </w:tcPr>
          <w:p w14:paraId="054D48D5" w14:textId="77777777" w:rsidR="001E7A05" w:rsidRPr="005A13BA" w:rsidRDefault="001E7A05" w:rsidP="001E7A05"/>
        </w:tc>
        <w:tc>
          <w:tcPr>
            <w:tcW w:w="3261" w:type="dxa"/>
            <w:tcBorders>
              <w:bottom w:val="single" w:sz="4" w:space="0" w:color="auto"/>
            </w:tcBorders>
          </w:tcPr>
          <w:p w14:paraId="00EFD5C5" w14:textId="77777777" w:rsidR="001E7A05" w:rsidRPr="005A13BA" w:rsidRDefault="001E7A05" w:rsidP="001E7A05"/>
        </w:tc>
      </w:tr>
    </w:tbl>
    <w:p w14:paraId="7508AE10" w14:textId="77777777" w:rsidR="00653ED0" w:rsidRPr="005A13BA" w:rsidRDefault="00653ED0" w:rsidP="00653ED0"/>
    <w:p w14:paraId="5CDD49D6" w14:textId="4EF722A4" w:rsidR="00197660" w:rsidRPr="005A13BA" w:rsidRDefault="00653ED0" w:rsidP="00A55402">
      <w:pPr>
        <w:spacing w:after="0" w:line="360" w:lineRule="auto"/>
      </w:pPr>
      <w:r w:rsidRPr="005A13BA">
        <w:t>Following the search in each database the results were imported into an Endnote (version X7) library</w:t>
      </w:r>
      <w:r w:rsidR="002C0169" w:rsidRPr="005A13BA">
        <w:t xml:space="preserve"> (Clavariate Analytics, Philadelphia, USA)</w:t>
      </w:r>
      <w:r w:rsidRPr="005A13BA">
        <w:t xml:space="preserve">. Duplicates were identified and removed from the list using the built-in function within Endnote. Remaining references were then exported as a text file. A custom written </w:t>
      </w:r>
      <w:r w:rsidR="00767005" w:rsidRPr="005A13BA">
        <w:t>MATLAB (MathWorks</w:t>
      </w:r>
      <w:r w:rsidR="001E7A05" w:rsidRPr="005A13BA">
        <w:t>, Massachusetts, USA</w:t>
      </w:r>
      <w:r w:rsidR="00767005" w:rsidRPr="005A13BA">
        <w:t xml:space="preserve">) </w:t>
      </w:r>
      <w:r w:rsidRPr="005A13BA">
        <w:t>Graphical User Interface (GUI) function was created to assist with the screening of the study titles and abstracts. The GUI imported the text file from Endnote, parsed the author name, year of publication, article title and abstract</w:t>
      </w:r>
      <w:r w:rsidR="001E7A05" w:rsidRPr="005A13BA">
        <w:t>,</w:t>
      </w:r>
      <w:r w:rsidRPr="005A13BA">
        <w:t xml:space="preserve"> and displayed this information for each article in turn. The </w:t>
      </w:r>
      <w:r w:rsidR="002C0169" w:rsidRPr="005A13BA">
        <w:t xml:space="preserve">tool </w:t>
      </w:r>
      <w:r w:rsidRPr="005A13BA">
        <w:t xml:space="preserve">automatically excluded articles that were </w:t>
      </w:r>
      <w:r w:rsidRPr="005A13BA">
        <w:lastRenderedPageBreak/>
        <w:t xml:space="preserve">not full </w:t>
      </w:r>
      <w:r w:rsidR="00D14BCE" w:rsidRPr="005A13BA">
        <w:t xml:space="preserve">text </w:t>
      </w:r>
      <w:r w:rsidRPr="005A13BA">
        <w:t>articles based on the Endnote text export format that places inverted commas around the title of the article for journal articles (i.e. articles that did not have inverted commas around their title were excluded). A pool of eight reviewers screen</w:t>
      </w:r>
      <w:r w:rsidR="002C0169" w:rsidRPr="005A13BA">
        <w:t>ed</w:t>
      </w:r>
      <w:r w:rsidRPr="005A13BA">
        <w:t xml:space="preserve"> the titles and abstracts of the articles. The articles were equally divided into four groups of articles which were then assigned to pairs of authors for title and abstract screening, where each reviewer of the pair screened all </w:t>
      </w:r>
      <w:r w:rsidR="00CC337B" w:rsidRPr="005A13BA">
        <w:t xml:space="preserve">assigned </w:t>
      </w:r>
      <w:r w:rsidRPr="005A13BA">
        <w:t>articles. Articles were screened and excluded based on the following criteria</w:t>
      </w:r>
      <w:r w:rsidR="00560EB8" w:rsidRPr="005A13BA">
        <w:t xml:space="preserve">: </w:t>
      </w:r>
      <w:r w:rsidRPr="005A13BA">
        <w:t>no single leg squat task, no quantitative biomechanical measures, not lower limb, no human participants, strength measures only, electromyography only, simulation study, cadaver study, surgical intervention, not original article, no comparison</w:t>
      </w:r>
      <w:r w:rsidR="00345FFF" w:rsidRPr="005A13BA">
        <w:t xml:space="preserve"> between pathological and non-pathological groups</w:t>
      </w:r>
      <w:r w:rsidRPr="005A13BA">
        <w:t xml:space="preserve">, reliability study only and validity study only. The results between the reviewers of each pair were compared and where disagreement over the inclusion or exclusion of an article </w:t>
      </w:r>
      <w:r w:rsidR="00345FFF" w:rsidRPr="005A13BA">
        <w:t>occurred,</w:t>
      </w:r>
      <w:r w:rsidRPr="005A13BA">
        <w:t xml:space="preserve"> the lead author reviewed the article and made the final decision for inclusion or exclusion. As the purpose </w:t>
      </w:r>
      <w:r w:rsidR="002C0169" w:rsidRPr="005A13BA">
        <w:t xml:space="preserve">of </w:t>
      </w:r>
      <w:r w:rsidRPr="005A13BA">
        <w:t>the review was to investigate squat movements that are conducted without outside influence that could affect the performance of the movement the full text records of the selected articles were then reviewed and excluded based on the following criteria</w:t>
      </w:r>
      <w:r w:rsidR="00560EB8" w:rsidRPr="005A13BA">
        <w:t xml:space="preserve">: </w:t>
      </w:r>
      <w:r w:rsidRPr="005A13BA">
        <w:t xml:space="preserve">increased load during the squat movement, concerned with resistance training, included vibration, included a fatiguing protocol, squat movements that involved isometric contractions and studies that included movements with eyes closed. In </w:t>
      </w:r>
      <w:r w:rsidR="00345FFF" w:rsidRPr="005A13BA">
        <w:t>addition,</w:t>
      </w:r>
      <w:r w:rsidRPr="005A13BA">
        <w:t xml:space="preserve"> studies including participants with neurological impairments</w:t>
      </w:r>
      <w:r w:rsidR="00612034" w:rsidRPr="005A13BA">
        <w:t xml:space="preserve"> were excluded</w:t>
      </w:r>
      <w:r w:rsidRPr="005A13BA">
        <w:t xml:space="preserve"> in order to focus on musculoskeletal conditions. </w:t>
      </w:r>
    </w:p>
    <w:p w14:paraId="324F64E4" w14:textId="77777777" w:rsidR="00197660" w:rsidRPr="005A13BA" w:rsidRDefault="00197660" w:rsidP="00A55402">
      <w:pPr>
        <w:spacing w:after="0" w:line="360" w:lineRule="auto"/>
      </w:pPr>
    </w:p>
    <w:p w14:paraId="4192CA5E" w14:textId="53A380CE" w:rsidR="00A55402" w:rsidRPr="005A13BA" w:rsidRDefault="00653ED0" w:rsidP="00A55402">
      <w:pPr>
        <w:spacing w:after="0" w:line="360" w:lineRule="auto"/>
        <w:rPr>
          <w:b/>
        </w:rPr>
      </w:pPr>
      <w:r w:rsidRPr="005A13BA">
        <w:t>Articles that were included in the final review were then assessed for methodological quality using a modified versi</w:t>
      </w:r>
      <w:r w:rsidR="00345FFF" w:rsidRPr="005A13BA">
        <w:t>on of the STROBE checklist</w:t>
      </w:r>
      <w:r w:rsidR="001E2DFB" w:rsidRPr="005A13BA">
        <w:t>.</w:t>
      </w:r>
      <w:r w:rsidR="00345FFF" w:rsidRPr="005A13BA">
        <w:fldChar w:fldCharType="begin"/>
      </w:r>
      <w:r w:rsidR="001E2DFB" w:rsidRPr="005A13BA">
        <w:instrText xml:space="preserve"> ADDIN EN.CITE &lt;EndNote&gt;&lt;Cite&gt;&lt;Author&gt;Vandenbroucke&lt;/Author&gt;&lt;Year&gt;2007&lt;/Year&gt;&lt;RecNum&gt;13683&lt;/RecNum&gt;&lt;DisplayText&gt;&lt;style face="superscript"&gt;11&lt;/style&gt;&lt;/DisplayText&gt;&lt;record&gt;&lt;rec-number&gt;13683&lt;/rec-number&gt;&lt;foreign-keys&gt;&lt;key app="EN" db-id="f55vr0vzz05a5me2v215wes0zxw0td5fvf92" timestamp="1526048105"&gt;13683&lt;/key&gt;&lt;/foreign-keys&gt;&lt;ref-type name="Journal Article"&gt;17&lt;/ref-type&gt;&lt;contributors&gt;&lt;authors&gt;&lt;author&gt;Vandenbroucke, Jan P.&lt;/author&gt;&lt;author&gt;von Elm, Erik&lt;/author&gt;&lt;author&gt;Altman, Douglas G.&lt;/author&gt;&lt;author&gt;Gøtzsche, Peter C.&lt;/author&gt;&lt;author&gt;Mulrow, Cynthia D.&lt;/author&gt;&lt;author&gt;Pocock, Stuart J.&lt;/author&gt;&lt;author&gt;Poole, Charles&lt;/author&gt;&lt;author&gt;Schlesselman, James J.&lt;/author&gt;&lt;author&gt;Egger, Matthias&lt;/author&gt;&lt;author&gt;for the, Strobe Initiative&lt;/author&gt;&lt;/authors&gt;&lt;/contributors&gt;&lt;titles&gt;&lt;title&gt;Strengthening the Reporting of Observational Studies in Epidemiology (STROBE): Explanation and Elaboration&lt;/title&gt;&lt;secondary-title&gt;PLOS Medicine&lt;/secondary-title&gt;&lt;/titles&gt;&lt;periodical&gt;&lt;full-title&gt;PLOS Medicine&lt;/full-title&gt;&lt;/periodical&gt;&lt;pages&gt;e297&lt;/pages&gt;&lt;volume&gt;4&lt;/volume&gt;&lt;number&gt;10&lt;/number&gt;&lt;dates&gt;&lt;year&gt;2007&lt;/year&gt;&lt;/dates&gt;&lt;publisher&gt;Public Library of Science&lt;/publisher&gt;&lt;urls&gt;&lt;related-urls&gt;&lt;url&gt;https://doi.org/10.1371/journal.pmed.0040297&lt;/url&gt;&lt;/related-urls&gt;&lt;/urls&gt;&lt;electronic-resource-num&gt;10.1371/journal.pmed.0040297&lt;/electronic-resource-num&gt;&lt;/record&gt;&lt;/Cite&gt;&lt;/EndNote&gt;</w:instrText>
      </w:r>
      <w:r w:rsidR="00345FFF" w:rsidRPr="005A13BA">
        <w:fldChar w:fldCharType="separate"/>
      </w:r>
      <w:r w:rsidR="001E2DFB" w:rsidRPr="005A13BA">
        <w:rPr>
          <w:noProof/>
          <w:vertAlign w:val="superscript"/>
        </w:rPr>
        <w:t>11</w:t>
      </w:r>
      <w:r w:rsidR="00345FFF" w:rsidRPr="005A13BA">
        <w:fldChar w:fldCharType="end"/>
      </w:r>
      <w:r w:rsidRPr="005A13BA">
        <w:t xml:space="preserve"> </w:t>
      </w:r>
      <w:r w:rsidR="00000B27" w:rsidRPr="005A13BA">
        <w:t>The ST</w:t>
      </w:r>
      <w:r w:rsidR="00310733" w:rsidRPr="005A13BA">
        <w:t>R</w:t>
      </w:r>
      <w:r w:rsidR="00000B27" w:rsidRPr="005A13BA">
        <w:t>OBE checklist is a reporting standard</w:t>
      </w:r>
      <w:r w:rsidR="00E55DDC" w:rsidRPr="005A13BA">
        <w:t xml:space="preserve">, however, due to the lack of an appropriate tool to assess the methodological quality of </w:t>
      </w:r>
      <w:r w:rsidR="009A695A" w:rsidRPr="005A13BA">
        <w:t xml:space="preserve">observational </w:t>
      </w:r>
      <w:r w:rsidR="00E55DDC" w:rsidRPr="005A13BA">
        <w:t>studies, the STROBE checklist was deemed a reasonable tool to adopt</w:t>
      </w:r>
      <w:r w:rsidR="009A695A" w:rsidRPr="005A13BA">
        <w:t xml:space="preserve"> as it is generally expected that observational studies </w:t>
      </w:r>
      <w:r w:rsidR="00E80F5F" w:rsidRPr="005A13BA">
        <w:t xml:space="preserve">should </w:t>
      </w:r>
      <w:r w:rsidR="009A695A" w:rsidRPr="005A13BA">
        <w:t>include all items within the checklist</w:t>
      </w:r>
      <w:r w:rsidR="00E55DDC" w:rsidRPr="005A13BA">
        <w:t xml:space="preserve">. </w:t>
      </w:r>
      <w:r w:rsidRPr="005A13BA">
        <w:t>The articles were assessed against each item of the STROBE checklist and given a score of 1 where the article met the criteria and 0 where it did not. An additional two items were added to the STROBE checklist</w:t>
      </w:r>
      <w:r w:rsidR="001E7A05" w:rsidRPr="005A13BA">
        <w:t>:</w:t>
      </w:r>
      <w:r w:rsidRPr="005A13BA">
        <w:t xml:space="preserve"> “Did the article report or </w:t>
      </w:r>
      <w:r w:rsidR="001E7A05" w:rsidRPr="005A13BA">
        <w:t xml:space="preserve">provide </w:t>
      </w:r>
      <w:r w:rsidRPr="005A13BA">
        <w:t xml:space="preserve">reference to appropriate evidence </w:t>
      </w:r>
      <w:r w:rsidR="00767005" w:rsidRPr="005A13BA">
        <w:t xml:space="preserve">of </w:t>
      </w:r>
      <w:r w:rsidRPr="005A13BA">
        <w:t>the validity of the outcome measure?</w:t>
      </w:r>
      <w:r w:rsidR="00800A83" w:rsidRPr="005A13BA">
        <w:t>” and “Did the article report or</w:t>
      </w:r>
      <w:r w:rsidRPr="005A13BA">
        <w:t xml:space="preserve"> </w:t>
      </w:r>
      <w:r w:rsidR="001E7A05" w:rsidRPr="005A13BA">
        <w:t xml:space="preserve">provide </w:t>
      </w:r>
      <w:r w:rsidRPr="005A13BA">
        <w:t>reference to appropriate evidence</w:t>
      </w:r>
      <w:r w:rsidR="00767005" w:rsidRPr="005A13BA">
        <w:t xml:space="preserve"> of</w:t>
      </w:r>
      <w:r w:rsidRPr="005A13BA">
        <w:t xml:space="preserve"> the reliability of the outcome measure” in order to score the article based on the robustness of the outcome measures. As some items of the STROBE checklist were not applicable to all </w:t>
      </w:r>
      <w:r w:rsidR="00D14BCE" w:rsidRPr="005A13BA">
        <w:t>articles,</w:t>
      </w:r>
      <w:r w:rsidRPr="005A13BA">
        <w:t xml:space="preserve"> the final score was normalised with respect to the number of applicable answers and expressed as a percentage. A pool of eight reviewers scored the included </w:t>
      </w:r>
      <w:r w:rsidR="00A47C57" w:rsidRPr="005A13BA">
        <w:t>articles that</w:t>
      </w:r>
      <w:r w:rsidRPr="005A13BA">
        <w:t xml:space="preserve"> were equally divided across four groups of reviewers, where each reviewer scored each article</w:t>
      </w:r>
      <w:r w:rsidR="00A47C57" w:rsidRPr="005A13BA">
        <w:t xml:space="preserve"> that was allocated to their group</w:t>
      </w:r>
      <w:r w:rsidRPr="005A13BA">
        <w:t xml:space="preserve">. The scores from the pairs </w:t>
      </w:r>
      <w:r w:rsidRPr="005A13BA">
        <w:lastRenderedPageBreak/>
        <w:t xml:space="preserve">of reviewers were assessed for </w:t>
      </w:r>
      <w:r w:rsidR="00A47C57" w:rsidRPr="005A13BA">
        <w:t>agreement;</w:t>
      </w:r>
      <w:r w:rsidRPr="005A13BA">
        <w:t xml:space="preserve"> disagreements were then assessed and settled by the lead author.</w:t>
      </w:r>
      <w:r w:rsidR="00A55402" w:rsidRPr="005A13BA">
        <w:rPr>
          <w:b/>
        </w:rPr>
        <w:br w:type="page"/>
      </w:r>
    </w:p>
    <w:p w14:paraId="4E086477" w14:textId="27AD61EF" w:rsidR="00C66328" w:rsidRPr="005A13BA" w:rsidRDefault="001E2DFB" w:rsidP="00432A84">
      <w:pPr>
        <w:spacing w:after="0" w:line="360" w:lineRule="auto"/>
        <w:jc w:val="center"/>
        <w:rPr>
          <w:b/>
          <w:u w:val="single"/>
        </w:rPr>
      </w:pPr>
      <w:r w:rsidRPr="005A13BA">
        <w:rPr>
          <w:b/>
          <w:u w:val="single"/>
        </w:rPr>
        <w:lastRenderedPageBreak/>
        <w:t>RESULTS</w:t>
      </w:r>
    </w:p>
    <w:p w14:paraId="4F82A727" w14:textId="1D66E0A9" w:rsidR="000541DF" w:rsidRPr="005A13BA" w:rsidRDefault="000541DF" w:rsidP="004A4657">
      <w:pPr>
        <w:spacing w:after="0" w:line="360" w:lineRule="auto"/>
        <w:rPr>
          <w:b/>
          <w:u w:val="single"/>
        </w:rPr>
      </w:pPr>
    </w:p>
    <w:p w14:paraId="330312E1" w14:textId="67AC13DB" w:rsidR="009D5D74" w:rsidRPr="005A13BA" w:rsidRDefault="009D7853" w:rsidP="004A4657">
      <w:pPr>
        <w:spacing w:after="0" w:line="360" w:lineRule="auto"/>
        <w:rPr>
          <w:b/>
          <w:u w:val="single"/>
        </w:rPr>
      </w:pPr>
      <w:r w:rsidRPr="005A13BA">
        <w:rPr>
          <w:b/>
          <w:u w:val="single"/>
        </w:rPr>
        <w:t>Identification of Studies</w:t>
      </w:r>
    </w:p>
    <w:p w14:paraId="35DCEFC7" w14:textId="77B80AF2" w:rsidR="00495A69" w:rsidRDefault="009D7853" w:rsidP="004A4657">
      <w:pPr>
        <w:spacing w:after="0" w:line="360" w:lineRule="auto"/>
      </w:pPr>
      <w:r w:rsidRPr="005A13BA">
        <w:t xml:space="preserve">The initial search resulted in a total of </w:t>
      </w:r>
      <w:r w:rsidR="00A16596" w:rsidRPr="005A13BA">
        <w:t>6162</w:t>
      </w:r>
      <w:r w:rsidRPr="005A13BA">
        <w:t xml:space="preserve"> articles</w:t>
      </w:r>
      <w:r w:rsidR="001E7A05" w:rsidRPr="005A13BA">
        <w:t>:</w:t>
      </w:r>
      <w:r w:rsidRPr="005A13BA">
        <w:t xml:space="preserve"> </w:t>
      </w:r>
      <w:r w:rsidR="00A16596" w:rsidRPr="005A13BA">
        <w:t xml:space="preserve">2628 </w:t>
      </w:r>
      <w:r w:rsidRPr="005A13BA">
        <w:t xml:space="preserve">duplicates were removed and a further </w:t>
      </w:r>
      <w:r w:rsidR="00A16596" w:rsidRPr="005A13BA">
        <w:t>272</w:t>
      </w:r>
      <w:r w:rsidRPr="005A13BA">
        <w:t xml:space="preserve"> articles were removed as they were not journal articles, resulting in </w:t>
      </w:r>
      <w:r w:rsidR="00A47C57" w:rsidRPr="005A13BA">
        <w:t>3262</w:t>
      </w:r>
      <w:r w:rsidR="00A16596" w:rsidRPr="005A13BA">
        <w:t xml:space="preserve"> </w:t>
      </w:r>
      <w:r w:rsidRPr="005A13BA">
        <w:t>articles that were screened (</w:t>
      </w:r>
      <w:r w:rsidR="00495A69" w:rsidRPr="005A13BA">
        <w:fldChar w:fldCharType="begin"/>
      </w:r>
      <w:r w:rsidR="00495A69" w:rsidRPr="005A13BA">
        <w:instrText xml:space="preserve"> REF _Ref500342266 \h  \* MERGEFORMAT </w:instrText>
      </w:r>
      <w:r w:rsidR="00495A69" w:rsidRPr="005A13BA">
        <w:fldChar w:fldCharType="separate"/>
      </w:r>
      <w:r w:rsidR="007F3E90" w:rsidRPr="005A13BA">
        <w:t xml:space="preserve">Figure </w:t>
      </w:r>
      <w:r w:rsidR="007F3E90" w:rsidRPr="005A13BA">
        <w:rPr>
          <w:noProof/>
        </w:rPr>
        <w:t>1</w:t>
      </w:r>
      <w:r w:rsidR="00495A69" w:rsidRPr="005A13BA">
        <w:fldChar w:fldCharType="end"/>
      </w:r>
      <w:r w:rsidRPr="005A13BA">
        <w:t>). Following the screening of the title</w:t>
      </w:r>
      <w:r w:rsidR="001E7A05" w:rsidRPr="005A13BA">
        <w:t>s</w:t>
      </w:r>
      <w:r w:rsidRPr="005A13BA">
        <w:t xml:space="preserve"> and abstracts according to the initial exclusion criteria</w:t>
      </w:r>
      <w:r w:rsidR="00A47C57" w:rsidRPr="005A13BA">
        <w:t>,</w:t>
      </w:r>
      <w:r w:rsidRPr="005A13BA">
        <w:t xml:space="preserve"> </w:t>
      </w:r>
      <w:r w:rsidR="00601F58" w:rsidRPr="005A13BA">
        <w:t>392</w:t>
      </w:r>
      <w:r w:rsidRPr="005A13BA">
        <w:t xml:space="preserve"> articles remained. After reviewing the </w:t>
      </w:r>
      <w:r w:rsidR="00F27D69" w:rsidRPr="005A13BA">
        <w:t xml:space="preserve">full text </w:t>
      </w:r>
      <w:r w:rsidR="00A47C57" w:rsidRPr="005A13BA">
        <w:t>articles,</w:t>
      </w:r>
      <w:r w:rsidR="00F27D69" w:rsidRPr="005A13BA">
        <w:t xml:space="preserve"> </w:t>
      </w:r>
      <w:r w:rsidR="008201F4" w:rsidRPr="005A13BA">
        <w:t>15</w:t>
      </w:r>
      <w:r w:rsidRPr="005A13BA">
        <w:t xml:space="preserve"> articles were included in the review.</w:t>
      </w:r>
    </w:p>
    <w:p w14:paraId="6A88D4E1" w14:textId="77777777" w:rsidR="00CB5A31" w:rsidRPr="00CB5A31" w:rsidRDefault="00CB5A31" w:rsidP="004A4657">
      <w:pPr>
        <w:spacing w:after="0"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8152A2" w:rsidRPr="005A13BA" w14:paraId="78CB8AEB" w14:textId="77777777" w:rsidTr="008152A2">
        <w:tc>
          <w:tcPr>
            <w:tcW w:w="9016" w:type="dxa"/>
          </w:tcPr>
          <w:p w14:paraId="7180E484" w14:textId="393C7F55" w:rsidR="008152A2" w:rsidRPr="005A13BA" w:rsidRDefault="00CB6493" w:rsidP="004A4657">
            <w:pPr>
              <w:spacing w:line="360" w:lineRule="auto"/>
              <w:rPr>
                <w:b/>
              </w:rPr>
            </w:pPr>
            <w:r>
              <w:rPr>
                <w:b/>
              </w:rPr>
              <w:pict w14:anchorId="768EA6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7pt;height:438.15pt">
                  <v:imagedata r:id="rId9" o:title="Figure_1_V3"/>
                </v:shape>
              </w:pict>
            </w:r>
          </w:p>
        </w:tc>
      </w:tr>
      <w:tr w:rsidR="008152A2" w:rsidRPr="005A13BA" w14:paraId="36936D60" w14:textId="77777777" w:rsidTr="008152A2">
        <w:tc>
          <w:tcPr>
            <w:tcW w:w="9016" w:type="dxa"/>
          </w:tcPr>
          <w:p w14:paraId="339D5A06" w14:textId="77C21D9F" w:rsidR="008152A2" w:rsidRPr="005A13BA" w:rsidRDefault="008152A2" w:rsidP="004A4657">
            <w:pPr>
              <w:spacing w:line="360" w:lineRule="auto"/>
              <w:rPr>
                <w:b/>
              </w:rPr>
            </w:pPr>
            <w:bookmarkStart w:id="2" w:name="_Ref500342266"/>
            <w:r w:rsidRPr="005A13BA">
              <w:t xml:space="preserve">Figure </w:t>
            </w:r>
            <w:r w:rsidR="000541DF" w:rsidRPr="005A13BA">
              <w:rPr>
                <w:noProof/>
              </w:rPr>
              <w:fldChar w:fldCharType="begin"/>
            </w:r>
            <w:r w:rsidR="000541DF" w:rsidRPr="005A13BA">
              <w:rPr>
                <w:noProof/>
              </w:rPr>
              <w:instrText xml:space="preserve"> SEQ Figure \* ARABIC </w:instrText>
            </w:r>
            <w:r w:rsidR="000541DF" w:rsidRPr="005A13BA">
              <w:rPr>
                <w:noProof/>
              </w:rPr>
              <w:fldChar w:fldCharType="separate"/>
            </w:r>
            <w:r w:rsidR="007F3E90" w:rsidRPr="005A13BA">
              <w:rPr>
                <w:noProof/>
              </w:rPr>
              <w:t>1</w:t>
            </w:r>
            <w:r w:rsidR="000541DF" w:rsidRPr="005A13BA">
              <w:rPr>
                <w:noProof/>
              </w:rPr>
              <w:fldChar w:fldCharType="end"/>
            </w:r>
            <w:bookmarkEnd w:id="2"/>
            <w:r w:rsidRPr="005A13BA">
              <w:t>: Flow diagram of study selection process</w:t>
            </w:r>
          </w:p>
        </w:tc>
      </w:tr>
    </w:tbl>
    <w:p w14:paraId="678A78BD" w14:textId="6F3E6967" w:rsidR="008152A2" w:rsidRPr="005A13BA" w:rsidRDefault="008152A2" w:rsidP="004A4657">
      <w:pPr>
        <w:spacing w:after="0" w:line="360" w:lineRule="auto"/>
        <w:rPr>
          <w:b/>
        </w:rPr>
      </w:pPr>
    </w:p>
    <w:p w14:paraId="475E75BC" w14:textId="77777777" w:rsidR="009D7853" w:rsidRPr="005A13BA" w:rsidRDefault="009D7853" w:rsidP="004A4657">
      <w:pPr>
        <w:spacing w:after="0" w:line="360" w:lineRule="auto"/>
        <w:rPr>
          <w:b/>
          <w:u w:val="single"/>
        </w:rPr>
      </w:pPr>
      <w:r w:rsidRPr="005A13BA">
        <w:rPr>
          <w:b/>
          <w:u w:val="single"/>
        </w:rPr>
        <w:t>Study Characteristics</w:t>
      </w:r>
    </w:p>
    <w:p w14:paraId="0DD79141" w14:textId="367B2287" w:rsidR="004A4657" w:rsidRPr="005A13BA" w:rsidRDefault="00D27BD7" w:rsidP="004A4657">
      <w:pPr>
        <w:spacing w:after="0" w:line="360" w:lineRule="auto"/>
      </w:pPr>
      <w:r w:rsidRPr="005A13BA">
        <w:lastRenderedPageBreak/>
        <w:t xml:space="preserve">The included studies all investigated a group </w:t>
      </w:r>
      <w:r w:rsidR="004A4657" w:rsidRPr="005A13BA">
        <w:t>comparison</w:t>
      </w:r>
      <w:r w:rsidRPr="005A13BA">
        <w:t xml:space="preserve"> between an injured and a non-in</w:t>
      </w:r>
      <w:r w:rsidR="00197660" w:rsidRPr="005A13BA">
        <w:t>j</w:t>
      </w:r>
      <w:r w:rsidRPr="005A13BA">
        <w:t xml:space="preserve">ured </w:t>
      </w:r>
      <w:r w:rsidR="00AB7E4E" w:rsidRPr="005A13BA">
        <w:t>cohort</w:t>
      </w:r>
      <w:r w:rsidR="00BB4BE9" w:rsidRPr="005A13BA">
        <w:t xml:space="preserve"> (</w:t>
      </w:r>
      <w:r w:rsidR="00BB4BE9" w:rsidRPr="005A13BA">
        <w:fldChar w:fldCharType="begin"/>
      </w:r>
      <w:r w:rsidR="00BB4BE9" w:rsidRPr="005A13BA">
        <w:instrText xml:space="preserve"> REF _Ref500336154 \h </w:instrText>
      </w:r>
      <w:r w:rsidR="00E14AA1" w:rsidRPr="005A13BA">
        <w:instrText xml:space="preserve"> \* MERGEFORMAT </w:instrText>
      </w:r>
      <w:r w:rsidR="00BB4BE9" w:rsidRPr="005A13BA">
        <w:fldChar w:fldCharType="separate"/>
      </w:r>
      <w:r w:rsidR="00BB4BE9" w:rsidRPr="005A13BA">
        <w:t xml:space="preserve">Table </w:t>
      </w:r>
      <w:r w:rsidR="00BB4BE9" w:rsidRPr="005A13BA">
        <w:rPr>
          <w:noProof/>
        </w:rPr>
        <w:t>2</w:t>
      </w:r>
      <w:r w:rsidR="00BB4BE9" w:rsidRPr="005A13BA">
        <w:fldChar w:fldCharType="end"/>
      </w:r>
      <w:r w:rsidR="00BB4BE9" w:rsidRPr="005A13BA">
        <w:t>)</w:t>
      </w:r>
      <w:r w:rsidRPr="005A13BA">
        <w:t xml:space="preserve">. The most common </w:t>
      </w:r>
      <w:r w:rsidR="002C0169" w:rsidRPr="005A13BA">
        <w:t xml:space="preserve">condition </w:t>
      </w:r>
      <w:r w:rsidRPr="005A13BA">
        <w:t>that was investigated was</w:t>
      </w:r>
      <w:r w:rsidR="0088078A" w:rsidRPr="005A13BA">
        <w:t xml:space="preserve"> patellofe</w:t>
      </w:r>
      <w:r w:rsidRPr="005A13BA">
        <w:t>m</w:t>
      </w:r>
      <w:r w:rsidR="0088078A" w:rsidRPr="005A13BA">
        <w:t>or</w:t>
      </w:r>
      <w:r w:rsidR="004A4657" w:rsidRPr="005A13BA">
        <w:t>al pain (n=</w:t>
      </w:r>
      <w:r w:rsidR="008201F4" w:rsidRPr="005A13BA">
        <w:t>11</w:t>
      </w:r>
      <w:r w:rsidR="004A4657" w:rsidRPr="005A13BA">
        <w:t xml:space="preserve">) </w:t>
      </w:r>
      <w:r w:rsidR="004A4657" w:rsidRPr="005A13BA">
        <w:fldChar w:fldCharType="begin">
          <w:fldData xml:space="preserve">PEVuZE5vdGU+PENpdGU+PEF1dGhvcj5IZXJyaW5ndG9uPC9BdXRob3I+PFllYXI+MjAxNDwvWWVh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</w:fldData>
        </w:fldChar>
      </w:r>
      <w:r w:rsidR="001E2DFB" w:rsidRPr="005A13BA">
        <w:instrText xml:space="preserve"> ADDIN EN.CITE </w:instrText>
      </w:r>
      <w:r w:rsidR="001E2DFB" w:rsidRPr="005A13BA">
        <w:fldChar w:fldCharType="begin">
          <w:fldData xml:space="preserve">PEVuZE5vdGU+PENpdGU+PEF1dGhvcj5IZXJyaW5ndG9uPC9BdXRob3I+PFllYXI+MjAxNDwvWWVh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</w:fldData>
        </w:fldChar>
      </w:r>
      <w:r w:rsidR="001E2DFB" w:rsidRPr="005A13BA">
        <w:instrText xml:space="preserve"> ADDIN EN.CITE.DATA </w:instrText>
      </w:r>
      <w:r w:rsidR="001E2DFB" w:rsidRPr="005A13BA">
        <w:fldChar w:fldCharType="end"/>
      </w:r>
      <w:r w:rsidR="004A4657" w:rsidRPr="005A13BA">
        <w:fldChar w:fldCharType="separate"/>
      </w:r>
      <w:r w:rsidR="001E2DFB" w:rsidRPr="005A13BA">
        <w:rPr>
          <w:noProof/>
          <w:vertAlign w:val="superscript"/>
        </w:rPr>
        <w:t>12-22</w:t>
      </w:r>
      <w:r w:rsidR="004A4657" w:rsidRPr="005A13BA">
        <w:fldChar w:fldCharType="end"/>
      </w:r>
      <w:r w:rsidRPr="005A13BA">
        <w:t>,</w:t>
      </w:r>
      <w:r w:rsidR="004A4657" w:rsidRPr="005A13BA">
        <w:t xml:space="preserve"> </w:t>
      </w:r>
      <w:r w:rsidRPr="005A13BA">
        <w:t>followed by anterior cruciate ligament injury (n = 3)</w:t>
      </w:r>
      <w:r w:rsidR="004A4657" w:rsidRPr="005A13BA">
        <w:fldChar w:fldCharType="begin">
          <w:fldData xml:space="preserve">PEVuZE5vdGU+PENpdGU+PEF1dGhvcj5LdmlzdDwvQXV0aG9yPjxZZWFyPjIwMDU8L1llYXI+PFJl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</w:fldData>
        </w:fldChar>
      </w:r>
      <w:r w:rsidR="00CF04EA" w:rsidRPr="005A13BA">
        <w:instrText xml:space="preserve"> ADDIN EN.CITE </w:instrText>
      </w:r>
      <w:r w:rsidR="00CF04EA" w:rsidRPr="005A13BA">
        <w:fldChar w:fldCharType="begin">
          <w:fldData xml:space="preserve">PEVuZE5vdGU+PENpdGU+PEF1dGhvcj5LdmlzdDwvQXV0aG9yPjxZZWFyPjIwMDU8L1llYXI+PFJl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</w:fldData>
        </w:fldChar>
      </w:r>
      <w:r w:rsidR="00CF04EA" w:rsidRPr="005A13BA">
        <w:instrText xml:space="preserve"> ADDIN EN.CITE.DATA </w:instrText>
      </w:r>
      <w:r w:rsidR="00CF04EA" w:rsidRPr="005A13BA">
        <w:fldChar w:fldCharType="end"/>
      </w:r>
      <w:r w:rsidR="004A4657" w:rsidRPr="005A13BA">
        <w:fldChar w:fldCharType="separate"/>
      </w:r>
      <w:r w:rsidR="001E2DFB" w:rsidRPr="005A13BA">
        <w:rPr>
          <w:noProof/>
          <w:vertAlign w:val="superscript"/>
        </w:rPr>
        <w:t>23-25</w:t>
      </w:r>
      <w:r w:rsidR="004A4657" w:rsidRPr="005A13BA">
        <w:fldChar w:fldCharType="end"/>
      </w:r>
      <w:r w:rsidRPr="005A13BA">
        <w:t xml:space="preserve"> and one study on hip chondropathy</w:t>
      </w:r>
      <w:r w:rsidR="00BB4BE9" w:rsidRPr="005A13BA">
        <w:t>.</w:t>
      </w:r>
      <w:r w:rsidR="004A4657" w:rsidRPr="005A13BA">
        <w:fldChar w:fldCharType="begin">
          <w:fldData xml:space="preserve">PEVuZE5vdGU+PENpdGU+PEF1dGhvcj5IYXR0b248L0F1dGhvcj48WWVhcj4yMDE0PC9ZZWFyPjxS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</w:fldData>
        </w:fldChar>
      </w:r>
      <w:r w:rsidR="009B0599" w:rsidRPr="005A13BA">
        <w:instrText xml:space="preserve"> ADDIN EN.CITE </w:instrText>
      </w:r>
      <w:r w:rsidR="009B0599" w:rsidRPr="005A13BA">
        <w:fldChar w:fldCharType="begin">
          <w:fldData xml:space="preserve">PEVuZE5vdGU+PENpdGU+PEF1dGhvcj5IYXR0b248L0F1dGhvcj48WWVhcj4yMDE0PC9ZZWFyPjxS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</w:fldData>
        </w:fldChar>
      </w:r>
      <w:r w:rsidR="009B0599" w:rsidRPr="005A13BA">
        <w:instrText xml:space="preserve"> ADDIN EN.CITE.DATA </w:instrText>
      </w:r>
      <w:r w:rsidR="009B0599" w:rsidRPr="005A13BA">
        <w:fldChar w:fldCharType="end"/>
      </w:r>
      <w:r w:rsidR="004A4657" w:rsidRPr="005A13BA">
        <w:fldChar w:fldCharType="separate"/>
      </w:r>
      <w:r w:rsidR="001E2DFB" w:rsidRPr="005A13BA">
        <w:rPr>
          <w:noProof/>
          <w:vertAlign w:val="superscript"/>
        </w:rPr>
        <w:t>26</w:t>
      </w:r>
      <w:r w:rsidR="004A4657" w:rsidRPr="005A13BA">
        <w:fldChar w:fldCharType="end"/>
      </w:r>
      <w:r w:rsidR="00BB4BE9" w:rsidRPr="005A13BA">
        <w:t xml:space="preserve"> </w:t>
      </w:r>
      <w:r w:rsidR="0088078A" w:rsidRPr="005A13BA">
        <w:t xml:space="preserve">Of the studies that investigated patellofemoral pain </w:t>
      </w:r>
      <w:r w:rsidR="00F27D69" w:rsidRPr="005A13BA">
        <w:t>eight</w:t>
      </w:r>
      <w:r w:rsidR="0088078A" w:rsidRPr="005A13BA">
        <w:t xml:space="preserve"> included female participants only</w:t>
      </w:r>
      <w:r w:rsidR="001E2DFB" w:rsidRPr="005A13BA">
        <w:t>,</w:t>
      </w:r>
      <w:r w:rsidR="004A4657" w:rsidRPr="005A13BA">
        <w:fldChar w:fldCharType="begin">
          <w:fldData xml:space="preserve">PEVuZE5vdGU+PENpdGU+PEF1dGhvcj5IZXJyaW5ndG9uPC9BdXRob3I+PFllYXI+MjAxNDwvWWVh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</w:fldData>
        </w:fldChar>
      </w:r>
      <w:r w:rsidR="00554364" w:rsidRPr="005A13BA">
        <w:instrText xml:space="preserve"> ADDIN EN.CITE </w:instrText>
      </w:r>
      <w:r w:rsidR="00554364" w:rsidRPr="005A13BA">
        <w:fldChar w:fldCharType="begin">
          <w:fldData xml:space="preserve">PEVuZE5vdGU+PENpdGU+PEF1dGhvcj5IZXJyaW5ndG9uPC9BdXRob3I+PFllYXI+MjAxNDwvWWVh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</w:fldData>
        </w:fldChar>
      </w:r>
      <w:r w:rsidR="00554364" w:rsidRPr="005A13BA">
        <w:instrText xml:space="preserve"> ADDIN EN.CITE.DATA </w:instrText>
      </w:r>
      <w:r w:rsidR="00554364" w:rsidRPr="005A13BA">
        <w:fldChar w:fldCharType="end"/>
      </w:r>
      <w:r w:rsidR="004A4657" w:rsidRPr="005A13BA">
        <w:fldChar w:fldCharType="separate"/>
      </w:r>
      <w:r w:rsidR="001E2DFB" w:rsidRPr="005A13BA">
        <w:rPr>
          <w:noProof/>
          <w:vertAlign w:val="superscript"/>
        </w:rPr>
        <w:t>12 13 17-22</w:t>
      </w:r>
      <w:r w:rsidR="004A4657" w:rsidRPr="005A13BA">
        <w:fldChar w:fldCharType="end"/>
      </w:r>
      <w:r w:rsidR="001E2DFB" w:rsidRPr="005A13BA">
        <w:t xml:space="preserve"> </w:t>
      </w:r>
      <w:r w:rsidR="002C0169" w:rsidRPr="005A13BA">
        <w:t xml:space="preserve">while </w:t>
      </w:r>
      <w:r w:rsidR="008201F4" w:rsidRPr="005A13BA">
        <w:t xml:space="preserve">three </w:t>
      </w:r>
      <w:r w:rsidR="00AD311F" w:rsidRPr="005A13BA">
        <w:t xml:space="preserve">studies </w:t>
      </w:r>
      <w:r w:rsidR="004A4657" w:rsidRPr="005A13BA">
        <w:t>investigated both females and males</w:t>
      </w:r>
      <w:r w:rsidR="001E2DFB" w:rsidRPr="005A13BA">
        <w:t>.</w:t>
      </w:r>
      <w:r w:rsidR="004A4657" w:rsidRPr="005A13BA">
        <w:fldChar w:fldCharType="begin">
          <w:fldData xml:space="preserve">PEVuZE5vdGU+PENpdGU+PEF1dGhvcj5OYWthZ2F3YTwvQXV0aG9yPjxZZWFyPjIwMTI8L1llYXI+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</w:fldData>
        </w:fldChar>
      </w:r>
      <w:r w:rsidR="001E2DFB" w:rsidRPr="005A13BA">
        <w:instrText xml:space="preserve"> ADDIN EN.CITE </w:instrText>
      </w:r>
      <w:r w:rsidR="001E2DFB" w:rsidRPr="005A13BA">
        <w:fldChar w:fldCharType="begin">
          <w:fldData xml:space="preserve">PEVuZE5vdGU+PENpdGU+PEF1dGhvcj5OYWthZ2F3YTwvQXV0aG9yPjxZZWFyPjIwMTI8L1llYXI+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</w:fldData>
        </w:fldChar>
      </w:r>
      <w:r w:rsidR="001E2DFB" w:rsidRPr="005A13BA">
        <w:instrText xml:space="preserve"> ADDIN EN.CITE.DATA </w:instrText>
      </w:r>
      <w:r w:rsidR="001E2DFB" w:rsidRPr="005A13BA">
        <w:fldChar w:fldCharType="end"/>
      </w:r>
      <w:r w:rsidR="004A4657" w:rsidRPr="005A13BA">
        <w:fldChar w:fldCharType="separate"/>
      </w:r>
      <w:r w:rsidR="001E2DFB" w:rsidRPr="005A13BA">
        <w:rPr>
          <w:noProof/>
          <w:vertAlign w:val="superscript"/>
        </w:rPr>
        <w:t>14-16</w:t>
      </w:r>
      <w:r w:rsidR="004A4657" w:rsidRPr="005A13BA">
        <w:fldChar w:fldCharType="end"/>
      </w:r>
      <w:r w:rsidR="004A4657" w:rsidRPr="005A13BA">
        <w:t xml:space="preserve"> </w:t>
      </w:r>
      <w:r w:rsidR="00560EB8" w:rsidRPr="005A13BA">
        <w:t xml:space="preserve">Of the </w:t>
      </w:r>
      <w:r w:rsidR="004A4657" w:rsidRPr="005A13BA">
        <w:t xml:space="preserve">studies that investigated anterior cruciate ligament injury two had </w:t>
      </w:r>
      <w:r w:rsidR="00AD311F" w:rsidRPr="005A13BA">
        <w:t xml:space="preserve">both male and </w:t>
      </w:r>
      <w:r w:rsidR="001E2DFB" w:rsidRPr="005A13BA">
        <w:t>female participants</w:t>
      </w:r>
      <w:r w:rsidR="004A4657" w:rsidRPr="005A13BA">
        <w:fldChar w:fldCharType="begin">
          <w:fldData xml:space="preserve">PEVuZE5vdGU+PENpdGU+PEF1dGhvcj5LdmlzdDwvQXV0aG9yPjxZZWFyPjIwMDU8L1llYXI+PFJl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</w:fldData>
        </w:fldChar>
      </w:r>
      <w:r w:rsidR="00CF04EA" w:rsidRPr="005A13BA">
        <w:instrText xml:space="preserve"> ADDIN EN.CITE </w:instrText>
      </w:r>
      <w:r w:rsidR="00CF04EA" w:rsidRPr="005A13BA">
        <w:fldChar w:fldCharType="begin">
          <w:fldData xml:space="preserve">PEVuZE5vdGU+PENpdGU+PEF1dGhvcj5LdmlzdDwvQXV0aG9yPjxZZWFyPjIwMDU8L1llYXI+PFJl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</w:fldData>
        </w:fldChar>
      </w:r>
      <w:r w:rsidR="00CF04EA" w:rsidRPr="005A13BA">
        <w:instrText xml:space="preserve"> ADDIN EN.CITE.DATA </w:instrText>
      </w:r>
      <w:r w:rsidR="00CF04EA" w:rsidRPr="005A13BA">
        <w:fldChar w:fldCharType="end"/>
      </w:r>
      <w:r w:rsidR="004A4657" w:rsidRPr="005A13BA">
        <w:fldChar w:fldCharType="separate"/>
      </w:r>
      <w:r w:rsidR="001E2DFB" w:rsidRPr="005A13BA">
        <w:rPr>
          <w:noProof/>
          <w:vertAlign w:val="superscript"/>
        </w:rPr>
        <w:t>23 25</w:t>
      </w:r>
      <w:r w:rsidR="004A4657" w:rsidRPr="005A13BA">
        <w:fldChar w:fldCharType="end"/>
      </w:r>
      <w:r w:rsidR="004A4657" w:rsidRPr="005A13BA">
        <w:t xml:space="preserve"> and one had male participants only</w:t>
      </w:r>
      <w:r w:rsidR="001E2DFB" w:rsidRPr="005A13BA">
        <w:t>.</w:t>
      </w:r>
      <w:r w:rsidR="004A4657" w:rsidRPr="005A13BA">
        <w:fldChar w:fldCharType="begin">
          <w:fldData xml:space="preserve">PEVuZE5vdGU+PENpdGU+PEF1dGhvcj5TdC1PbmdlPC9BdXRob3I+PFllYXI+MjAwNDwvWWVhcj48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</w:fldData>
        </w:fldChar>
      </w:r>
      <w:r w:rsidR="001E2DFB" w:rsidRPr="005A13BA">
        <w:instrText xml:space="preserve"> ADDIN EN.CITE </w:instrText>
      </w:r>
      <w:r w:rsidR="001E2DFB" w:rsidRPr="005A13BA">
        <w:fldChar w:fldCharType="begin">
          <w:fldData xml:space="preserve">PEVuZE5vdGU+PENpdGU+PEF1dGhvcj5TdC1PbmdlPC9BdXRob3I+PFllYXI+MjAwNDwvWWVhcj48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</w:fldData>
        </w:fldChar>
      </w:r>
      <w:r w:rsidR="001E2DFB" w:rsidRPr="005A13BA">
        <w:instrText xml:space="preserve"> ADDIN EN.CITE.DATA </w:instrText>
      </w:r>
      <w:r w:rsidR="001E2DFB" w:rsidRPr="005A13BA">
        <w:fldChar w:fldCharType="end"/>
      </w:r>
      <w:r w:rsidR="004A4657" w:rsidRPr="005A13BA">
        <w:fldChar w:fldCharType="separate"/>
      </w:r>
      <w:r w:rsidR="001E2DFB" w:rsidRPr="005A13BA">
        <w:rPr>
          <w:noProof/>
          <w:vertAlign w:val="superscript"/>
        </w:rPr>
        <w:t>24</w:t>
      </w:r>
      <w:r w:rsidR="004A4657" w:rsidRPr="005A13BA">
        <w:fldChar w:fldCharType="end"/>
      </w:r>
      <w:r w:rsidR="004A4657" w:rsidRPr="005A13BA">
        <w:t xml:space="preserve"> The study on hip chondropathy </w:t>
      </w:r>
      <w:r w:rsidR="00C145FB" w:rsidRPr="005A13BA">
        <w:t xml:space="preserve">included both male and </w:t>
      </w:r>
      <w:r w:rsidR="004A4657" w:rsidRPr="005A13BA">
        <w:t>female participants</w:t>
      </w:r>
      <w:r w:rsidR="001E2DFB" w:rsidRPr="005A13BA">
        <w:t>.</w:t>
      </w:r>
      <w:r w:rsidR="004A4657" w:rsidRPr="005A13BA">
        <w:fldChar w:fldCharType="begin">
          <w:fldData xml:space="preserve">PEVuZE5vdGU+PENpdGU+PEF1dGhvcj5IYXR0b248L0F1dGhvcj48WWVhcj4yMDE0PC9ZZWFyPjxS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</w:fldData>
        </w:fldChar>
      </w:r>
      <w:r w:rsidR="009B0599" w:rsidRPr="005A13BA">
        <w:instrText xml:space="preserve"> ADDIN EN.CITE </w:instrText>
      </w:r>
      <w:r w:rsidR="009B0599" w:rsidRPr="005A13BA">
        <w:fldChar w:fldCharType="begin">
          <w:fldData xml:space="preserve">PEVuZE5vdGU+PENpdGU+PEF1dGhvcj5IYXR0b248L0F1dGhvcj48WWVhcj4yMDE0PC9ZZWFyPjxS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</w:fldData>
        </w:fldChar>
      </w:r>
      <w:r w:rsidR="009B0599" w:rsidRPr="005A13BA">
        <w:instrText xml:space="preserve"> ADDIN EN.CITE.DATA </w:instrText>
      </w:r>
      <w:r w:rsidR="009B0599" w:rsidRPr="005A13BA">
        <w:fldChar w:fldCharType="end"/>
      </w:r>
      <w:r w:rsidR="004A4657" w:rsidRPr="005A13BA">
        <w:fldChar w:fldCharType="separate"/>
      </w:r>
      <w:r w:rsidR="001E2DFB" w:rsidRPr="005A13BA">
        <w:rPr>
          <w:noProof/>
          <w:vertAlign w:val="superscript"/>
        </w:rPr>
        <w:t>26</w:t>
      </w:r>
      <w:r w:rsidR="004A4657" w:rsidRPr="005A13BA">
        <w:fldChar w:fldCharType="end"/>
      </w:r>
      <w:r w:rsidR="00310273" w:rsidRPr="005A13BA">
        <w:t xml:space="preserve"> The average ages of participants w</w:t>
      </w:r>
      <w:r w:rsidR="00B51E37" w:rsidRPr="005A13BA">
        <w:t>ere</w:t>
      </w:r>
      <w:r w:rsidR="00310273" w:rsidRPr="005A13BA">
        <w:t xml:space="preserve"> generally between 20 and 30 years old</w:t>
      </w:r>
      <w:r w:rsidR="009B0599" w:rsidRPr="005A13BA">
        <w:t xml:space="preserve"> (</w:t>
      </w:r>
      <w:r w:rsidR="009B0599" w:rsidRPr="005A13BA">
        <w:fldChar w:fldCharType="begin"/>
      </w:r>
      <w:r w:rsidR="009B0599" w:rsidRPr="005A13BA">
        <w:instrText xml:space="preserve"> REF _Ref500336154 \h </w:instrText>
      </w:r>
      <w:r w:rsidR="00B16D3C" w:rsidRPr="005A13BA">
        <w:instrText xml:space="preserve"> \* MERGEFORMAT </w:instrText>
      </w:r>
      <w:r w:rsidR="009B0599" w:rsidRPr="005A13BA">
        <w:fldChar w:fldCharType="separate"/>
      </w:r>
      <w:r w:rsidR="009B0599" w:rsidRPr="005A13BA">
        <w:t xml:space="preserve">Table </w:t>
      </w:r>
      <w:r w:rsidR="009B0599" w:rsidRPr="005A13BA">
        <w:rPr>
          <w:noProof/>
        </w:rPr>
        <w:t>2</w:t>
      </w:r>
      <w:r w:rsidR="009B0599" w:rsidRPr="005A13BA">
        <w:fldChar w:fldCharType="end"/>
      </w:r>
      <w:r w:rsidR="009B0599" w:rsidRPr="005A13BA">
        <w:t>)</w:t>
      </w:r>
      <w:r w:rsidR="001E7A05" w:rsidRPr="005A13BA">
        <w:t>;</w:t>
      </w:r>
      <w:r w:rsidR="00310273" w:rsidRPr="005A13BA">
        <w:t xml:space="preserve"> one s</w:t>
      </w:r>
      <w:r w:rsidR="009B0599" w:rsidRPr="005A13BA">
        <w:t>tudy examined adolescent females</w:t>
      </w:r>
      <w:r w:rsidR="009B0599" w:rsidRPr="005A13BA">
        <w:fldChar w:fldCharType="begin">
          <w:fldData xml:space="preserve">PEVuZE5vdGU+PENpdGU+PEF1dGhvcj5DYXJyeTwvQXV0aG9yPjxZZWFyPjIwMTc8L1llYXI+PFJl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</w:fldData>
        </w:fldChar>
      </w:r>
      <w:r w:rsidR="009B0599" w:rsidRPr="005A13BA">
        <w:instrText xml:space="preserve"> ADDIN EN.CITE </w:instrText>
      </w:r>
      <w:r w:rsidR="009B0599" w:rsidRPr="005A13BA">
        <w:fldChar w:fldCharType="begin">
          <w:fldData xml:space="preserve">PEVuZE5vdGU+PENpdGU+PEF1dGhvcj5DYXJyeTwvQXV0aG9yPjxZZWFyPjIwMTc8L1llYXI+PFJl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</w:fldData>
        </w:fldChar>
      </w:r>
      <w:r w:rsidR="009B0599" w:rsidRPr="005A13BA">
        <w:instrText xml:space="preserve"> ADDIN EN.CITE.DATA </w:instrText>
      </w:r>
      <w:r w:rsidR="009B0599" w:rsidRPr="005A13BA">
        <w:fldChar w:fldCharType="end"/>
      </w:r>
      <w:r w:rsidR="009B0599" w:rsidRPr="005A13BA">
        <w:fldChar w:fldCharType="separate"/>
      </w:r>
      <w:r w:rsidR="009B0599" w:rsidRPr="005A13BA">
        <w:rPr>
          <w:noProof/>
          <w:vertAlign w:val="superscript"/>
        </w:rPr>
        <w:t>22</w:t>
      </w:r>
      <w:r w:rsidR="009B0599" w:rsidRPr="005A13BA">
        <w:fldChar w:fldCharType="end"/>
      </w:r>
      <w:r w:rsidR="00310273" w:rsidRPr="005A13BA">
        <w:t xml:space="preserve"> and one study had average age</w:t>
      </w:r>
      <w:r w:rsidR="00B51E37" w:rsidRPr="005A13BA">
        <w:t>s</w:t>
      </w:r>
      <w:r w:rsidR="00310273" w:rsidRPr="005A13BA">
        <w:t xml:space="preserve"> of 37 and 35 years for their pathological and control groups respectively.</w:t>
      </w:r>
      <w:r w:rsidR="00B16D3C" w:rsidRPr="005A13BA">
        <w:fldChar w:fldCharType="begin">
          <w:fldData xml:space="preserve">PEVuZE5vdGU+PENpdGU+PEF1dGhvcj5IYXR0b248L0F1dGhvcj48WWVhcj4yMDE0PC9ZZWFyPjxS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</w:fldData>
        </w:fldChar>
      </w:r>
      <w:r w:rsidR="00B16D3C" w:rsidRPr="005A13BA">
        <w:instrText xml:space="preserve"> ADDIN EN.CITE </w:instrText>
      </w:r>
      <w:r w:rsidR="00B16D3C" w:rsidRPr="005A13BA">
        <w:fldChar w:fldCharType="begin">
          <w:fldData xml:space="preserve">PEVuZE5vdGU+PENpdGU+PEF1dGhvcj5IYXR0b248L0F1dGhvcj48WWVhcj4yMDE0PC9ZZWFyPjxS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</w:fldData>
        </w:fldChar>
      </w:r>
      <w:r w:rsidR="00B16D3C" w:rsidRPr="005A13BA">
        <w:instrText xml:space="preserve"> ADDIN EN.CITE.DATA </w:instrText>
      </w:r>
      <w:r w:rsidR="00B16D3C" w:rsidRPr="005A13BA">
        <w:fldChar w:fldCharType="end"/>
      </w:r>
      <w:r w:rsidR="00B16D3C" w:rsidRPr="005A13BA">
        <w:fldChar w:fldCharType="separate"/>
      </w:r>
      <w:r w:rsidR="00B16D3C" w:rsidRPr="005A13BA">
        <w:rPr>
          <w:noProof/>
          <w:vertAlign w:val="superscript"/>
        </w:rPr>
        <w:t>26</w:t>
      </w:r>
      <w:r w:rsidR="00B16D3C" w:rsidRPr="005A13BA">
        <w:fldChar w:fldCharType="end"/>
      </w:r>
    </w:p>
    <w:p w14:paraId="21EC29EE" w14:textId="77777777" w:rsidR="004A4657" w:rsidRPr="005A13BA" w:rsidRDefault="004A4657" w:rsidP="004A4657">
      <w:pPr>
        <w:spacing w:after="0" w:line="360" w:lineRule="auto"/>
        <w:rPr>
          <w:b/>
        </w:rPr>
      </w:pPr>
    </w:p>
    <w:p w14:paraId="7C115597" w14:textId="77777777" w:rsidR="00D27BD7" w:rsidRPr="005A13BA" w:rsidRDefault="00D27BD7" w:rsidP="004A4657">
      <w:pPr>
        <w:spacing w:after="0" w:line="360" w:lineRule="auto"/>
        <w:rPr>
          <w:b/>
          <w:u w:val="single"/>
        </w:rPr>
      </w:pPr>
      <w:r w:rsidRPr="005A13BA">
        <w:rPr>
          <w:b/>
          <w:u w:val="single"/>
        </w:rPr>
        <w:t>Squat Characteristics</w:t>
      </w:r>
    </w:p>
    <w:p w14:paraId="400D82A8" w14:textId="4D22619C" w:rsidR="00D27BD7" w:rsidRPr="005A13BA" w:rsidRDefault="00F148BB" w:rsidP="004A4657">
      <w:pPr>
        <w:spacing w:after="0" w:line="360" w:lineRule="auto"/>
      </w:pPr>
      <w:r w:rsidRPr="005A13BA">
        <w:t>There w</w:t>
      </w:r>
      <w:r w:rsidR="00B51E37" w:rsidRPr="005A13BA">
        <w:t>ere</w:t>
      </w:r>
      <w:r w:rsidRPr="005A13BA">
        <w:t xml:space="preserve"> large variation</w:t>
      </w:r>
      <w:r w:rsidR="00B51E37" w:rsidRPr="005A13BA">
        <w:t>s</w:t>
      </w:r>
      <w:r w:rsidRPr="005A13BA">
        <w:t xml:space="preserve"> in the manner in which the SLS was performed and wide spread omissions in the description of the methods (</w:t>
      </w:r>
      <w:r w:rsidRPr="005A13BA">
        <w:fldChar w:fldCharType="begin"/>
      </w:r>
      <w:r w:rsidRPr="005A13BA">
        <w:instrText xml:space="preserve"> REF _Ref500336162 \h </w:instrText>
      </w:r>
      <w:r w:rsidR="00E14AA1" w:rsidRPr="005A13BA">
        <w:instrText xml:space="preserve"> \* MERGEFORMAT </w:instrText>
      </w:r>
      <w:r w:rsidRPr="005A13BA">
        <w:fldChar w:fldCharType="separate"/>
      </w:r>
      <w:r w:rsidRPr="005A13BA">
        <w:t xml:space="preserve">Table </w:t>
      </w:r>
      <w:r w:rsidRPr="005A13BA">
        <w:rPr>
          <w:noProof/>
        </w:rPr>
        <w:t>3</w:t>
      </w:r>
      <w:r w:rsidRPr="005A13BA">
        <w:fldChar w:fldCharType="end"/>
      </w:r>
      <w:r w:rsidRPr="005A13BA">
        <w:t xml:space="preserve">). </w:t>
      </w:r>
      <w:r w:rsidR="004A4657" w:rsidRPr="005A13BA">
        <w:t xml:space="preserve">When asking participants to perform the squat movement all </w:t>
      </w:r>
      <w:r w:rsidR="00C145FB" w:rsidRPr="005A13BA">
        <w:t xml:space="preserve">studies </w:t>
      </w:r>
      <w:r w:rsidR="00F27D69" w:rsidRPr="005A13BA">
        <w:t xml:space="preserve">except for one </w:t>
      </w:r>
      <w:r w:rsidR="00C145FB" w:rsidRPr="005A13BA">
        <w:t xml:space="preserve">required a natural movement, i.e. participants were not instructed to maintain prescribed orientations for the supporting leg, pelvis or trunk. </w:t>
      </w:r>
      <w:r w:rsidR="00F27D69" w:rsidRPr="005A13BA">
        <w:t xml:space="preserve">The study of Scholtes </w:t>
      </w:r>
      <w:r w:rsidR="002C0169" w:rsidRPr="005A13BA">
        <w:t>and co-workers</w:t>
      </w:r>
      <w:r w:rsidR="00F27D69" w:rsidRPr="005A13BA">
        <w:fldChar w:fldCharType="begin"/>
      </w:r>
      <w:r w:rsidR="001E2DFB" w:rsidRPr="005A13BA">
        <w:instrText xml:space="preserve"> ADDIN EN.CITE &lt;EndNote&gt;&lt;Cite ExcludeAuth="1"&gt;&lt;Author&gt;Scholtes&lt;/Author&gt;&lt;Year&gt;2017&lt;/Year&gt;&lt;RecNum&gt;8835&lt;/RecNum&gt;&lt;DisplayText&gt;&lt;style face="superscript"&gt;21&lt;/style&gt;&lt;/DisplayText&gt;&lt;record&gt;&lt;rec-number&gt;8835&lt;/rec-number&gt;&lt;foreign-keys&gt;&lt;key app="EN" db-id="f55vr0vzz05a5me2v215wes0zxw0td5fvf92" timestamp="1520267241"&gt;8835&lt;/key&gt;&lt;/foreign-keys&gt;&lt;ref-type name="Journal Article"&gt;17&lt;/ref-type&gt;&lt;contributors&gt;&lt;authors&gt;&lt;author&gt;Scholtes, S. A.&lt;/author&gt;&lt;author&gt;Salsich, G. B.&lt;/author&gt;&lt;/authors&gt;&lt;/contributors&gt;&lt;auth-address&gt;Saint Louis University, St. Louis, MO, USA.&lt;/auth-address&gt;&lt;titles&gt;&lt;title&gt;A DYNAMIC VALGUS INDEX THAT COMBINES HIP AND KNEE ANGLES: ASSESSMENT OF UTILITY IN FEMALES WITH PATELLOFEMORAL PAIN&lt;/title&gt;&lt;secondary-title&gt;Int J Sports Phys Ther&lt;/secondary-title&gt;&lt;alt-title&gt;International journal of sports physical therapy&lt;/alt-title&gt;&lt;/titles&gt;&lt;periodical&gt;&lt;full-title&gt;Int J Sports Phys Ther&lt;/full-title&gt;&lt;abbr-1&gt;International journal of sports physical therapy&lt;/abbr-1&gt;&lt;/periodical&gt;&lt;alt-periodical&gt;&lt;full-title&gt;Int J Sports Phys Ther&lt;/full-title&gt;&lt;abbr-1&gt;International journal of sports physical therapy&lt;/abbr-1&gt;&lt;/alt-periodical&gt;&lt;pages&gt;333-340&lt;/pages&gt;&lt;volume&gt;12&lt;/volume&gt;&lt;number&gt;3&lt;/number&gt;&lt;edition&gt;2017/06/09&lt;/edition&gt;&lt;keywords&gt;&lt;keyword&gt;Frontal plane projection angle&lt;/keyword&gt;&lt;keyword&gt;movement&lt;/keyword&gt;&lt;keyword&gt;rehabilitation&lt;/keyword&gt;&lt;/keywords&gt;&lt;dates&gt;&lt;year&gt;2017&lt;/year&gt;&lt;pub-dates&gt;&lt;date&gt;Jun&lt;/date&gt;&lt;/pub-dates&gt;&lt;/dates&gt;&lt;isbn&gt;2159-2896 (Print)&amp;#xD;2159-2896&lt;/isbn&gt;&lt;accession-num&gt;28593087&lt;/accession-num&gt;&lt;urls&gt;&lt;related-urls&gt;&lt;url&gt;https://www.ncbi.nlm.nih.gov/pmc/articles/PMC5455183/pdf/ijspt-12-333.pdf&lt;/url&gt;&lt;/related-urls&gt;&lt;/urls&gt;&lt;custom2&gt;PMC5455183&lt;/custom2&gt;&lt;remote-database-provider&gt;NLM&lt;/remote-database-provider&gt;&lt;language&gt;eng&lt;/language&gt;&lt;/record&gt;&lt;/Cite&gt;&lt;/EndNote&gt;</w:instrText>
      </w:r>
      <w:r w:rsidR="00F27D69" w:rsidRPr="005A13BA">
        <w:fldChar w:fldCharType="separate"/>
      </w:r>
      <w:r w:rsidR="001E2DFB" w:rsidRPr="005A13BA">
        <w:rPr>
          <w:noProof/>
          <w:vertAlign w:val="superscript"/>
        </w:rPr>
        <w:t>21</w:t>
      </w:r>
      <w:r w:rsidR="00F27D69" w:rsidRPr="005A13BA">
        <w:fldChar w:fldCharType="end"/>
      </w:r>
      <w:r w:rsidR="00F27D69" w:rsidRPr="005A13BA">
        <w:t xml:space="preserve"> asked participants to perform a single leg squat under natural and cued conditions. The cued condition required participants to maintain their knee over the middle of the foot. </w:t>
      </w:r>
      <w:r w:rsidR="00C145FB" w:rsidRPr="005A13BA">
        <w:t xml:space="preserve">The depth of squat required of participants varied across the included studies and ranged from </w:t>
      </w:r>
      <w:r w:rsidR="008201F4" w:rsidRPr="005A13BA">
        <w:t xml:space="preserve">45° of knee flexion to </w:t>
      </w:r>
      <w:r w:rsidR="00C145FB" w:rsidRPr="005A13BA">
        <w:t>maximal depth achievable (</w:t>
      </w:r>
      <w:r w:rsidR="006303EF" w:rsidRPr="005A13BA">
        <w:fldChar w:fldCharType="begin"/>
      </w:r>
      <w:r w:rsidR="006303EF" w:rsidRPr="005A13BA">
        <w:instrText xml:space="preserve"> REF _Ref500336162 \h </w:instrText>
      </w:r>
      <w:r w:rsidR="005A13BA">
        <w:instrText xml:space="preserve"> \* MERGEFORMAT </w:instrText>
      </w:r>
      <w:r w:rsidR="006303EF" w:rsidRPr="005A13BA">
        <w:fldChar w:fldCharType="separate"/>
      </w:r>
      <w:r w:rsidR="007F3E90" w:rsidRPr="005A13BA">
        <w:t xml:space="preserve">Table </w:t>
      </w:r>
      <w:r w:rsidR="007F3E90" w:rsidRPr="005A13BA">
        <w:rPr>
          <w:noProof/>
        </w:rPr>
        <w:t>3</w:t>
      </w:r>
      <w:r w:rsidR="006303EF" w:rsidRPr="005A13BA">
        <w:fldChar w:fldCharType="end"/>
      </w:r>
      <w:r w:rsidR="00C145FB" w:rsidRPr="005A13BA">
        <w:t>).</w:t>
      </w:r>
      <w:r w:rsidR="006303EF" w:rsidRPr="005A13BA">
        <w:t xml:space="preserve"> The studies also varied in the method used to standardise the depth of the squat ranging from using a goniometer</w:t>
      </w:r>
      <w:r w:rsidR="001E2DFB" w:rsidRPr="005A13BA">
        <w:t>,</w:t>
      </w:r>
      <w:r w:rsidR="009E7980" w:rsidRPr="005A13BA">
        <w:fldChar w:fldCharType="begin">
          <w:fldData xml:space="preserve">PEVuZE5vdGU+PENpdGU+PEF1dGhvcj5Tb25nPC9BdXRob3I+PFllYXI+MjAxNTwvWWVhcj48UmVj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</w:fldData>
        </w:fldChar>
      </w:r>
      <w:r w:rsidR="001E2DFB" w:rsidRPr="005A13BA">
        <w:instrText xml:space="preserve"> ADDIN EN.CITE </w:instrText>
      </w:r>
      <w:r w:rsidR="001E2DFB" w:rsidRPr="005A13BA">
        <w:fldChar w:fldCharType="begin">
          <w:fldData xml:space="preserve">PEVuZE5vdGU+PENpdGU+PEF1dGhvcj5Tb25nPC9BdXRob3I+PFllYXI+MjAxNTwvWWVhcj48UmVj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</w:fldData>
        </w:fldChar>
      </w:r>
      <w:r w:rsidR="001E2DFB" w:rsidRPr="005A13BA">
        <w:instrText xml:space="preserve"> ADDIN EN.CITE.DATA </w:instrText>
      </w:r>
      <w:r w:rsidR="001E2DFB" w:rsidRPr="005A13BA">
        <w:fldChar w:fldCharType="end"/>
      </w:r>
      <w:r w:rsidR="009E7980" w:rsidRPr="005A13BA">
        <w:fldChar w:fldCharType="separate"/>
      </w:r>
      <w:r w:rsidR="001E2DFB" w:rsidRPr="005A13BA">
        <w:rPr>
          <w:noProof/>
          <w:vertAlign w:val="superscript"/>
        </w:rPr>
        <w:t>17 18</w:t>
      </w:r>
      <w:r w:rsidR="009E7980" w:rsidRPr="005A13BA">
        <w:fldChar w:fldCharType="end"/>
      </w:r>
      <w:r w:rsidR="009E7980" w:rsidRPr="005A13BA">
        <w:t xml:space="preserve"> an electrogoniometer</w:t>
      </w:r>
      <w:r w:rsidR="001E2DFB" w:rsidRPr="005A13BA">
        <w:t>,</w:t>
      </w:r>
      <w:r w:rsidR="009E7980" w:rsidRPr="005A13BA">
        <w:fldChar w:fldCharType="begin">
          <w:fldData xml:space="preserve">PEVuZE5vdGU+PENpdGU+PEF1dGhvcj5MZXZpbmdlcjwvQXV0aG9yPjxZZWFyPjIwMDc8L1llYXI+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</w:fldData>
        </w:fldChar>
      </w:r>
      <w:r w:rsidR="001E2DFB" w:rsidRPr="005A13BA">
        <w:instrText xml:space="preserve"> ADDIN EN.CITE </w:instrText>
      </w:r>
      <w:r w:rsidR="001E2DFB" w:rsidRPr="005A13BA">
        <w:fldChar w:fldCharType="begin">
          <w:fldData xml:space="preserve">PEVuZE5vdGU+PENpdGU+PEF1dGhvcj5MZXZpbmdlcjwvQXV0aG9yPjxZZWFyPjIwMDc8L1llYXI+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</w:fldData>
        </w:fldChar>
      </w:r>
      <w:r w:rsidR="001E2DFB" w:rsidRPr="005A13BA">
        <w:instrText xml:space="preserve"> ADDIN EN.CITE.DATA </w:instrText>
      </w:r>
      <w:r w:rsidR="001E2DFB" w:rsidRPr="005A13BA">
        <w:fldChar w:fldCharType="end"/>
      </w:r>
      <w:r w:rsidR="009E7980" w:rsidRPr="005A13BA">
        <w:fldChar w:fldCharType="separate"/>
      </w:r>
      <w:r w:rsidR="001E2DFB" w:rsidRPr="005A13BA">
        <w:rPr>
          <w:noProof/>
          <w:vertAlign w:val="superscript"/>
        </w:rPr>
        <w:t>13</w:t>
      </w:r>
      <w:r w:rsidR="009E7980" w:rsidRPr="005A13BA">
        <w:fldChar w:fldCharType="end"/>
      </w:r>
      <w:r w:rsidR="009E7980" w:rsidRPr="005A13BA">
        <w:t xml:space="preserve"> or </w:t>
      </w:r>
      <w:r w:rsidR="001E7A05" w:rsidRPr="005A13BA">
        <w:t xml:space="preserve">an </w:t>
      </w:r>
      <w:r w:rsidR="009E7980" w:rsidRPr="005A13BA">
        <w:t xml:space="preserve">external </w:t>
      </w:r>
      <w:r w:rsidR="00940FF1" w:rsidRPr="005A13BA">
        <w:t xml:space="preserve">target </w:t>
      </w:r>
      <w:r w:rsidR="009E7980" w:rsidRPr="005A13BA">
        <w:t>(i.e. buttocks touching a plinth)</w:t>
      </w:r>
      <w:r w:rsidR="001E2DFB" w:rsidRPr="005A13BA">
        <w:t>.</w:t>
      </w:r>
      <w:r w:rsidR="009E7980" w:rsidRPr="005A13BA">
        <w:fldChar w:fldCharType="begin">
          <w:fldData xml:space="preserve">PEVuZE5vdGU+PENpdGU+PEF1dGhvcj5IYXR0b248L0F1dGhvcj48WWVhcj4yMDE0PC9ZZWFyPjxS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</w:fldData>
        </w:fldChar>
      </w:r>
      <w:r w:rsidR="00B16D3C" w:rsidRPr="005A13BA">
        <w:instrText xml:space="preserve"> ADDIN EN.CITE </w:instrText>
      </w:r>
      <w:r w:rsidR="00B16D3C" w:rsidRPr="005A13BA">
        <w:fldChar w:fldCharType="begin">
          <w:fldData xml:space="preserve">PEVuZE5vdGU+PENpdGU+PEF1dGhvcj5IYXR0b248L0F1dGhvcj48WWVhcj4yMDE0PC9ZZWFyPjxS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</w:fldData>
        </w:fldChar>
      </w:r>
      <w:r w:rsidR="00B16D3C" w:rsidRPr="005A13BA">
        <w:instrText xml:space="preserve"> ADDIN EN.CITE.DATA </w:instrText>
      </w:r>
      <w:r w:rsidR="00B16D3C" w:rsidRPr="005A13BA">
        <w:fldChar w:fldCharType="end"/>
      </w:r>
      <w:r w:rsidR="009E7980" w:rsidRPr="005A13BA">
        <w:fldChar w:fldCharType="separate"/>
      </w:r>
      <w:r w:rsidR="001E2DFB" w:rsidRPr="005A13BA">
        <w:rPr>
          <w:noProof/>
          <w:vertAlign w:val="superscript"/>
        </w:rPr>
        <w:t>26</w:t>
      </w:r>
      <w:r w:rsidR="009E7980" w:rsidRPr="005A13BA">
        <w:fldChar w:fldCharType="end"/>
      </w:r>
      <w:r w:rsidR="006303EF" w:rsidRPr="005A13BA">
        <w:t xml:space="preserve"> </w:t>
      </w:r>
      <w:r w:rsidR="00F27D69" w:rsidRPr="005A13BA">
        <w:t>The majority of studies (</w:t>
      </w:r>
      <w:r w:rsidR="008201F4" w:rsidRPr="005A13BA">
        <w:t>n = 11</w:t>
      </w:r>
      <w:r w:rsidR="009E7980" w:rsidRPr="005A13BA">
        <w:t xml:space="preserve">), however, did not standardise the depth of squat during the data collection, although some studies did provide feedback during practice trials prior to data collection </w:t>
      </w:r>
      <w:r w:rsidR="000418A2" w:rsidRPr="005A13BA">
        <w:t xml:space="preserve">and some provided feedback as to the speed of the squat using a metronome </w:t>
      </w:r>
      <w:r w:rsidR="009E7980" w:rsidRPr="005A13BA">
        <w:t>(</w:t>
      </w:r>
      <w:r w:rsidR="009E7980" w:rsidRPr="005A13BA">
        <w:fldChar w:fldCharType="begin"/>
      </w:r>
      <w:r w:rsidR="009E7980" w:rsidRPr="005A13BA">
        <w:instrText xml:space="preserve"> REF _Ref500336162 \h </w:instrText>
      </w:r>
      <w:r w:rsidR="005A13BA">
        <w:instrText xml:space="preserve"> \* MERGEFORMAT </w:instrText>
      </w:r>
      <w:r w:rsidR="009E7980" w:rsidRPr="005A13BA">
        <w:fldChar w:fldCharType="separate"/>
      </w:r>
      <w:r w:rsidR="007F3E90" w:rsidRPr="005A13BA">
        <w:t xml:space="preserve">Table </w:t>
      </w:r>
      <w:r w:rsidR="007F3E90" w:rsidRPr="005A13BA">
        <w:rPr>
          <w:noProof/>
        </w:rPr>
        <w:t>3</w:t>
      </w:r>
      <w:r w:rsidR="009E7980" w:rsidRPr="005A13BA">
        <w:fldChar w:fldCharType="end"/>
      </w:r>
      <w:r w:rsidR="009E7980" w:rsidRPr="005A13BA">
        <w:t>).</w:t>
      </w:r>
      <w:r w:rsidR="000418A2" w:rsidRPr="005A13BA">
        <w:t xml:space="preserve"> Only </w:t>
      </w:r>
      <w:r w:rsidR="00A3440B" w:rsidRPr="005A13BA">
        <w:t>three</w:t>
      </w:r>
      <w:r w:rsidR="000418A2" w:rsidRPr="005A13BA">
        <w:t xml:space="preserve"> studies explicitly stated the position of the unsupported leg during the squat movement</w:t>
      </w:r>
      <w:r w:rsidR="00A3440B" w:rsidRPr="005A13BA">
        <w:t xml:space="preserve"> where the leg was placed behind the participant</w:t>
      </w:r>
      <w:r w:rsidR="00A3440B" w:rsidRPr="005A13BA">
        <w:fldChar w:fldCharType="begin">
          <w:fldData xml:space="preserve">PEVuZE5vdGU+PENpdGU+PEF1dGhvcj5SYXRobGVmZjwvQXV0aG9yPjxZZWFyPjIwMTQ8L1llYXI+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</w:fldData>
        </w:fldChar>
      </w:r>
      <w:r w:rsidR="001E2DFB" w:rsidRPr="005A13BA">
        <w:instrText xml:space="preserve"> ADDIN EN.CITE </w:instrText>
      </w:r>
      <w:r w:rsidR="001E2DFB" w:rsidRPr="005A13BA">
        <w:fldChar w:fldCharType="begin">
          <w:fldData xml:space="preserve">PEVuZE5vdGU+PENpdGU+PEF1dGhvcj5SYXRobGVmZjwvQXV0aG9yPjxZZWFyPjIwMTQ8L1llYXI+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</w:fldData>
        </w:fldChar>
      </w:r>
      <w:r w:rsidR="001E2DFB" w:rsidRPr="005A13BA">
        <w:instrText xml:space="preserve"> ADDIN EN.CITE.DATA </w:instrText>
      </w:r>
      <w:r w:rsidR="001E2DFB" w:rsidRPr="005A13BA">
        <w:fldChar w:fldCharType="end"/>
      </w:r>
      <w:r w:rsidR="00A3440B" w:rsidRPr="005A13BA">
        <w:fldChar w:fldCharType="separate"/>
      </w:r>
      <w:r w:rsidR="001E2DFB" w:rsidRPr="005A13BA">
        <w:rPr>
          <w:noProof/>
          <w:vertAlign w:val="superscript"/>
        </w:rPr>
        <w:t>16 25</w:t>
      </w:r>
      <w:r w:rsidR="00A3440B" w:rsidRPr="005A13BA">
        <w:fldChar w:fldCharType="end"/>
      </w:r>
      <w:r w:rsidR="00A3440B" w:rsidRPr="005A13BA">
        <w:t xml:space="preserve"> or</w:t>
      </w:r>
      <w:r w:rsidR="008201F4" w:rsidRPr="005A13BA">
        <w:t xml:space="preserve"> kept the toes in contact with the ground </w:t>
      </w:r>
      <w:r w:rsidR="00A3440B" w:rsidRPr="005A13BA">
        <w:t>with the heel raised</w:t>
      </w:r>
      <w:r w:rsidR="001E2DFB" w:rsidRPr="005A13BA">
        <w:t>.</w:t>
      </w:r>
      <w:r w:rsidR="008201F4" w:rsidRPr="005A13BA">
        <w:fldChar w:fldCharType="begin">
          <w:fldData xml:space="preserve">PEVuZE5vdGU+PENpdGU+PEF1dGhvcj5MZXZpbmdlcjwvQXV0aG9yPjxZZWFyPjIwMDc8L1llYXI+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</w:fldData>
        </w:fldChar>
      </w:r>
      <w:r w:rsidR="001E2DFB" w:rsidRPr="005A13BA">
        <w:instrText xml:space="preserve"> ADDIN EN.CITE </w:instrText>
      </w:r>
      <w:r w:rsidR="001E2DFB" w:rsidRPr="005A13BA">
        <w:fldChar w:fldCharType="begin">
          <w:fldData xml:space="preserve">PEVuZE5vdGU+PENpdGU+PEF1dGhvcj5MZXZpbmdlcjwvQXV0aG9yPjxZZWFyPjIwMDc8L1llYXI+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</w:fldData>
        </w:fldChar>
      </w:r>
      <w:r w:rsidR="001E2DFB" w:rsidRPr="005A13BA">
        <w:instrText xml:space="preserve"> ADDIN EN.CITE.DATA </w:instrText>
      </w:r>
      <w:r w:rsidR="001E2DFB" w:rsidRPr="005A13BA">
        <w:fldChar w:fldCharType="end"/>
      </w:r>
      <w:r w:rsidR="008201F4" w:rsidRPr="005A13BA">
        <w:fldChar w:fldCharType="separate"/>
      </w:r>
      <w:r w:rsidR="001E2DFB" w:rsidRPr="005A13BA">
        <w:rPr>
          <w:noProof/>
          <w:vertAlign w:val="superscript"/>
        </w:rPr>
        <w:t>13</w:t>
      </w:r>
      <w:r w:rsidR="008201F4" w:rsidRPr="005A13BA">
        <w:fldChar w:fldCharType="end"/>
      </w:r>
      <w:r w:rsidR="000418A2" w:rsidRPr="005A13BA">
        <w:t xml:space="preserve"> The most common position for the arms during the movement was across the chest (n=5), with </w:t>
      </w:r>
      <w:r w:rsidR="00560EB8" w:rsidRPr="005A13BA">
        <w:t xml:space="preserve">one </w:t>
      </w:r>
      <w:r w:rsidR="000418A2" w:rsidRPr="005A13BA">
        <w:t>study placing them on the pelvis</w:t>
      </w:r>
      <w:r w:rsidR="001E2DFB" w:rsidRPr="005A13BA">
        <w:t>,</w:t>
      </w:r>
      <w:r w:rsidR="000418A2" w:rsidRPr="005A13BA">
        <w:fldChar w:fldCharType="begin"/>
      </w:r>
      <w:r w:rsidR="001E2DFB" w:rsidRPr="005A13BA">
        <w:instrText xml:space="preserve"> ADDIN EN.CITE &lt;EndNote&gt;&lt;Cite&gt;&lt;Author&gt;Herrington&lt;/Author&gt;&lt;Year&gt;2014&lt;/Year&gt;&lt;RecNum&gt;4891&lt;/RecNum&gt;&lt;DisplayText&gt;&lt;style face="superscript"&gt;12&lt;/style&gt;&lt;/DisplayText&gt;&lt;record&gt;&lt;rec-number&gt;4891&lt;/rec-number&gt;&lt;foreign-keys&gt;&lt;key app="EN" db-id="f55vr0vzz05a5me2v215wes0zxw0td5fvf92" timestamp="1486725662"&gt;4891&lt;/key&gt;&lt;/foreign-keys&gt;&lt;ref-type name="Journal Article"&gt;17&lt;/ref-type&gt;&lt;contributors&gt;&lt;authors&gt;&lt;author&gt;Herrington, L.&lt;/author&gt;&lt;/authors&gt;&lt;/contributors&gt;&lt;auth-address&gt;Allerton Building, University of Salford, Manchester M6 6PU, United Kingdom. Electronic address: L.C.Herrington@Salford.ac.uk.&lt;/auth-address&gt;&lt;titles&gt;&lt;title&gt;Knee valgus angle during single leg squat and landing in patellofemoral pain patients and controls&lt;/title&gt;&lt;secondary-title&gt;Knee&lt;/secondary-title&gt;&lt;alt-title&gt;The Knee&lt;/alt-title&gt;&lt;/titles&gt;&lt;periodical&gt;&lt;full-title&gt;Knee&lt;/full-title&gt;&lt;abbr-1&gt;The Knee&lt;/abbr-1&gt;&lt;/periodical&gt;&lt;alt-periodical&gt;&lt;full-title&gt;Knee&lt;/full-title&gt;&lt;abbr-1&gt;The Knee&lt;/abbr-1&gt;&lt;/alt-periodical&gt;&lt;pages&gt;514-7&lt;/pages&gt;&lt;volume&gt;21&lt;/volume&gt;&lt;number&gt;2&lt;/number&gt;&lt;edition&gt;2014/01/02&lt;/edition&gt;&lt;keywords&gt;&lt;keyword&gt;Adolescent&lt;/keyword&gt;&lt;keyword&gt;Adult&lt;/keyword&gt;&lt;keyword&gt;Analysis of Variance&lt;/keyword&gt;&lt;keyword&gt;Case-Control Studies&lt;/keyword&gt;&lt;keyword&gt;*Exercise Test&lt;/keyword&gt;&lt;keyword&gt;Female&lt;/keyword&gt;&lt;keyword&gt;Humans&lt;/keyword&gt;&lt;keyword&gt;Joint Deformities, Acquired/*physiopathology&lt;/keyword&gt;&lt;keyword&gt;Knee Joint/*physiopathology&lt;/keyword&gt;&lt;keyword&gt;Pain Measurement&lt;/keyword&gt;&lt;keyword&gt;Patellofemoral Pain Syndrome/*physiopathology&lt;/keyword&gt;&lt;keyword&gt;Young Adult&lt;/keyword&gt;&lt;keyword&gt;Alignment&lt;/keyword&gt;&lt;keyword&gt;Limb load&lt;/keyword&gt;&lt;keyword&gt;Pain&lt;/keyword&gt;&lt;/keywords&gt;&lt;dates&gt;&lt;year&gt;2014&lt;/year&gt;&lt;pub-dates&gt;&lt;date&gt;Mar&lt;/date&gt;&lt;/pub-dates&gt;&lt;/dates&gt;&lt;isbn&gt;0968-0160&lt;/isbn&gt;&lt;accession-num&gt;24380805&lt;/accession-num&gt;&lt;urls&gt;&lt;/urls&gt;&lt;electronic-resource-num&gt;10.1016/j.knee.2013.11.011&lt;/electronic-resource-num&gt;&lt;remote-database-provider&gt;NLM&lt;/remote-database-provider&gt;&lt;language&gt;eng&lt;/language&gt;&lt;/record&gt;&lt;/Cite&gt;&lt;/EndNote&gt;</w:instrText>
      </w:r>
      <w:r w:rsidR="000418A2" w:rsidRPr="005A13BA">
        <w:fldChar w:fldCharType="separate"/>
      </w:r>
      <w:r w:rsidR="001E2DFB" w:rsidRPr="005A13BA">
        <w:rPr>
          <w:noProof/>
          <w:vertAlign w:val="superscript"/>
        </w:rPr>
        <w:t>12</w:t>
      </w:r>
      <w:r w:rsidR="000418A2" w:rsidRPr="005A13BA">
        <w:fldChar w:fldCharType="end"/>
      </w:r>
      <w:r w:rsidR="000418A2" w:rsidRPr="005A13BA">
        <w:t xml:space="preserve"> </w:t>
      </w:r>
      <w:r w:rsidR="003760FB" w:rsidRPr="005A13BA">
        <w:t>two studies</w:t>
      </w:r>
      <w:r w:rsidR="000418A2" w:rsidRPr="005A13BA">
        <w:t xml:space="preserve"> placing them by their sides</w:t>
      </w:r>
      <w:r w:rsidR="000418A2" w:rsidRPr="005A13BA">
        <w:fldChar w:fldCharType="begin">
          <w:fldData xml:space="preserve">PEVuZE5vdGU+PENpdGU+PEF1dGhvcj5MZXZpbmdlcjwvQXV0aG9yPjxZZWFyPjIwMDc8L1llYXI+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==
</w:fldData>
        </w:fldChar>
      </w:r>
      <w:r w:rsidR="001E2DFB" w:rsidRPr="005A13BA">
        <w:instrText xml:space="preserve"> ADDIN EN.CITE </w:instrText>
      </w:r>
      <w:r w:rsidR="001E2DFB" w:rsidRPr="005A13BA">
        <w:fldChar w:fldCharType="begin">
          <w:fldData xml:space="preserve">PEVuZE5vdGU+PENpdGU+PEF1dGhvcj5MZXZpbmdlcjwvQXV0aG9yPjxZZWFyPjIwMDc8L1llYXI+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==
</w:fldData>
        </w:fldChar>
      </w:r>
      <w:r w:rsidR="001E2DFB" w:rsidRPr="005A13BA">
        <w:instrText xml:space="preserve"> ADDIN EN.CITE.DATA </w:instrText>
      </w:r>
      <w:r w:rsidR="001E2DFB" w:rsidRPr="005A13BA">
        <w:fldChar w:fldCharType="end"/>
      </w:r>
      <w:r w:rsidR="000418A2" w:rsidRPr="005A13BA">
        <w:fldChar w:fldCharType="separate"/>
      </w:r>
      <w:r w:rsidR="001E2DFB" w:rsidRPr="005A13BA">
        <w:rPr>
          <w:noProof/>
          <w:vertAlign w:val="superscript"/>
        </w:rPr>
        <w:t>13 21</w:t>
      </w:r>
      <w:r w:rsidR="000418A2" w:rsidRPr="005A13BA">
        <w:fldChar w:fldCharType="end"/>
      </w:r>
      <w:r w:rsidR="000418A2" w:rsidRPr="005A13BA">
        <w:t xml:space="preserve"> and one behind their backs</w:t>
      </w:r>
      <w:r w:rsidR="001E2DFB" w:rsidRPr="005A13BA">
        <w:t>.</w:t>
      </w:r>
      <w:r w:rsidR="000418A2" w:rsidRPr="005A13BA">
        <w:fldChar w:fldCharType="begin">
          <w:fldData xml:space="preserve">PEVuZE5vdGU+PENpdGU+PEF1dGhvcj5TdC1PbmdlPC9BdXRob3I+PFllYXI+MjAwNDwvWWVhcj48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</w:fldData>
        </w:fldChar>
      </w:r>
      <w:r w:rsidR="001E2DFB" w:rsidRPr="005A13BA">
        <w:instrText xml:space="preserve"> ADDIN EN.CITE </w:instrText>
      </w:r>
      <w:r w:rsidR="001E2DFB" w:rsidRPr="005A13BA">
        <w:fldChar w:fldCharType="begin">
          <w:fldData xml:space="preserve">PEVuZE5vdGU+PENpdGU+PEF1dGhvcj5TdC1PbmdlPC9BdXRob3I+PFllYXI+MjAwNDwvWWVhcj48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</w:fldData>
        </w:fldChar>
      </w:r>
      <w:r w:rsidR="001E2DFB" w:rsidRPr="005A13BA">
        <w:instrText xml:space="preserve"> ADDIN EN.CITE.DATA </w:instrText>
      </w:r>
      <w:r w:rsidR="001E2DFB" w:rsidRPr="005A13BA">
        <w:fldChar w:fldCharType="end"/>
      </w:r>
      <w:r w:rsidR="000418A2" w:rsidRPr="005A13BA">
        <w:fldChar w:fldCharType="separate"/>
      </w:r>
      <w:r w:rsidR="001E2DFB" w:rsidRPr="005A13BA">
        <w:rPr>
          <w:noProof/>
          <w:vertAlign w:val="superscript"/>
        </w:rPr>
        <w:t>24</w:t>
      </w:r>
      <w:r w:rsidR="000418A2" w:rsidRPr="005A13BA">
        <w:fldChar w:fldCharType="end"/>
      </w:r>
      <w:r w:rsidR="000418A2" w:rsidRPr="005A13BA">
        <w:t xml:space="preserve"> The remaining studies (n = </w:t>
      </w:r>
      <w:r w:rsidR="003760FB" w:rsidRPr="005A13BA">
        <w:t>6</w:t>
      </w:r>
      <w:r w:rsidR="000418A2" w:rsidRPr="005A13BA">
        <w:t xml:space="preserve">) did not specify where the arm were placed </w:t>
      </w:r>
      <w:r w:rsidR="003760FB" w:rsidRPr="005A13BA">
        <w:t xml:space="preserve">or were self-selected by the participants </w:t>
      </w:r>
      <w:r w:rsidR="000418A2" w:rsidRPr="005A13BA">
        <w:t>(</w:t>
      </w:r>
      <w:r w:rsidR="000418A2" w:rsidRPr="005A13BA">
        <w:fldChar w:fldCharType="begin"/>
      </w:r>
      <w:r w:rsidR="000418A2" w:rsidRPr="005A13BA">
        <w:instrText xml:space="preserve"> REF _Ref500336162 \h </w:instrText>
      </w:r>
      <w:r w:rsidR="003760FB" w:rsidRPr="005A13BA">
        <w:instrText xml:space="preserve"> \* MERGEFORMAT </w:instrText>
      </w:r>
      <w:r w:rsidR="000418A2" w:rsidRPr="005A13BA">
        <w:fldChar w:fldCharType="separate"/>
      </w:r>
      <w:r w:rsidR="007F3E90" w:rsidRPr="005A13BA">
        <w:t xml:space="preserve">Table </w:t>
      </w:r>
      <w:r w:rsidR="007F3E90" w:rsidRPr="005A13BA">
        <w:rPr>
          <w:noProof/>
        </w:rPr>
        <w:t>3</w:t>
      </w:r>
      <w:r w:rsidR="000418A2" w:rsidRPr="005A13BA">
        <w:fldChar w:fldCharType="end"/>
      </w:r>
      <w:r w:rsidR="000418A2" w:rsidRPr="005A13BA">
        <w:t>). None of the studies included a qualitative measure of the movement.</w:t>
      </w:r>
    </w:p>
    <w:p w14:paraId="615A4A29" w14:textId="77777777" w:rsidR="004A4657" w:rsidRPr="005A13BA" w:rsidRDefault="004A4657" w:rsidP="004A4657">
      <w:pPr>
        <w:spacing w:after="0" w:line="360" w:lineRule="auto"/>
      </w:pPr>
    </w:p>
    <w:p w14:paraId="5FDBECA5" w14:textId="77777777" w:rsidR="009D7853" w:rsidRPr="005A13BA" w:rsidRDefault="009D7853" w:rsidP="004A4657">
      <w:pPr>
        <w:spacing w:after="0" w:line="360" w:lineRule="auto"/>
        <w:rPr>
          <w:b/>
          <w:u w:val="single"/>
        </w:rPr>
      </w:pPr>
      <w:r w:rsidRPr="005A13BA">
        <w:rPr>
          <w:b/>
          <w:u w:val="single"/>
        </w:rPr>
        <w:t>Biomechanical Measures</w:t>
      </w:r>
    </w:p>
    <w:p w14:paraId="13126969" w14:textId="1B8AE30F" w:rsidR="009D7853" w:rsidRPr="005A13BA" w:rsidRDefault="000418A2" w:rsidP="009B7657">
      <w:pPr>
        <w:pStyle w:val="Heading3"/>
        <w:numPr>
          <w:ilvl w:val="0"/>
          <w:numId w:val="0"/>
        </w:numPr>
        <w:spacing w:line="360" w:lineRule="auto"/>
        <w:contextualSpacing/>
        <w:rPr>
          <w:rFonts w:asciiTheme="minorHAnsi" w:hAnsiTheme="minorHAnsi" w:cstheme="minorHAnsi"/>
          <w:i w:val="0"/>
        </w:rPr>
      </w:pPr>
      <w:r w:rsidRPr="005A13BA">
        <w:rPr>
          <w:rFonts w:asciiTheme="minorHAnsi" w:hAnsiTheme="minorHAnsi" w:cstheme="minorHAnsi"/>
          <w:i w:val="0"/>
        </w:rPr>
        <w:lastRenderedPageBreak/>
        <w:t xml:space="preserve">The biomechanical outcome parameters reported </w:t>
      </w:r>
      <w:r w:rsidR="00BF2182" w:rsidRPr="005A13BA">
        <w:rPr>
          <w:rFonts w:asciiTheme="minorHAnsi" w:hAnsiTheme="minorHAnsi" w:cstheme="minorHAnsi"/>
          <w:i w:val="0"/>
        </w:rPr>
        <w:t>by the studies primarily consisted of 3D kinematic</w:t>
      </w:r>
      <w:r w:rsidR="002C0169" w:rsidRPr="005A13BA">
        <w:rPr>
          <w:rFonts w:asciiTheme="minorHAnsi" w:hAnsiTheme="minorHAnsi" w:cstheme="minorHAnsi"/>
          <w:i w:val="0"/>
        </w:rPr>
        <w:t xml:space="preserve"> parameter</w:t>
      </w:r>
      <w:r w:rsidR="00BF2182" w:rsidRPr="005A13BA">
        <w:rPr>
          <w:rFonts w:asciiTheme="minorHAnsi" w:hAnsiTheme="minorHAnsi" w:cstheme="minorHAnsi"/>
          <w:i w:val="0"/>
        </w:rPr>
        <w:t>s</w:t>
      </w:r>
      <w:r w:rsidR="001E7A05" w:rsidRPr="005A13BA">
        <w:rPr>
          <w:rFonts w:asciiTheme="minorHAnsi" w:hAnsiTheme="minorHAnsi" w:cstheme="minorHAnsi"/>
          <w:i w:val="0"/>
        </w:rPr>
        <w:t>;</w:t>
      </w:r>
      <w:r w:rsidR="00BF2182" w:rsidRPr="005A13BA">
        <w:rPr>
          <w:rFonts w:asciiTheme="minorHAnsi" w:hAnsiTheme="minorHAnsi" w:cstheme="minorHAnsi"/>
          <w:i w:val="0"/>
        </w:rPr>
        <w:t xml:space="preserve"> some studies reported 2D projection angles and two studies reported pressure</w:t>
      </w:r>
      <w:r w:rsidR="00197660" w:rsidRPr="005A13BA">
        <w:rPr>
          <w:rFonts w:asciiTheme="minorHAnsi" w:hAnsiTheme="minorHAnsi" w:cstheme="minorHAnsi"/>
          <w:i w:val="0"/>
        </w:rPr>
        <w:t>-</w:t>
      </w:r>
      <w:r w:rsidR="00BF2182" w:rsidRPr="005A13BA">
        <w:rPr>
          <w:rFonts w:asciiTheme="minorHAnsi" w:hAnsiTheme="minorHAnsi" w:cstheme="minorHAnsi"/>
          <w:i w:val="0"/>
        </w:rPr>
        <w:t>related outcome variables (</w:t>
      </w:r>
      <w:r w:rsidR="00BF2182" w:rsidRPr="005A13BA">
        <w:rPr>
          <w:rFonts w:asciiTheme="minorHAnsi" w:hAnsiTheme="minorHAnsi" w:cstheme="minorHAnsi"/>
          <w:i w:val="0"/>
        </w:rPr>
        <w:fldChar w:fldCharType="begin"/>
      </w:r>
      <w:r w:rsidR="00BF2182" w:rsidRPr="005A13BA">
        <w:rPr>
          <w:rFonts w:asciiTheme="minorHAnsi" w:hAnsiTheme="minorHAnsi" w:cstheme="minorHAnsi"/>
          <w:i w:val="0"/>
        </w:rPr>
        <w:instrText xml:space="preserve"> REF _Ref500339932 \h </w:instrText>
      </w:r>
      <w:r w:rsidR="009B7657" w:rsidRPr="005A13BA">
        <w:rPr>
          <w:rFonts w:asciiTheme="minorHAnsi" w:hAnsiTheme="minorHAnsi" w:cstheme="minorHAnsi"/>
          <w:i w:val="0"/>
        </w:rPr>
        <w:instrText xml:space="preserve"> \* MERGEFORMAT </w:instrText>
      </w:r>
      <w:r w:rsidR="00BF2182" w:rsidRPr="005A13BA">
        <w:rPr>
          <w:rFonts w:asciiTheme="minorHAnsi" w:hAnsiTheme="minorHAnsi" w:cstheme="minorHAnsi"/>
          <w:i w:val="0"/>
        </w:rPr>
      </w:r>
      <w:r w:rsidR="00BF2182" w:rsidRPr="005A13BA">
        <w:rPr>
          <w:rFonts w:asciiTheme="minorHAnsi" w:hAnsiTheme="minorHAnsi" w:cstheme="minorHAnsi"/>
          <w:i w:val="0"/>
        </w:rPr>
        <w:fldChar w:fldCharType="separate"/>
      </w:r>
      <w:r w:rsidR="007F3E90" w:rsidRPr="005A13BA">
        <w:rPr>
          <w:rFonts w:asciiTheme="minorHAnsi" w:hAnsiTheme="minorHAnsi" w:cstheme="minorHAnsi"/>
          <w:i w:val="0"/>
        </w:rPr>
        <w:t xml:space="preserve">Table </w:t>
      </w:r>
      <w:r w:rsidR="007F3E90" w:rsidRPr="005A13BA">
        <w:rPr>
          <w:rFonts w:asciiTheme="minorHAnsi" w:hAnsiTheme="minorHAnsi" w:cstheme="minorHAnsi"/>
          <w:i w:val="0"/>
          <w:noProof/>
        </w:rPr>
        <w:t>4</w:t>
      </w:r>
      <w:r w:rsidR="00BF2182" w:rsidRPr="005A13BA">
        <w:rPr>
          <w:rFonts w:asciiTheme="minorHAnsi" w:hAnsiTheme="minorHAnsi" w:cstheme="minorHAnsi"/>
          <w:i w:val="0"/>
        </w:rPr>
        <w:fldChar w:fldCharType="end"/>
      </w:r>
      <w:r w:rsidR="00BF2182" w:rsidRPr="005A13BA">
        <w:rPr>
          <w:rFonts w:asciiTheme="minorHAnsi" w:hAnsiTheme="minorHAnsi" w:cstheme="minorHAnsi"/>
          <w:i w:val="0"/>
        </w:rPr>
        <w:t>). With regards to the 3D kinematics the outcome measures included trunk lean, contralateral pelvis drop, peak hip a</w:t>
      </w:r>
      <w:r w:rsidR="00B978D7" w:rsidRPr="005A13BA">
        <w:rPr>
          <w:rFonts w:asciiTheme="minorHAnsi" w:hAnsiTheme="minorHAnsi" w:cstheme="minorHAnsi"/>
          <w:i w:val="0"/>
        </w:rPr>
        <w:t>d</w:t>
      </w:r>
      <w:r w:rsidR="00BF2182" w:rsidRPr="005A13BA">
        <w:rPr>
          <w:rFonts w:asciiTheme="minorHAnsi" w:hAnsiTheme="minorHAnsi" w:cstheme="minorHAnsi"/>
          <w:i w:val="0"/>
        </w:rPr>
        <w:t xml:space="preserve">duction, hip internal rotation, peak knee abduction, knee flexion, patellar flexion/extension, patellar mediolateral </w:t>
      </w:r>
      <w:r w:rsidR="001E7A05" w:rsidRPr="005A13BA">
        <w:rPr>
          <w:rFonts w:asciiTheme="minorHAnsi" w:hAnsiTheme="minorHAnsi" w:cstheme="minorHAnsi"/>
          <w:i w:val="0"/>
        </w:rPr>
        <w:t>rotation, patellar displacement</w:t>
      </w:r>
      <w:r w:rsidR="00BF2182" w:rsidRPr="005A13BA">
        <w:rPr>
          <w:rFonts w:asciiTheme="minorHAnsi" w:hAnsiTheme="minorHAnsi" w:cstheme="minorHAnsi"/>
          <w:i w:val="0"/>
        </w:rPr>
        <w:t xml:space="preserve"> and ankle flexion (</w:t>
      </w:r>
      <w:r w:rsidR="00BF2182" w:rsidRPr="005A13BA">
        <w:rPr>
          <w:rFonts w:asciiTheme="minorHAnsi" w:hAnsiTheme="minorHAnsi" w:cstheme="minorHAnsi"/>
          <w:i w:val="0"/>
        </w:rPr>
        <w:fldChar w:fldCharType="begin"/>
      </w:r>
      <w:r w:rsidR="00BF2182" w:rsidRPr="005A13BA">
        <w:rPr>
          <w:rFonts w:asciiTheme="minorHAnsi" w:hAnsiTheme="minorHAnsi" w:cstheme="minorHAnsi"/>
          <w:i w:val="0"/>
        </w:rPr>
        <w:instrText xml:space="preserve"> REF _Ref500339932 \h </w:instrText>
      </w:r>
      <w:r w:rsidR="009B7657" w:rsidRPr="005A13BA">
        <w:rPr>
          <w:rFonts w:asciiTheme="minorHAnsi" w:hAnsiTheme="minorHAnsi" w:cstheme="minorHAnsi"/>
          <w:i w:val="0"/>
        </w:rPr>
        <w:instrText xml:space="preserve"> \* MERGEFORMAT </w:instrText>
      </w:r>
      <w:r w:rsidR="00BF2182" w:rsidRPr="005A13BA">
        <w:rPr>
          <w:rFonts w:asciiTheme="minorHAnsi" w:hAnsiTheme="minorHAnsi" w:cstheme="minorHAnsi"/>
          <w:i w:val="0"/>
        </w:rPr>
      </w:r>
      <w:r w:rsidR="00BF2182" w:rsidRPr="005A13BA">
        <w:rPr>
          <w:rFonts w:asciiTheme="minorHAnsi" w:hAnsiTheme="minorHAnsi" w:cstheme="minorHAnsi"/>
          <w:i w:val="0"/>
        </w:rPr>
        <w:fldChar w:fldCharType="separate"/>
      </w:r>
      <w:r w:rsidR="007F3E90" w:rsidRPr="005A13BA">
        <w:rPr>
          <w:rFonts w:asciiTheme="minorHAnsi" w:hAnsiTheme="minorHAnsi" w:cstheme="minorHAnsi"/>
          <w:i w:val="0"/>
        </w:rPr>
        <w:t xml:space="preserve">Table </w:t>
      </w:r>
      <w:r w:rsidR="007F3E90" w:rsidRPr="005A13BA">
        <w:rPr>
          <w:rFonts w:asciiTheme="minorHAnsi" w:hAnsiTheme="minorHAnsi" w:cstheme="minorHAnsi"/>
          <w:i w:val="0"/>
          <w:noProof/>
        </w:rPr>
        <w:t>4</w:t>
      </w:r>
      <w:r w:rsidR="00BF2182" w:rsidRPr="005A13BA">
        <w:rPr>
          <w:rFonts w:asciiTheme="minorHAnsi" w:hAnsiTheme="minorHAnsi" w:cstheme="minorHAnsi"/>
          <w:i w:val="0"/>
        </w:rPr>
        <w:fldChar w:fldCharType="end"/>
      </w:r>
      <w:r w:rsidR="00BF2182" w:rsidRPr="005A13BA">
        <w:rPr>
          <w:rFonts w:asciiTheme="minorHAnsi" w:hAnsiTheme="minorHAnsi" w:cstheme="minorHAnsi"/>
          <w:i w:val="0"/>
        </w:rPr>
        <w:t>).</w:t>
      </w:r>
      <w:r w:rsidR="00027656" w:rsidRPr="005A13BA">
        <w:rPr>
          <w:rFonts w:asciiTheme="minorHAnsi" w:hAnsiTheme="minorHAnsi" w:cstheme="minorHAnsi"/>
          <w:i w:val="0"/>
        </w:rPr>
        <w:t xml:space="preserve"> Studies utilising 2D projection angles reported knee valgus angle or femoral angle in the frontal plane</w:t>
      </w:r>
      <w:r w:rsidR="00E14AA1" w:rsidRPr="005A13BA">
        <w:rPr>
          <w:rFonts w:asciiTheme="minorHAnsi" w:hAnsiTheme="minorHAnsi" w:cstheme="minorHAnsi"/>
          <w:i w:val="0"/>
        </w:rPr>
        <w:t>.</w:t>
      </w:r>
      <w:r w:rsidR="00027656" w:rsidRPr="005A13BA">
        <w:rPr>
          <w:rFonts w:asciiTheme="minorHAnsi" w:hAnsiTheme="minorHAnsi" w:cstheme="minorHAnsi"/>
          <w:i w:val="0"/>
        </w:rPr>
        <w:fldChar w:fldCharType="begin">
          <w:fldData xml:space="preserve">PEVuZE5vdGU+PENpdGU+PEF1dGhvcj5IZXJyaW5ndG9uPC9BdXRob3I+PFllYXI+MjAxNDwvWWVh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</w:fldData>
        </w:fldChar>
      </w:r>
      <w:r w:rsidR="001E2DFB" w:rsidRPr="005A13BA">
        <w:rPr>
          <w:rFonts w:asciiTheme="minorHAnsi" w:hAnsiTheme="minorHAnsi" w:cstheme="minorHAnsi"/>
          <w:i w:val="0"/>
        </w:rPr>
        <w:instrText xml:space="preserve"> ADDIN EN.CITE </w:instrText>
      </w:r>
      <w:r w:rsidR="001E2DFB" w:rsidRPr="005A13BA">
        <w:rPr>
          <w:rFonts w:asciiTheme="minorHAnsi" w:hAnsiTheme="minorHAnsi" w:cstheme="minorHAnsi"/>
          <w:i w:val="0"/>
        </w:rPr>
        <w:fldChar w:fldCharType="begin">
          <w:fldData xml:space="preserve">PEVuZE5vdGU+PENpdGU+PEF1dGhvcj5IZXJyaW5ndG9uPC9BdXRob3I+PFllYXI+MjAxNDwvWWVh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</w:fldData>
        </w:fldChar>
      </w:r>
      <w:r w:rsidR="001E2DFB" w:rsidRPr="005A13BA">
        <w:rPr>
          <w:rFonts w:asciiTheme="minorHAnsi" w:hAnsiTheme="minorHAnsi" w:cstheme="minorHAnsi"/>
          <w:i w:val="0"/>
        </w:rPr>
        <w:instrText xml:space="preserve"> ADDIN EN.CITE.DATA </w:instrText>
      </w:r>
      <w:r w:rsidR="001E2DFB" w:rsidRPr="005A13BA">
        <w:rPr>
          <w:rFonts w:asciiTheme="minorHAnsi" w:hAnsiTheme="minorHAnsi" w:cstheme="minorHAnsi"/>
          <w:i w:val="0"/>
        </w:rPr>
      </w:r>
      <w:r w:rsidR="001E2DFB" w:rsidRPr="005A13BA">
        <w:rPr>
          <w:rFonts w:asciiTheme="minorHAnsi" w:hAnsiTheme="minorHAnsi" w:cstheme="minorHAnsi"/>
          <w:i w:val="0"/>
        </w:rPr>
        <w:fldChar w:fldCharType="end"/>
      </w:r>
      <w:r w:rsidR="00027656" w:rsidRPr="005A13BA">
        <w:rPr>
          <w:rFonts w:asciiTheme="minorHAnsi" w:hAnsiTheme="minorHAnsi" w:cstheme="minorHAnsi"/>
          <w:i w:val="0"/>
        </w:rPr>
      </w:r>
      <w:r w:rsidR="00027656" w:rsidRPr="005A13BA">
        <w:rPr>
          <w:rFonts w:asciiTheme="minorHAnsi" w:hAnsiTheme="minorHAnsi" w:cstheme="minorHAnsi"/>
          <w:i w:val="0"/>
        </w:rPr>
        <w:fldChar w:fldCharType="separate"/>
      </w:r>
      <w:r w:rsidR="001E2DFB" w:rsidRPr="005A13BA">
        <w:rPr>
          <w:rFonts w:asciiTheme="minorHAnsi" w:hAnsiTheme="minorHAnsi" w:cstheme="minorHAnsi"/>
          <w:i w:val="0"/>
          <w:noProof/>
          <w:vertAlign w:val="superscript"/>
        </w:rPr>
        <w:t>12 13 20 21</w:t>
      </w:r>
      <w:r w:rsidR="00027656" w:rsidRPr="005A13BA">
        <w:rPr>
          <w:rFonts w:asciiTheme="minorHAnsi" w:hAnsiTheme="minorHAnsi" w:cstheme="minorHAnsi"/>
          <w:i w:val="0"/>
        </w:rPr>
        <w:fldChar w:fldCharType="end"/>
      </w:r>
      <w:r w:rsidR="001E7A05" w:rsidRPr="005A13BA">
        <w:rPr>
          <w:rFonts w:asciiTheme="minorHAnsi" w:hAnsiTheme="minorHAnsi" w:cstheme="minorHAnsi"/>
          <w:i w:val="0"/>
        </w:rPr>
        <w:t xml:space="preserve"> </w:t>
      </w:r>
      <w:r w:rsidR="00337F90" w:rsidRPr="005A13BA">
        <w:rPr>
          <w:rFonts w:asciiTheme="minorHAnsi" w:hAnsiTheme="minorHAnsi" w:cstheme="minorHAnsi"/>
          <w:i w:val="0"/>
        </w:rPr>
        <w:t xml:space="preserve">All cases </w:t>
      </w:r>
      <w:r w:rsidR="002573FC" w:rsidRPr="005A13BA">
        <w:rPr>
          <w:rFonts w:asciiTheme="minorHAnsi" w:hAnsiTheme="minorHAnsi" w:cstheme="minorHAnsi"/>
          <w:i w:val="0"/>
        </w:rPr>
        <w:t xml:space="preserve">which used </w:t>
      </w:r>
      <w:r w:rsidR="00337F90" w:rsidRPr="005A13BA">
        <w:rPr>
          <w:rFonts w:asciiTheme="minorHAnsi" w:hAnsiTheme="minorHAnsi" w:cstheme="minorHAnsi"/>
          <w:i w:val="0"/>
        </w:rPr>
        <w:t>the frontal plane projection angle compare</w:t>
      </w:r>
      <w:r w:rsidR="00F626AC" w:rsidRPr="005A13BA">
        <w:rPr>
          <w:rFonts w:asciiTheme="minorHAnsi" w:hAnsiTheme="minorHAnsi" w:cstheme="minorHAnsi"/>
          <w:i w:val="0"/>
        </w:rPr>
        <w:t>d</w:t>
      </w:r>
      <w:r w:rsidR="00337F90" w:rsidRPr="005A13BA">
        <w:rPr>
          <w:rFonts w:asciiTheme="minorHAnsi" w:hAnsiTheme="minorHAnsi" w:cstheme="minorHAnsi"/>
          <w:i w:val="0"/>
        </w:rPr>
        <w:t xml:space="preserve"> participants with </w:t>
      </w:r>
      <w:r w:rsidR="004D7B93" w:rsidRPr="005A13BA">
        <w:rPr>
          <w:rFonts w:asciiTheme="minorHAnsi" w:hAnsiTheme="minorHAnsi" w:cstheme="minorHAnsi"/>
          <w:i w:val="0"/>
        </w:rPr>
        <w:t>patellofemoral</w:t>
      </w:r>
      <w:r w:rsidR="00337F90" w:rsidRPr="005A13BA">
        <w:rPr>
          <w:rFonts w:asciiTheme="minorHAnsi" w:hAnsiTheme="minorHAnsi" w:cstheme="minorHAnsi"/>
          <w:i w:val="0"/>
        </w:rPr>
        <w:t xml:space="preserve"> pain to </w:t>
      </w:r>
      <w:r w:rsidR="004D7B93" w:rsidRPr="005A13BA">
        <w:rPr>
          <w:rFonts w:asciiTheme="minorHAnsi" w:hAnsiTheme="minorHAnsi" w:cstheme="minorHAnsi"/>
          <w:i w:val="0"/>
        </w:rPr>
        <w:t xml:space="preserve">control participants. </w:t>
      </w:r>
      <w:r w:rsidR="00027656" w:rsidRPr="005A13BA">
        <w:rPr>
          <w:rFonts w:asciiTheme="minorHAnsi" w:hAnsiTheme="minorHAnsi" w:cstheme="minorHAnsi"/>
          <w:i w:val="0"/>
        </w:rPr>
        <w:t>One study utilised open MRI to determine patella displacement in 2D</w:t>
      </w:r>
      <w:r w:rsidR="00905695" w:rsidRPr="005A13BA">
        <w:rPr>
          <w:rFonts w:asciiTheme="minorHAnsi" w:hAnsiTheme="minorHAnsi" w:cstheme="minorHAnsi"/>
          <w:i w:val="0"/>
        </w:rPr>
        <w:t>.</w:t>
      </w:r>
      <w:r w:rsidR="00027656" w:rsidRPr="005A13BA">
        <w:rPr>
          <w:rFonts w:asciiTheme="minorHAnsi" w:hAnsiTheme="minorHAnsi" w:cstheme="minorHAnsi"/>
          <w:i w:val="0"/>
        </w:rPr>
        <w:t xml:space="preserve"> </w:t>
      </w:r>
      <w:r w:rsidR="00027656" w:rsidRPr="005A13BA">
        <w:rPr>
          <w:rFonts w:asciiTheme="minorHAnsi" w:hAnsiTheme="minorHAnsi" w:cstheme="minorHAnsi"/>
          <w:i w:val="0"/>
        </w:rPr>
        <w:fldChar w:fldCharType="begin">
          <w:fldData xml:space="preserve">PEVuZE5vdGU+PENpdGU+PEF1dGhvcj5Tb3V6YTwvQXV0aG9yPjxZZWFyPjIwMTA8L1llYXI+PFJl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</w:fldData>
        </w:fldChar>
      </w:r>
      <w:r w:rsidR="001E2DFB" w:rsidRPr="005A13BA">
        <w:rPr>
          <w:rFonts w:asciiTheme="minorHAnsi" w:hAnsiTheme="minorHAnsi" w:cstheme="minorHAnsi"/>
          <w:i w:val="0"/>
        </w:rPr>
        <w:instrText xml:space="preserve"> ADDIN EN.CITE </w:instrText>
      </w:r>
      <w:r w:rsidR="001E2DFB" w:rsidRPr="005A13BA">
        <w:rPr>
          <w:rFonts w:asciiTheme="minorHAnsi" w:hAnsiTheme="minorHAnsi" w:cstheme="minorHAnsi"/>
          <w:i w:val="0"/>
        </w:rPr>
        <w:fldChar w:fldCharType="begin">
          <w:fldData xml:space="preserve">PEVuZE5vdGU+PENpdGU+PEF1dGhvcj5Tb3V6YTwvQXV0aG9yPjxZZWFyPjIwMTA8L1llYXI+PFJl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</w:fldData>
        </w:fldChar>
      </w:r>
      <w:r w:rsidR="001E2DFB" w:rsidRPr="005A13BA">
        <w:rPr>
          <w:rFonts w:asciiTheme="minorHAnsi" w:hAnsiTheme="minorHAnsi" w:cstheme="minorHAnsi"/>
          <w:i w:val="0"/>
        </w:rPr>
        <w:instrText xml:space="preserve"> ADDIN EN.CITE.DATA </w:instrText>
      </w:r>
      <w:r w:rsidR="001E2DFB" w:rsidRPr="005A13BA">
        <w:rPr>
          <w:rFonts w:asciiTheme="minorHAnsi" w:hAnsiTheme="minorHAnsi" w:cstheme="minorHAnsi"/>
          <w:i w:val="0"/>
        </w:rPr>
      </w:r>
      <w:r w:rsidR="001E2DFB" w:rsidRPr="005A13BA">
        <w:rPr>
          <w:rFonts w:asciiTheme="minorHAnsi" w:hAnsiTheme="minorHAnsi" w:cstheme="minorHAnsi"/>
          <w:i w:val="0"/>
        </w:rPr>
        <w:fldChar w:fldCharType="end"/>
      </w:r>
      <w:r w:rsidR="00027656" w:rsidRPr="005A13BA">
        <w:rPr>
          <w:rFonts w:asciiTheme="minorHAnsi" w:hAnsiTheme="minorHAnsi" w:cstheme="minorHAnsi"/>
          <w:i w:val="0"/>
        </w:rPr>
      </w:r>
      <w:r w:rsidR="00027656" w:rsidRPr="005A13BA">
        <w:rPr>
          <w:rFonts w:asciiTheme="minorHAnsi" w:hAnsiTheme="minorHAnsi" w:cstheme="minorHAnsi"/>
          <w:i w:val="0"/>
        </w:rPr>
        <w:fldChar w:fldCharType="separate"/>
      </w:r>
      <w:r w:rsidR="001E2DFB" w:rsidRPr="005A13BA">
        <w:rPr>
          <w:rFonts w:asciiTheme="minorHAnsi" w:hAnsiTheme="minorHAnsi" w:cstheme="minorHAnsi"/>
          <w:i w:val="0"/>
          <w:noProof/>
          <w:vertAlign w:val="superscript"/>
        </w:rPr>
        <w:t>18</w:t>
      </w:r>
      <w:r w:rsidR="00027656" w:rsidRPr="005A13BA">
        <w:rPr>
          <w:rFonts w:asciiTheme="minorHAnsi" w:hAnsiTheme="minorHAnsi" w:cstheme="minorHAnsi"/>
          <w:i w:val="0"/>
        </w:rPr>
        <w:fldChar w:fldCharType="end"/>
      </w:r>
      <w:r w:rsidR="00027656" w:rsidRPr="005A13BA">
        <w:rPr>
          <w:rFonts w:asciiTheme="minorHAnsi" w:hAnsiTheme="minorHAnsi" w:cstheme="minorHAnsi"/>
          <w:i w:val="0"/>
        </w:rPr>
        <w:t xml:space="preserve"> The </w:t>
      </w:r>
      <w:r w:rsidR="00560EB8" w:rsidRPr="005A13BA">
        <w:rPr>
          <w:rFonts w:asciiTheme="minorHAnsi" w:hAnsiTheme="minorHAnsi" w:cstheme="minorHAnsi"/>
          <w:i w:val="0"/>
        </w:rPr>
        <w:t>majority</w:t>
      </w:r>
      <w:r w:rsidR="00027656" w:rsidRPr="005A13BA">
        <w:rPr>
          <w:rFonts w:asciiTheme="minorHAnsi" w:hAnsiTheme="minorHAnsi" w:cstheme="minorHAnsi"/>
          <w:i w:val="0"/>
        </w:rPr>
        <w:t xml:space="preserve"> of studies reported single indices extracted from the measured data (e.g. maximum angle)</w:t>
      </w:r>
      <w:r w:rsidR="00800A83" w:rsidRPr="005A13BA">
        <w:rPr>
          <w:rFonts w:asciiTheme="minorHAnsi" w:hAnsiTheme="minorHAnsi" w:cstheme="minorHAnsi"/>
          <w:i w:val="0"/>
        </w:rPr>
        <w:t xml:space="preserve"> with exception of one study which</w:t>
      </w:r>
      <w:r w:rsidR="00027656" w:rsidRPr="005A13BA">
        <w:rPr>
          <w:rFonts w:asciiTheme="minorHAnsi" w:hAnsiTheme="minorHAnsi" w:cstheme="minorHAnsi"/>
          <w:i w:val="0"/>
        </w:rPr>
        <w:t xml:space="preserve"> </w:t>
      </w:r>
      <w:r w:rsidR="002C0169" w:rsidRPr="005A13BA">
        <w:rPr>
          <w:rFonts w:asciiTheme="minorHAnsi" w:hAnsiTheme="minorHAnsi" w:cstheme="minorHAnsi"/>
          <w:i w:val="0"/>
        </w:rPr>
        <w:t xml:space="preserve">additionally </w:t>
      </w:r>
      <w:r w:rsidR="00027656" w:rsidRPr="005A13BA">
        <w:rPr>
          <w:rFonts w:asciiTheme="minorHAnsi" w:hAnsiTheme="minorHAnsi" w:cstheme="minorHAnsi"/>
          <w:i w:val="0"/>
        </w:rPr>
        <w:t>utilise</w:t>
      </w:r>
      <w:r w:rsidR="00560EB8" w:rsidRPr="005A13BA">
        <w:rPr>
          <w:rFonts w:asciiTheme="minorHAnsi" w:hAnsiTheme="minorHAnsi" w:cstheme="minorHAnsi"/>
          <w:i w:val="0"/>
        </w:rPr>
        <w:t>d</w:t>
      </w:r>
      <w:r w:rsidR="00027656" w:rsidRPr="005A13BA">
        <w:rPr>
          <w:rFonts w:asciiTheme="minorHAnsi" w:hAnsiTheme="minorHAnsi" w:cstheme="minorHAnsi"/>
          <w:i w:val="0"/>
        </w:rPr>
        <w:t xml:space="preserve"> Principal Component Analysis on the 3D kinematic waveforms</w:t>
      </w:r>
      <w:r w:rsidR="002573FC" w:rsidRPr="005A13BA">
        <w:rPr>
          <w:rFonts w:asciiTheme="minorHAnsi" w:hAnsiTheme="minorHAnsi" w:cstheme="minorHAnsi"/>
          <w:i w:val="0"/>
        </w:rPr>
        <w:t>.</w:t>
      </w:r>
      <w:r w:rsidR="00027656" w:rsidRPr="005A13BA">
        <w:rPr>
          <w:rFonts w:asciiTheme="minorHAnsi" w:hAnsiTheme="minorHAnsi" w:cstheme="minorHAnsi"/>
          <w:i w:val="0"/>
        </w:rPr>
        <w:fldChar w:fldCharType="begin">
          <w:fldData xml:space="preserve">PEVuZE5vdGU+PENpdGU+PEF1dGhvcj5TdC1PbmdlPC9BdXRob3I+PFllYXI+MjAwNDwvWWVhcj48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</w:fldData>
        </w:fldChar>
      </w:r>
      <w:r w:rsidR="001E2DFB" w:rsidRPr="005A13BA">
        <w:rPr>
          <w:rFonts w:asciiTheme="minorHAnsi" w:hAnsiTheme="minorHAnsi" w:cstheme="minorHAnsi"/>
          <w:i w:val="0"/>
        </w:rPr>
        <w:instrText xml:space="preserve"> ADDIN EN.CITE </w:instrText>
      </w:r>
      <w:r w:rsidR="001E2DFB" w:rsidRPr="005A13BA">
        <w:rPr>
          <w:rFonts w:asciiTheme="minorHAnsi" w:hAnsiTheme="minorHAnsi" w:cstheme="minorHAnsi"/>
          <w:i w:val="0"/>
        </w:rPr>
        <w:fldChar w:fldCharType="begin">
          <w:fldData xml:space="preserve">PEVuZE5vdGU+PENpdGU+PEF1dGhvcj5TdC1PbmdlPC9BdXRob3I+PFllYXI+MjAwNDwvWWVhcj48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</w:fldData>
        </w:fldChar>
      </w:r>
      <w:r w:rsidR="001E2DFB" w:rsidRPr="005A13BA">
        <w:rPr>
          <w:rFonts w:asciiTheme="minorHAnsi" w:hAnsiTheme="minorHAnsi" w:cstheme="minorHAnsi"/>
          <w:i w:val="0"/>
        </w:rPr>
        <w:instrText xml:space="preserve"> ADDIN EN.CITE.DATA </w:instrText>
      </w:r>
      <w:r w:rsidR="001E2DFB" w:rsidRPr="005A13BA">
        <w:rPr>
          <w:rFonts w:asciiTheme="minorHAnsi" w:hAnsiTheme="minorHAnsi" w:cstheme="minorHAnsi"/>
          <w:i w:val="0"/>
        </w:rPr>
      </w:r>
      <w:r w:rsidR="001E2DFB" w:rsidRPr="005A13BA">
        <w:rPr>
          <w:rFonts w:asciiTheme="minorHAnsi" w:hAnsiTheme="minorHAnsi" w:cstheme="minorHAnsi"/>
          <w:i w:val="0"/>
        </w:rPr>
        <w:fldChar w:fldCharType="end"/>
      </w:r>
      <w:r w:rsidR="00027656" w:rsidRPr="005A13BA">
        <w:rPr>
          <w:rFonts w:asciiTheme="minorHAnsi" w:hAnsiTheme="minorHAnsi" w:cstheme="minorHAnsi"/>
          <w:i w:val="0"/>
        </w:rPr>
      </w:r>
      <w:r w:rsidR="00027656" w:rsidRPr="005A13BA">
        <w:rPr>
          <w:rFonts w:asciiTheme="minorHAnsi" w:hAnsiTheme="minorHAnsi" w:cstheme="minorHAnsi"/>
          <w:i w:val="0"/>
        </w:rPr>
        <w:fldChar w:fldCharType="separate"/>
      </w:r>
      <w:r w:rsidR="001E2DFB" w:rsidRPr="005A13BA">
        <w:rPr>
          <w:rFonts w:asciiTheme="minorHAnsi" w:hAnsiTheme="minorHAnsi" w:cstheme="minorHAnsi"/>
          <w:i w:val="0"/>
          <w:noProof/>
          <w:vertAlign w:val="superscript"/>
        </w:rPr>
        <w:t>24</w:t>
      </w:r>
      <w:r w:rsidR="00027656" w:rsidRPr="005A13BA">
        <w:rPr>
          <w:rFonts w:asciiTheme="minorHAnsi" w:hAnsiTheme="minorHAnsi" w:cstheme="minorHAnsi"/>
          <w:i w:val="0"/>
        </w:rPr>
        <w:fldChar w:fldCharType="end"/>
      </w:r>
      <w:r w:rsidR="00027656" w:rsidRPr="005A13BA">
        <w:rPr>
          <w:rFonts w:asciiTheme="minorHAnsi" w:hAnsiTheme="minorHAnsi" w:cstheme="minorHAnsi"/>
          <w:i w:val="0"/>
        </w:rPr>
        <w:t xml:space="preserve"> </w:t>
      </w:r>
      <w:r w:rsidR="008201F4" w:rsidRPr="005A13BA">
        <w:rPr>
          <w:rFonts w:asciiTheme="minorHAnsi" w:hAnsiTheme="minorHAnsi" w:cstheme="minorHAnsi"/>
          <w:i w:val="0"/>
        </w:rPr>
        <w:t>Five</w:t>
      </w:r>
      <w:r w:rsidR="008F3B92" w:rsidRPr="005A13BA">
        <w:rPr>
          <w:rFonts w:asciiTheme="minorHAnsi" w:hAnsiTheme="minorHAnsi" w:cstheme="minorHAnsi"/>
          <w:i w:val="0"/>
        </w:rPr>
        <w:t xml:space="preserve"> studies provided evidence for the validity and reliability of the outcome measures</w:t>
      </w:r>
      <w:r w:rsidR="00905695" w:rsidRPr="005A13BA">
        <w:rPr>
          <w:rFonts w:asciiTheme="minorHAnsi" w:hAnsiTheme="minorHAnsi" w:cstheme="minorHAnsi"/>
          <w:i w:val="0"/>
        </w:rPr>
        <w:t>,</w:t>
      </w:r>
      <w:r w:rsidR="008F3B92" w:rsidRPr="005A13BA">
        <w:rPr>
          <w:rFonts w:asciiTheme="minorHAnsi" w:hAnsiTheme="minorHAnsi" w:cstheme="minorHAnsi"/>
          <w:i w:val="0"/>
        </w:rPr>
        <w:fldChar w:fldCharType="begin">
          <w:fldData xml:space="preserve">PEVuZE5vdGU+PENpdGU+PEF1dGhvcj5LdmlzdDwvQXV0aG9yPjxZZWFyPjIwMDU8L1llYXI+PFJl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</w:fldData>
        </w:fldChar>
      </w:r>
      <w:r w:rsidR="00CF04EA" w:rsidRPr="005A13BA">
        <w:rPr>
          <w:rFonts w:asciiTheme="minorHAnsi" w:hAnsiTheme="minorHAnsi" w:cstheme="minorHAnsi"/>
          <w:i w:val="0"/>
        </w:rPr>
        <w:instrText xml:space="preserve"> ADDIN EN.CITE </w:instrText>
      </w:r>
      <w:r w:rsidR="00CF04EA" w:rsidRPr="005A13BA">
        <w:rPr>
          <w:rFonts w:asciiTheme="minorHAnsi" w:hAnsiTheme="minorHAnsi" w:cstheme="minorHAnsi"/>
          <w:i w:val="0"/>
        </w:rPr>
        <w:fldChar w:fldCharType="begin">
          <w:fldData xml:space="preserve">PEVuZE5vdGU+PENpdGU+PEF1dGhvcj5LdmlzdDwvQXV0aG9yPjxZZWFyPjIwMDU8L1llYXI+PFJl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</w:fldData>
        </w:fldChar>
      </w:r>
      <w:r w:rsidR="00CF04EA" w:rsidRPr="005A13BA">
        <w:rPr>
          <w:rFonts w:asciiTheme="minorHAnsi" w:hAnsiTheme="minorHAnsi" w:cstheme="minorHAnsi"/>
          <w:i w:val="0"/>
        </w:rPr>
        <w:instrText xml:space="preserve"> ADDIN EN.CITE.DATA </w:instrText>
      </w:r>
      <w:r w:rsidR="00CF04EA" w:rsidRPr="005A13BA">
        <w:rPr>
          <w:rFonts w:asciiTheme="minorHAnsi" w:hAnsiTheme="minorHAnsi" w:cstheme="minorHAnsi"/>
          <w:i w:val="0"/>
        </w:rPr>
      </w:r>
      <w:r w:rsidR="00CF04EA" w:rsidRPr="005A13BA">
        <w:rPr>
          <w:rFonts w:asciiTheme="minorHAnsi" w:hAnsiTheme="minorHAnsi" w:cstheme="minorHAnsi"/>
          <w:i w:val="0"/>
        </w:rPr>
        <w:fldChar w:fldCharType="end"/>
      </w:r>
      <w:r w:rsidR="008F3B92" w:rsidRPr="005A13BA">
        <w:rPr>
          <w:rFonts w:asciiTheme="minorHAnsi" w:hAnsiTheme="minorHAnsi" w:cstheme="minorHAnsi"/>
          <w:i w:val="0"/>
        </w:rPr>
      </w:r>
      <w:r w:rsidR="008F3B92" w:rsidRPr="005A13BA">
        <w:rPr>
          <w:rFonts w:asciiTheme="minorHAnsi" w:hAnsiTheme="minorHAnsi" w:cstheme="minorHAnsi"/>
          <w:i w:val="0"/>
        </w:rPr>
        <w:fldChar w:fldCharType="separate"/>
      </w:r>
      <w:r w:rsidR="001E2DFB" w:rsidRPr="005A13BA">
        <w:rPr>
          <w:rFonts w:asciiTheme="minorHAnsi" w:hAnsiTheme="minorHAnsi" w:cstheme="minorHAnsi"/>
          <w:i w:val="0"/>
          <w:noProof/>
          <w:vertAlign w:val="superscript"/>
        </w:rPr>
        <w:t>16 20 21 23 25</w:t>
      </w:r>
      <w:r w:rsidR="008F3B92" w:rsidRPr="005A13BA">
        <w:rPr>
          <w:rFonts w:asciiTheme="minorHAnsi" w:hAnsiTheme="minorHAnsi" w:cstheme="minorHAnsi"/>
          <w:i w:val="0"/>
        </w:rPr>
        <w:fldChar w:fldCharType="end"/>
      </w:r>
      <w:r w:rsidR="008F3B92" w:rsidRPr="005A13BA">
        <w:rPr>
          <w:rFonts w:asciiTheme="minorHAnsi" w:hAnsiTheme="minorHAnsi" w:cstheme="minorHAnsi"/>
          <w:i w:val="0"/>
        </w:rPr>
        <w:t xml:space="preserve"> one study reported evidence of validity only</w:t>
      </w:r>
      <w:r w:rsidR="00905695" w:rsidRPr="005A13BA">
        <w:rPr>
          <w:rFonts w:asciiTheme="minorHAnsi" w:hAnsiTheme="minorHAnsi" w:cstheme="minorHAnsi"/>
          <w:i w:val="0"/>
        </w:rPr>
        <w:t>,</w:t>
      </w:r>
      <w:r w:rsidR="008F3B92" w:rsidRPr="005A13BA">
        <w:rPr>
          <w:rFonts w:asciiTheme="minorHAnsi" w:hAnsiTheme="minorHAnsi" w:cstheme="minorHAnsi"/>
          <w:i w:val="0"/>
        </w:rPr>
        <w:fldChar w:fldCharType="begin">
          <w:fldData xml:space="preserve">PEVuZE5vdGU+PENpdGU+PEF1dGhvcj5Tb25nPC9BdXRob3I+PFllYXI+MjAxNTwvWWVhcj48UmVj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</w:fldData>
        </w:fldChar>
      </w:r>
      <w:r w:rsidR="001E2DFB" w:rsidRPr="005A13BA">
        <w:rPr>
          <w:rFonts w:asciiTheme="minorHAnsi" w:hAnsiTheme="minorHAnsi" w:cstheme="minorHAnsi"/>
          <w:i w:val="0"/>
        </w:rPr>
        <w:instrText xml:space="preserve"> ADDIN EN.CITE </w:instrText>
      </w:r>
      <w:r w:rsidR="001E2DFB" w:rsidRPr="005A13BA">
        <w:rPr>
          <w:rFonts w:asciiTheme="minorHAnsi" w:hAnsiTheme="minorHAnsi" w:cstheme="minorHAnsi"/>
          <w:i w:val="0"/>
        </w:rPr>
        <w:fldChar w:fldCharType="begin">
          <w:fldData xml:space="preserve">PEVuZE5vdGU+PENpdGU+PEF1dGhvcj5Tb25nPC9BdXRob3I+PFllYXI+MjAxNTwvWWVhcj48UmVj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</w:fldData>
        </w:fldChar>
      </w:r>
      <w:r w:rsidR="001E2DFB" w:rsidRPr="005A13BA">
        <w:rPr>
          <w:rFonts w:asciiTheme="minorHAnsi" w:hAnsiTheme="minorHAnsi" w:cstheme="minorHAnsi"/>
          <w:i w:val="0"/>
        </w:rPr>
        <w:instrText xml:space="preserve"> ADDIN EN.CITE.DATA </w:instrText>
      </w:r>
      <w:r w:rsidR="001E2DFB" w:rsidRPr="005A13BA">
        <w:rPr>
          <w:rFonts w:asciiTheme="minorHAnsi" w:hAnsiTheme="minorHAnsi" w:cstheme="minorHAnsi"/>
          <w:i w:val="0"/>
        </w:rPr>
      </w:r>
      <w:r w:rsidR="001E2DFB" w:rsidRPr="005A13BA">
        <w:rPr>
          <w:rFonts w:asciiTheme="minorHAnsi" w:hAnsiTheme="minorHAnsi" w:cstheme="minorHAnsi"/>
          <w:i w:val="0"/>
        </w:rPr>
        <w:fldChar w:fldCharType="end"/>
      </w:r>
      <w:r w:rsidR="008F3B92" w:rsidRPr="005A13BA">
        <w:rPr>
          <w:rFonts w:asciiTheme="minorHAnsi" w:hAnsiTheme="minorHAnsi" w:cstheme="minorHAnsi"/>
          <w:i w:val="0"/>
        </w:rPr>
      </w:r>
      <w:r w:rsidR="008F3B92" w:rsidRPr="005A13BA">
        <w:rPr>
          <w:rFonts w:asciiTheme="minorHAnsi" w:hAnsiTheme="minorHAnsi" w:cstheme="minorHAnsi"/>
          <w:i w:val="0"/>
        </w:rPr>
        <w:fldChar w:fldCharType="separate"/>
      </w:r>
      <w:r w:rsidR="001E2DFB" w:rsidRPr="005A13BA">
        <w:rPr>
          <w:rFonts w:asciiTheme="minorHAnsi" w:hAnsiTheme="minorHAnsi" w:cstheme="minorHAnsi"/>
          <w:i w:val="0"/>
          <w:noProof/>
          <w:vertAlign w:val="superscript"/>
        </w:rPr>
        <w:t>17</w:t>
      </w:r>
      <w:r w:rsidR="008F3B92" w:rsidRPr="005A13BA">
        <w:rPr>
          <w:rFonts w:asciiTheme="minorHAnsi" w:hAnsiTheme="minorHAnsi" w:cstheme="minorHAnsi"/>
          <w:i w:val="0"/>
        </w:rPr>
        <w:fldChar w:fldCharType="end"/>
      </w:r>
      <w:r w:rsidR="008F3B92" w:rsidRPr="005A13BA">
        <w:rPr>
          <w:rFonts w:asciiTheme="minorHAnsi" w:hAnsiTheme="minorHAnsi" w:cstheme="minorHAnsi"/>
          <w:i w:val="0"/>
        </w:rPr>
        <w:t xml:space="preserve"> six studies reported evidence of reliability only</w:t>
      </w:r>
      <w:r w:rsidR="008F3B92" w:rsidRPr="005A13BA">
        <w:rPr>
          <w:rFonts w:asciiTheme="minorHAnsi" w:hAnsiTheme="minorHAnsi" w:cstheme="minorHAnsi"/>
          <w:i w:val="0"/>
        </w:rPr>
        <w:fldChar w:fldCharType="begin">
          <w:fldData xml:space="preserve">PEVuZE5vdGU+PENpdGU+PEF1dGhvcj5IYXR0b248L0F1dGhvcj48WWVhcj4yMDE0PC9ZZWFyPjxS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</w:fldData>
        </w:fldChar>
      </w:r>
      <w:r w:rsidR="009B0599" w:rsidRPr="005A13BA">
        <w:rPr>
          <w:rFonts w:asciiTheme="minorHAnsi" w:hAnsiTheme="minorHAnsi" w:cstheme="minorHAnsi"/>
          <w:i w:val="0"/>
        </w:rPr>
        <w:instrText xml:space="preserve"> ADDIN EN.CITE </w:instrText>
      </w:r>
      <w:r w:rsidR="009B0599" w:rsidRPr="005A13BA">
        <w:rPr>
          <w:rFonts w:asciiTheme="minorHAnsi" w:hAnsiTheme="minorHAnsi" w:cstheme="minorHAnsi"/>
          <w:i w:val="0"/>
        </w:rPr>
        <w:fldChar w:fldCharType="begin">
          <w:fldData xml:space="preserve">PEVuZE5vdGU+PENpdGU+PEF1dGhvcj5IYXR0b248L0F1dGhvcj48WWVhcj4yMDE0PC9ZZWFyPjxS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</w:fldData>
        </w:fldChar>
      </w:r>
      <w:r w:rsidR="009B0599" w:rsidRPr="005A13BA">
        <w:rPr>
          <w:rFonts w:asciiTheme="minorHAnsi" w:hAnsiTheme="minorHAnsi" w:cstheme="minorHAnsi"/>
          <w:i w:val="0"/>
        </w:rPr>
        <w:instrText xml:space="preserve"> ADDIN EN.CITE.DATA </w:instrText>
      </w:r>
      <w:r w:rsidR="009B0599" w:rsidRPr="005A13BA">
        <w:rPr>
          <w:rFonts w:asciiTheme="minorHAnsi" w:hAnsiTheme="minorHAnsi" w:cstheme="minorHAnsi"/>
          <w:i w:val="0"/>
        </w:rPr>
      </w:r>
      <w:r w:rsidR="009B0599" w:rsidRPr="005A13BA">
        <w:rPr>
          <w:rFonts w:asciiTheme="minorHAnsi" w:hAnsiTheme="minorHAnsi" w:cstheme="minorHAnsi"/>
          <w:i w:val="0"/>
        </w:rPr>
        <w:fldChar w:fldCharType="end"/>
      </w:r>
      <w:r w:rsidR="008F3B92" w:rsidRPr="005A13BA">
        <w:rPr>
          <w:rFonts w:asciiTheme="minorHAnsi" w:hAnsiTheme="minorHAnsi" w:cstheme="minorHAnsi"/>
          <w:i w:val="0"/>
        </w:rPr>
      </w:r>
      <w:r w:rsidR="008F3B92" w:rsidRPr="005A13BA">
        <w:rPr>
          <w:rFonts w:asciiTheme="minorHAnsi" w:hAnsiTheme="minorHAnsi" w:cstheme="minorHAnsi"/>
          <w:i w:val="0"/>
        </w:rPr>
        <w:fldChar w:fldCharType="separate"/>
      </w:r>
      <w:r w:rsidR="001E2DFB" w:rsidRPr="005A13BA">
        <w:rPr>
          <w:rFonts w:asciiTheme="minorHAnsi" w:hAnsiTheme="minorHAnsi" w:cstheme="minorHAnsi"/>
          <w:i w:val="0"/>
          <w:noProof/>
          <w:vertAlign w:val="superscript"/>
        </w:rPr>
        <w:t>12-15 18 26</w:t>
      </w:r>
      <w:r w:rsidR="008F3B92" w:rsidRPr="005A13BA">
        <w:rPr>
          <w:rFonts w:asciiTheme="minorHAnsi" w:hAnsiTheme="minorHAnsi" w:cstheme="minorHAnsi"/>
          <w:i w:val="0"/>
        </w:rPr>
        <w:fldChar w:fldCharType="end"/>
      </w:r>
      <w:r w:rsidR="008F3B92" w:rsidRPr="005A13BA">
        <w:rPr>
          <w:rFonts w:asciiTheme="minorHAnsi" w:hAnsiTheme="minorHAnsi" w:cstheme="minorHAnsi"/>
          <w:i w:val="0"/>
        </w:rPr>
        <w:t xml:space="preserve"> and </w:t>
      </w:r>
      <w:r w:rsidR="008201F4" w:rsidRPr="005A13BA">
        <w:rPr>
          <w:rFonts w:asciiTheme="minorHAnsi" w:hAnsiTheme="minorHAnsi" w:cstheme="minorHAnsi"/>
          <w:i w:val="0"/>
        </w:rPr>
        <w:t>four</w:t>
      </w:r>
      <w:r w:rsidR="008F3B92" w:rsidRPr="005A13BA">
        <w:rPr>
          <w:rFonts w:asciiTheme="minorHAnsi" w:hAnsiTheme="minorHAnsi" w:cstheme="minorHAnsi"/>
          <w:i w:val="0"/>
        </w:rPr>
        <w:t xml:space="preserve"> studies reported no evidence for either validity or reliability</w:t>
      </w:r>
      <w:r w:rsidR="00905695" w:rsidRPr="005A13BA">
        <w:rPr>
          <w:rFonts w:asciiTheme="minorHAnsi" w:hAnsiTheme="minorHAnsi" w:cstheme="minorHAnsi"/>
          <w:i w:val="0"/>
        </w:rPr>
        <w:t>.</w:t>
      </w:r>
      <w:r w:rsidR="008F3B92" w:rsidRPr="005A13BA">
        <w:rPr>
          <w:rFonts w:asciiTheme="minorHAnsi" w:hAnsiTheme="minorHAnsi" w:cstheme="minorHAnsi"/>
          <w:i w:val="0"/>
        </w:rPr>
        <w:fldChar w:fldCharType="begin">
          <w:fldData xml:space="preserve">PEVuZE5vdGU+PENpdGU+PEF1dGhvcj5TdC1PbmdlPC9BdXRob3I+PFllYXI+MjAwNDwvWWVhcj48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</w:fldData>
        </w:fldChar>
      </w:r>
      <w:r w:rsidR="001E2DFB" w:rsidRPr="005A13BA">
        <w:rPr>
          <w:rFonts w:asciiTheme="minorHAnsi" w:hAnsiTheme="minorHAnsi" w:cstheme="minorHAnsi"/>
          <w:i w:val="0"/>
        </w:rPr>
        <w:instrText xml:space="preserve"> ADDIN EN.CITE </w:instrText>
      </w:r>
      <w:r w:rsidR="001E2DFB" w:rsidRPr="005A13BA">
        <w:rPr>
          <w:rFonts w:asciiTheme="minorHAnsi" w:hAnsiTheme="minorHAnsi" w:cstheme="minorHAnsi"/>
          <w:i w:val="0"/>
        </w:rPr>
        <w:fldChar w:fldCharType="begin">
          <w:fldData xml:space="preserve">PEVuZE5vdGU+PENpdGU+PEF1dGhvcj5TdC1PbmdlPC9BdXRob3I+PFllYXI+MjAwNDwvWWVhcj48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</w:fldData>
        </w:fldChar>
      </w:r>
      <w:r w:rsidR="001E2DFB" w:rsidRPr="005A13BA">
        <w:rPr>
          <w:rFonts w:asciiTheme="minorHAnsi" w:hAnsiTheme="minorHAnsi" w:cstheme="minorHAnsi"/>
          <w:i w:val="0"/>
        </w:rPr>
        <w:instrText xml:space="preserve"> ADDIN EN.CITE.DATA </w:instrText>
      </w:r>
      <w:r w:rsidR="001E2DFB" w:rsidRPr="005A13BA">
        <w:rPr>
          <w:rFonts w:asciiTheme="minorHAnsi" w:hAnsiTheme="minorHAnsi" w:cstheme="minorHAnsi"/>
          <w:i w:val="0"/>
        </w:rPr>
      </w:r>
      <w:r w:rsidR="001E2DFB" w:rsidRPr="005A13BA">
        <w:rPr>
          <w:rFonts w:asciiTheme="minorHAnsi" w:hAnsiTheme="minorHAnsi" w:cstheme="minorHAnsi"/>
          <w:i w:val="0"/>
        </w:rPr>
        <w:fldChar w:fldCharType="end"/>
      </w:r>
      <w:r w:rsidR="008F3B92" w:rsidRPr="005A13BA">
        <w:rPr>
          <w:rFonts w:asciiTheme="minorHAnsi" w:hAnsiTheme="minorHAnsi" w:cstheme="minorHAnsi"/>
          <w:i w:val="0"/>
        </w:rPr>
      </w:r>
      <w:r w:rsidR="008F3B92" w:rsidRPr="005A13BA">
        <w:rPr>
          <w:rFonts w:asciiTheme="minorHAnsi" w:hAnsiTheme="minorHAnsi" w:cstheme="minorHAnsi"/>
          <w:i w:val="0"/>
        </w:rPr>
        <w:fldChar w:fldCharType="separate"/>
      </w:r>
      <w:r w:rsidR="001E2DFB" w:rsidRPr="005A13BA">
        <w:rPr>
          <w:rFonts w:asciiTheme="minorHAnsi" w:hAnsiTheme="minorHAnsi" w:cstheme="minorHAnsi"/>
          <w:i w:val="0"/>
          <w:noProof/>
          <w:vertAlign w:val="superscript"/>
        </w:rPr>
        <w:t>19 20 22 24</w:t>
      </w:r>
      <w:r w:rsidR="008F3B92" w:rsidRPr="005A13BA">
        <w:rPr>
          <w:rFonts w:asciiTheme="minorHAnsi" w:hAnsiTheme="minorHAnsi" w:cstheme="minorHAnsi"/>
          <w:i w:val="0"/>
        </w:rPr>
        <w:fldChar w:fldCharType="end"/>
      </w:r>
    </w:p>
    <w:p w14:paraId="715398B0" w14:textId="46DE7962" w:rsidR="00337F90" w:rsidRPr="005A13BA" w:rsidRDefault="00337F90" w:rsidP="004A4657">
      <w:pPr>
        <w:spacing w:after="0" w:line="360" w:lineRule="auto"/>
      </w:pPr>
    </w:p>
    <w:p w14:paraId="76001CB6" w14:textId="5034E4BA" w:rsidR="00743B5B" w:rsidRPr="005A13BA" w:rsidRDefault="00337F90" w:rsidP="00743B5B">
      <w:pPr>
        <w:spacing w:after="0" w:line="360" w:lineRule="auto"/>
        <w:rPr>
          <w:b/>
          <w:u w:val="single"/>
        </w:rPr>
      </w:pPr>
      <w:r w:rsidRPr="005A13BA">
        <w:rPr>
          <w:b/>
          <w:u w:val="single"/>
        </w:rPr>
        <w:t>Comparisons between Pathological and Non-Pathological Groups</w:t>
      </w:r>
      <w:r w:rsidR="00743B5B" w:rsidRPr="005A13BA">
        <w:rPr>
          <w:b/>
          <w:u w:val="single"/>
        </w:rPr>
        <w:t xml:space="preserve"> - Summary of Results</w:t>
      </w:r>
    </w:p>
    <w:p w14:paraId="13947575" w14:textId="2036DCEA" w:rsidR="00832280" w:rsidRPr="005A13BA" w:rsidRDefault="00743B5B" w:rsidP="008113A4">
      <w:pPr>
        <w:spacing w:after="0" w:line="360" w:lineRule="auto"/>
      </w:pPr>
      <w:r w:rsidRPr="005A13BA">
        <w:t>A range of biomechanical parameters were used to compare various pathological groups</w:t>
      </w:r>
      <w:r w:rsidR="008113A4" w:rsidRPr="005A13BA">
        <w:t>.</w:t>
      </w:r>
      <w:r w:rsidRPr="005A13BA">
        <w:t xml:space="preserve"> </w:t>
      </w:r>
      <w:r w:rsidR="008113A4" w:rsidRPr="005A13BA">
        <w:t>T</w:t>
      </w:r>
      <w:r w:rsidRPr="005A13BA">
        <w:t>he most common</w:t>
      </w:r>
      <w:r w:rsidR="008113A4" w:rsidRPr="005A13BA">
        <w:t>ly used parameter</w:t>
      </w:r>
      <w:r w:rsidRPr="005A13BA">
        <w:t xml:space="preserve"> was the frontal plane projection angle, which was used to compare patellofemoral pain with control participants. The frontal plane projection angle, however, was not used to compare other conditions, such as anterior cruciate ligament injury</w:t>
      </w:r>
      <w:r w:rsidR="00197660" w:rsidRPr="005A13BA">
        <w:t xml:space="preserve">. </w:t>
      </w:r>
    </w:p>
    <w:p w14:paraId="4BA83513" w14:textId="77777777" w:rsidR="00B51E37" w:rsidRPr="005A13BA" w:rsidRDefault="00B51E37" w:rsidP="00B51E37">
      <w:pPr>
        <w:spacing w:after="0" w:line="360" w:lineRule="auto"/>
      </w:pPr>
    </w:p>
    <w:p w14:paraId="597719C6" w14:textId="5C3A9C95" w:rsidR="00337F90" w:rsidRPr="005A13BA" w:rsidRDefault="000923F2" w:rsidP="00B51E37">
      <w:pPr>
        <w:spacing w:after="0" w:line="360" w:lineRule="auto"/>
      </w:pPr>
      <w:r w:rsidRPr="005A13BA">
        <w:t>Patellofemoral</w:t>
      </w:r>
      <w:r w:rsidR="00743B5B" w:rsidRPr="005A13BA">
        <w:t xml:space="preserve"> pain participants had a greater </w:t>
      </w:r>
      <w:r w:rsidR="00252F64" w:rsidRPr="005A13BA">
        <w:t xml:space="preserve">knee </w:t>
      </w:r>
      <w:r w:rsidR="00743B5B" w:rsidRPr="005A13BA">
        <w:t xml:space="preserve">frontal plane </w:t>
      </w:r>
      <w:r w:rsidR="00252F64" w:rsidRPr="005A13BA">
        <w:t xml:space="preserve">projection </w:t>
      </w:r>
      <w:r w:rsidR="00743B5B" w:rsidRPr="005A13BA">
        <w:t xml:space="preserve">angle compared to controls, </w:t>
      </w:r>
      <w:r w:rsidR="004D7B93" w:rsidRPr="005A13BA">
        <w:t>ranging from 4</w:t>
      </w:r>
      <w:r w:rsidR="004D7B93" w:rsidRPr="005A13BA">
        <w:rPr>
          <w:rFonts w:cstheme="minorHAnsi"/>
        </w:rPr>
        <w:t>°</w:t>
      </w:r>
      <w:r w:rsidR="004D7B93" w:rsidRPr="005A13BA">
        <w:t xml:space="preserve"> to 8</w:t>
      </w:r>
      <w:r w:rsidR="004D7B93" w:rsidRPr="005A13BA">
        <w:rPr>
          <w:rFonts w:ascii="Arial" w:hAnsi="Arial" w:cs="Arial"/>
        </w:rPr>
        <w:t>°</w:t>
      </w:r>
      <w:r w:rsidR="004D7B93" w:rsidRPr="005A13BA">
        <w:t>.</w:t>
      </w:r>
      <w:r w:rsidR="004D7B93" w:rsidRPr="005A13BA">
        <w:fldChar w:fldCharType="begin">
          <w:fldData xml:space="preserve">PEVuZE5vdGU+PENpdGU+PEF1dGhvcj5XaWxsc29uPC9BdXRob3I+PFllYXI+MjAwODwvWWVhcj48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</w:fldData>
        </w:fldChar>
      </w:r>
      <w:r w:rsidR="00DD4BFC" w:rsidRPr="005A13BA">
        <w:instrText xml:space="preserve"> ADDIN EN.CITE </w:instrText>
      </w:r>
      <w:r w:rsidR="00DD4BFC" w:rsidRPr="005A13BA">
        <w:fldChar w:fldCharType="begin">
          <w:fldData xml:space="preserve">PEVuZE5vdGU+PENpdGU+PEF1dGhvcj5XaWxsc29uPC9BdXRob3I+PFllYXI+MjAwODwvWWVhcj48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</w:fldData>
        </w:fldChar>
      </w:r>
      <w:r w:rsidR="00DD4BFC" w:rsidRPr="005A13BA">
        <w:instrText xml:space="preserve"> ADDIN EN.CITE.DATA </w:instrText>
      </w:r>
      <w:r w:rsidR="00DD4BFC" w:rsidRPr="005A13BA">
        <w:fldChar w:fldCharType="end"/>
      </w:r>
      <w:r w:rsidR="004D7B93" w:rsidRPr="005A13BA">
        <w:fldChar w:fldCharType="separate"/>
      </w:r>
      <w:r w:rsidR="00DD4BFC" w:rsidRPr="005A13BA">
        <w:rPr>
          <w:noProof/>
          <w:vertAlign w:val="superscript"/>
        </w:rPr>
        <w:t>12 13 20 21</w:t>
      </w:r>
      <w:r w:rsidR="004D7B93" w:rsidRPr="005A13BA">
        <w:fldChar w:fldCharType="end"/>
      </w:r>
      <w:r w:rsidR="00DD4BFC" w:rsidRPr="005A13BA">
        <w:t xml:space="preserve"> </w:t>
      </w:r>
      <w:r w:rsidR="00AC66CD" w:rsidRPr="005A13BA">
        <w:t>Patellofemoral pain participants also demonstrated a 2.6</w:t>
      </w:r>
      <w:r w:rsidR="00AC66CD" w:rsidRPr="005A13BA">
        <w:rPr>
          <w:rFonts w:ascii="Arial" w:hAnsi="Arial" w:cs="Arial"/>
        </w:rPr>
        <w:t>°</w:t>
      </w:r>
      <w:r w:rsidR="00AC66CD" w:rsidRPr="005A13BA">
        <w:t xml:space="preserve"> greater ipsilateral trunk lean,</w:t>
      </w:r>
      <w:r w:rsidR="00AC66CD" w:rsidRPr="005A13BA">
        <w:fldChar w:fldCharType="begin">
          <w:fldData xml:space="preserve">PEVuZE5vdGU+PENpdGU+PEF1dGhvcj5OYWthZ2F3YTwvQXV0aG9yPjxZZWFyPjIwMTU8L1llYXI+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</w:fldData>
        </w:fldChar>
      </w:r>
      <w:r w:rsidR="00AC66CD" w:rsidRPr="005A13BA">
        <w:instrText xml:space="preserve"> ADDIN EN.CITE </w:instrText>
      </w:r>
      <w:r w:rsidR="00AC66CD" w:rsidRPr="005A13BA">
        <w:fldChar w:fldCharType="begin">
          <w:fldData xml:space="preserve">PEVuZE5vdGU+PENpdGU+PEF1dGhvcj5OYWthZ2F3YTwvQXV0aG9yPjxZZWFyPjIwMTU8L1llYXI+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</w:fldData>
        </w:fldChar>
      </w:r>
      <w:r w:rsidR="00AC66CD" w:rsidRPr="005A13BA">
        <w:instrText xml:space="preserve"> ADDIN EN.CITE.DATA </w:instrText>
      </w:r>
      <w:r w:rsidR="00AC66CD" w:rsidRPr="005A13BA">
        <w:fldChar w:fldCharType="end"/>
      </w:r>
      <w:r w:rsidR="00AC66CD" w:rsidRPr="005A13BA">
        <w:fldChar w:fldCharType="separate"/>
      </w:r>
      <w:r w:rsidR="00AC66CD" w:rsidRPr="005A13BA">
        <w:rPr>
          <w:noProof/>
          <w:vertAlign w:val="superscript"/>
        </w:rPr>
        <w:t>14 15</w:t>
      </w:r>
      <w:r w:rsidR="00AC66CD" w:rsidRPr="005A13BA">
        <w:fldChar w:fldCharType="end"/>
      </w:r>
      <w:r w:rsidR="00AC66CD" w:rsidRPr="005A13BA">
        <w:t xml:space="preserve"> a 2.9</w:t>
      </w:r>
      <w:r w:rsidR="00AC66CD" w:rsidRPr="005A13BA">
        <w:rPr>
          <w:rFonts w:ascii="Arial" w:hAnsi="Arial" w:cs="Arial"/>
        </w:rPr>
        <w:t>°</w:t>
      </w:r>
      <w:r w:rsidR="00AC66CD" w:rsidRPr="005A13BA">
        <w:t xml:space="preserve"> greater pelvis drop,</w:t>
      </w:r>
      <w:r w:rsidR="00AC66CD" w:rsidRPr="005A13BA">
        <w:fldChar w:fldCharType="begin">
          <w:fldData xml:space="preserve">PEVuZE5vdGU+PENpdGU+PEF1dGhvcj5OYWthZ2F3YTwvQXV0aG9yPjxZZWFyPjIwMTI8L1llYXI+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==
</w:fldData>
        </w:fldChar>
      </w:r>
      <w:r w:rsidR="00AC66CD" w:rsidRPr="005A13BA">
        <w:instrText xml:space="preserve"> ADDIN EN.CITE </w:instrText>
      </w:r>
      <w:r w:rsidR="00AC66CD" w:rsidRPr="005A13BA">
        <w:fldChar w:fldCharType="begin">
          <w:fldData xml:space="preserve">PEVuZE5vdGU+PENpdGU+PEF1dGhvcj5OYWthZ2F3YTwvQXV0aG9yPjxZZWFyPjIwMTI8L1llYXI+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==
</w:fldData>
        </w:fldChar>
      </w:r>
      <w:r w:rsidR="00AC66CD" w:rsidRPr="005A13BA">
        <w:instrText xml:space="preserve"> ADDIN EN.CITE.DATA </w:instrText>
      </w:r>
      <w:r w:rsidR="00AC66CD" w:rsidRPr="005A13BA">
        <w:fldChar w:fldCharType="end"/>
      </w:r>
      <w:r w:rsidR="00AC66CD" w:rsidRPr="005A13BA">
        <w:fldChar w:fldCharType="separate"/>
      </w:r>
      <w:r w:rsidR="00AC66CD" w:rsidRPr="005A13BA">
        <w:rPr>
          <w:noProof/>
          <w:vertAlign w:val="superscript"/>
        </w:rPr>
        <w:t>15</w:t>
      </w:r>
      <w:r w:rsidR="00AC66CD" w:rsidRPr="005A13BA">
        <w:fldChar w:fldCharType="end"/>
      </w:r>
      <w:r w:rsidR="00AC66CD" w:rsidRPr="005A13BA">
        <w:t xml:space="preserve"> greater hip a</w:t>
      </w:r>
      <w:r w:rsidR="00B51E37" w:rsidRPr="005A13BA">
        <w:t>d</w:t>
      </w:r>
      <w:r w:rsidR="00AC66CD" w:rsidRPr="005A13BA">
        <w:t>duction (24</w:t>
      </w:r>
      <w:r w:rsidR="00AC66CD" w:rsidRPr="005A13BA">
        <w:rPr>
          <w:rFonts w:ascii="Arial" w:hAnsi="Arial" w:cs="Arial"/>
        </w:rPr>
        <w:t>°</w:t>
      </w:r>
      <w:r w:rsidR="00AC66CD" w:rsidRPr="005A13BA">
        <w:t xml:space="preserve">±6.5 </w:t>
      </w:r>
      <w:r w:rsidR="00AC66CD" w:rsidRPr="005A13BA">
        <w:rPr>
          <w:i/>
        </w:rPr>
        <w:t xml:space="preserve">vs. </w:t>
      </w:r>
      <w:r w:rsidR="00AC66CD" w:rsidRPr="005A13BA">
        <w:t>19.2</w:t>
      </w:r>
      <w:r w:rsidR="00AC66CD" w:rsidRPr="005A13BA">
        <w:rPr>
          <w:rFonts w:ascii="Arial" w:hAnsi="Arial" w:cs="Arial"/>
        </w:rPr>
        <w:t>°</w:t>
      </w:r>
      <w:r w:rsidR="00AC66CD" w:rsidRPr="005A13BA">
        <w:t>±6) and knee abduction (10.5</w:t>
      </w:r>
      <w:r w:rsidR="00AC66CD" w:rsidRPr="005A13BA">
        <w:rPr>
          <w:rFonts w:ascii="Arial" w:hAnsi="Arial" w:cs="Arial"/>
        </w:rPr>
        <w:t>°</w:t>
      </w:r>
      <w:r w:rsidR="00AC66CD" w:rsidRPr="005A13BA">
        <w:t>±6.4 vs. 6.8</w:t>
      </w:r>
      <w:r w:rsidR="00AC66CD" w:rsidRPr="005A13BA">
        <w:rPr>
          <w:rFonts w:ascii="Arial" w:hAnsi="Arial" w:cs="Arial"/>
        </w:rPr>
        <w:t>°</w:t>
      </w:r>
      <w:r w:rsidR="00AC66CD" w:rsidRPr="005A13BA">
        <w:t>±5.3),</w:t>
      </w:r>
      <w:r w:rsidR="00AC66CD" w:rsidRPr="005A13BA">
        <w:fldChar w:fldCharType="begin">
          <w:fldData xml:space="preserve">PEVuZE5vdGU+PENpdGU+PEF1dGhvcj5OYWthZ2F3YTwvQXV0aG9yPjxZZWFyPjIwMTU8L1llYXI+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</w:fldData>
        </w:fldChar>
      </w:r>
      <w:r w:rsidR="00AC66CD" w:rsidRPr="005A13BA">
        <w:instrText xml:space="preserve"> ADDIN EN.CITE </w:instrText>
      </w:r>
      <w:r w:rsidR="00AC66CD" w:rsidRPr="005A13BA">
        <w:fldChar w:fldCharType="begin">
          <w:fldData xml:space="preserve">PEVuZE5vdGU+PENpdGU+PEF1dGhvcj5OYWthZ2F3YTwvQXV0aG9yPjxZZWFyPjIwMTU8L1llYXI+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</w:fldData>
        </w:fldChar>
      </w:r>
      <w:r w:rsidR="00AC66CD" w:rsidRPr="005A13BA">
        <w:instrText xml:space="preserve"> ADDIN EN.CITE.DATA </w:instrText>
      </w:r>
      <w:r w:rsidR="00AC66CD" w:rsidRPr="005A13BA">
        <w:fldChar w:fldCharType="end"/>
      </w:r>
      <w:r w:rsidR="00AC66CD" w:rsidRPr="005A13BA">
        <w:fldChar w:fldCharType="separate"/>
      </w:r>
      <w:r w:rsidR="00AC66CD" w:rsidRPr="005A13BA">
        <w:rPr>
          <w:noProof/>
          <w:vertAlign w:val="superscript"/>
        </w:rPr>
        <w:t>14</w:t>
      </w:r>
      <w:r w:rsidR="00AC66CD" w:rsidRPr="005A13BA">
        <w:fldChar w:fldCharType="end"/>
      </w:r>
      <w:r w:rsidR="00AC66CD" w:rsidRPr="005A13BA">
        <w:t xml:space="preserve"> </w:t>
      </w:r>
      <w:r w:rsidR="00F16A0D" w:rsidRPr="005A13BA">
        <w:t>and greater frontal plane hip a</w:t>
      </w:r>
      <w:r w:rsidR="00B51E37" w:rsidRPr="005A13BA">
        <w:t>d</w:t>
      </w:r>
      <w:r w:rsidR="00F16A0D" w:rsidRPr="005A13BA">
        <w:t>duction (19.7</w:t>
      </w:r>
      <w:r w:rsidR="00F16A0D" w:rsidRPr="005A13BA">
        <w:rPr>
          <w:rFonts w:ascii="Arial" w:hAnsi="Arial" w:cs="Arial"/>
        </w:rPr>
        <w:t>°</w:t>
      </w:r>
      <w:r w:rsidR="00F16A0D" w:rsidRPr="005A13BA">
        <w:t xml:space="preserve">± 7.7 </w:t>
      </w:r>
      <w:r w:rsidR="00F16A0D" w:rsidRPr="005A13BA">
        <w:rPr>
          <w:i/>
        </w:rPr>
        <w:t xml:space="preserve">vs. </w:t>
      </w:r>
      <w:r w:rsidR="00F16A0D" w:rsidRPr="005A13BA">
        <w:t>14.2</w:t>
      </w:r>
      <w:r w:rsidR="00F16A0D" w:rsidRPr="005A13BA">
        <w:rPr>
          <w:rFonts w:ascii="Arial" w:hAnsi="Arial" w:cs="Arial"/>
        </w:rPr>
        <w:t>°</w:t>
      </w:r>
      <w:r w:rsidR="00F16A0D" w:rsidRPr="005A13BA">
        <w:t>±6.5)</w:t>
      </w:r>
      <w:r w:rsidR="00F16A0D" w:rsidRPr="005A13BA">
        <w:fldChar w:fldCharType="begin"/>
      </w:r>
      <w:r w:rsidR="00F16A0D" w:rsidRPr="005A13BA">
        <w:instrText xml:space="preserve"> ADDIN EN.CITE &lt;EndNote&gt;&lt;Cite&gt;&lt;Author&gt;Scholtes&lt;/Author&gt;&lt;Year&gt;2017&lt;/Year&gt;&lt;RecNum&gt;8835&lt;/RecNum&gt;&lt;DisplayText&gt;&lt;style face="superscript"&gt;21&lt;/style&gt;&lt;/DisplayText&gt;&lt;record&gt;&lt;rec-number&gt;8835&lt;/rec-number&gt;&lt;foreign-keys&gt;&lt;key app="EN" db-id="f55vr0vzz05a5me2v215wes0zxw0td5fvf92" timestamp="1520267241"&gt;8835&lt;/key&gt;&lt;/foreign-keys&gt;&lt;ref-type name="Journal Article"&gt;17&lt;/ref-type&gt;&lt;contributors&gt;&lt;authors&gt;&lt;author&gt;Scholtes, S. A.&lt;/author&gt;&lt;author&gt;Salsich, G. B.&lt;/author&gt;&lt;/authors&gt;&lt;/contributors&gt;&lt;auth-address&gt;Saint Louis University, St. Louis, MO, USA.&lt;/auth-address&gt;&lt;titles&gt;&lt;title&gt;A DYNAMIC VALGUS INDEX THAT COMBINES HIP AND KNEE ANGLES: ASSESSMENT OF UTILITY IN FEMALES WITH PATELLOFEMORAL PAIN&lt;/title&gt;&lt;secondary-title&gt;Int J Sports Phys Ther&lt;/secondary-title&gt;&lt;alt-title&gt;International journal of sports physical therapy&lt;/alt-title&gt;&lt;/titles&gt;&lt;periodical&gt;&lt;full-title&gt;Int J Sports Phys Ther&lt;/full-title&gt;&lt;abbr-1&gt;International journal of sports physical therapy&lt;/abbr-1&gt;&lt;/periodical&gt;&lt;alt-periodical&gt;&lt;full-title&gt;Int J Sports Phys Ther&lt;/full-title&gt;&lt;abbr-1&gt;International journal of sports physical therapy&lt;/abbr-1&gt;&lt;/alt-periodical&gt;&lt;pages&gt;333-340&lt;/pages&gt;&lt;volume&gt;12&lt;/volume&gt;&lt;number&gt;3&lt;/number&gt;&lt;edition&gt;2017/06/09&lt;/edition&gt;&lt;keywords&gt;&lt;keyword&gt;Frontal plane projection angle&lt;/keyword&gt;&lt;keyword&gt;movement&lt;/keyword&gt;&lt;keyword&gt;rehabilitation&lt;/keyword&gt;&lt;/keywords&gt;&lt;dates&gt;&lt;year&gt;2017&lt;/year&gt;&lt;pub-dates&gt;&lt;date&gt;Jun&lt;/date&gt;&lt;/pub-dates&gt;&lt;/dates&gt;&lt;isbn&gt;2159-2896 (Print)&amp;#xD;2159-2896&lt;/isbn&gt;&lt;accession-num&gt;28593087&lt;/accession-num&gt;&lt;urls&gt;&lt;related-urls&gt;&lt;url&gt;https://www.ncbi.nlm.nih.gov/pmc/articles/PMC5455183/pdf/ijspt-12-333.pdf&lt;/url&gt;&lt;/related-urls&gt;&lt;/urls&gt;&lt;custom2&gt;PMC5455183&lt;/custom2&gt;&lt;remote-database-provider&gt;NLM&lt;/remote-database-provider&gt;&lt;language&gt;eng&lt;/language&gt;&lt;/record&gt;&lt;/Cite&gt;&lt;/EndNote&gt;</w:instrText>
      </w:r>
      <w:r w:rsidR="00F16A0D" w:rsidRPr="005A13BA">
        <w:fldChar w:fldCharType="separate"/>
      </w:r>
      <w:r w:rsidR="00F16A0D" w:rsidRPr="005A13BA">
        <w:rPr>
          <w:noProof/>
          <w:vertAlign w:val="superscript"/>
        </w:rPr>
        <w:t>21</w:t>
      </w:r>
      <w:r w:rsidR="00F16A0D" w:rsidRPr="005A13BA">
        <w:fldChar w:fldCharType="end"/>
      </w:r>
      <w:r w:rsidR="00F16A0D" w:rsidRPr="005A13BA">
        <w:t xml:space="preserve"> compared to control participants (</w:t>
      </w:r>
      <w:r w:rsidR="00F16A0D" w:rsidRPr="005A13BA">
        <w:fldChar w:fldCharType="begin"/>
      </w:r>
      <w:r w:rsidR="00F16A0D" w:rsidRPr="005A13BA">
        <w:instrText xml:space="preserve"> REF _Ref500339932 \h </w:instrText>
      </w:r>
      <w:r w:rsidR="00E14AA1" w:rsidRPr="005A13BA">
        <w:instrText xml:space="preserve"> \* MERGEFORMAT </w:instrText>
      </w:r>
      <w:r w:rsidR="00F16A0D" w:rsidRPr="005A13BA">
        <w:fldChar w:fldCharType="separate"/>
      </w:r>
      <w:r w:rsidR="007F3E90" w:rsidRPr="005A13BA">
        <w:t xml:space="preserve">Table </w:t>
      </w:r>
      <w:r w:rsidR="007F3E90" w:rsidRPr="005A13BA">
        <w:rPr>
          <w:noProof/>
        </w:rPr>
        <w:t>4</w:t>
      </w:r>
      <w:r w:rsidR="00F16A0D" w:rsidRPr="005A13BA">
        <w:fldChar w:fldCharType="end"/>
      </w:r>
      <w:r w:rsidR="00F16A0D" w:rsidRPr="005A13BA">
        <w:t xml:space="preserve">). A ‘Dynamic Valgus Index’, defined as the sum of the hip and knee angles and intended to provide a more comprehensive representation of movement than a single angle, demonstrated that patellofemoral </w:t>
      </w:r>
      <w:r w:rsidR="001E7A05" w:rsidRPr="005A13BA">
        <w:t xml:space="preserve">pain </w:t>
      </w:r>
      <w:r w:rsidR="00F16A0D" w:rsidRPr="005A13BA">
        <w:t>participants had greater movement both in 2D (31.1</w:t>
      </w:r>
      <w:r w:rsidR="00F16A0D" w:rsidRPr="005A13BA">
        <w:rPr>
          <w:rFonts w:ascii="Arial" w:hAnsi="Arial" w:cs="Arial"/>
        </w:rPr>
        <w:t>°</w:t>
      </w:r>
      <w:r w:rsidR="00F16A0D" w:rsidRPr="005A13BA">
        <w:t xml:space="preserve">±13.4 </w:t>
      </w:r>
      <w:r w:rsidR="00F16A0D" w:rsidRPr="005A13BA">
        <w:rPr>
          <w:i/>
        </w:rPr>
        <w:t>vs.</w:t>
      </w:r>
      <w:r w:rsidR="00F16A0D" w:rsidRPr="005A13BA">
        <w:t xml:space="preserve"> 18.3</w:t>
      </w:r>
      <w:r w:rsidR="00F16A0D" w:rsidRPr="005A13BA">
        <w:rPr>
          <w:rFonts w:ascii="Arial" w:hAnsi="Arial" w:cs="Arial"/>
        </w:rPr>
        <w:t>°</w:t>
      </w:r>
      <w:r w:rsidR="00F16A0D" w:rsidRPr="005A13BA">
        <w:t>±18.0) and 3D (12.4</w:t>
      </w:r>
      <w:r w:rsidR="00F16A0D" w:rsidRPr="005A13BA">
        <w:rPr>
          <w:rFonts w:ascii="Arial" w:hAnsi="Arial" w:cs="Arial"/>
        </w:rPr>
        <w:t>°</w:t>
      </w:r>
      <w:r w:rsidR="00F16A0D" w:rsidRPr="005A13BA">
        <w:t xml:space="preserve">±9.8 </w:t>
      </w:r>
      <w:r w:rsidR="00F16A0D" w:rsidRPr="005A13BA">
        <w:rPr>
          <w:i/>
        </w:rPr>
        <w:t>vs.</w:t>
      </w:r>
      <w:r w:rsidR="00F16A0D" w:rsidRPr="005A13BA">
        <w:t xml:space="preserve"> 1.81</w:t>
      </w:r>
      <w:r w:rsidR="00F16A0D" w:rsidRPr="005A13BA">
        <w:rPr>
          <w:rFonts w:ascii="Arial" w:hAnsi="Arial" w:cs="Arial"/>
        </w:rPr>
        <w:t>°</w:t>
      </w:r>
      <w:r w:rsidR="00F16A0D" w:rsidRPr="005A13BA">
        <w:t>±13.4) than control participants.</w:t>
      </w:r>
      <w:r w:rsidR="00F16A0D" w:rsidRPr="005A13BA">
        <w:fldChar w:fldCharType="begin"/>
      </w:r>
      <w:r w:rsidR="00F16A0D" w:rsidRPr="005A13BA">
        <w:instrText xml:space="preserve"> ADDIN EN.CITE &lt;EndNote&gt;&lt;Cite&gt;&lt;Author&gt;Scholtes&lt;/Author&gt;&lt;Year&gt;2017&lt;/Year&gt;&lt;RecNum&gt;8835&lt;/RecNum&gt;&lt;DisplayText&gt;&lt;style face="superscript"&gt;21&lt;/style&gt;&lt;/DisplayText&gt;&lt;record&gt;&lt;rec-number&gt;8835&lt;/rec-number&gt;&lt;foreign-keys&gt;&lt;key app="EN" db-id="f55vr0vzz05a5me2v215wes0zxw0td5fvf92" timestamp="1520267241"&gt;8835&lt;/key&gt;&lt;/foreign-keys&gt;&lt;ref-type name="Journal Article"&gt;17&lt;/ref-type&gt;&lt;contributors&gt;&lt;authors&gt;&lt;author&gt;Scholtes, S. A.&lt;/author&gt;&lt;author&gt;Salsich, G. B.&lt;/author&gt;&lt;/authors&gt;&lt;/contributors&gt;&lt;auth-address&gt;Saint Louis University, St. Louis, MO, USA.&lt;/auth-address&gt;&lt;titles&gt;&lt;title&gt;A DYNAMIC VALGUS INDEX THAT COMBINES HIP AND KNEE ANGLES: ASSESSMENT OF UTILITY IN FEMALES WITH PATELLOFEMORAL PAIN&lt;/title&gt;&lt;secondary-title&gt;Int J Sports Phys Ther&lt;/secondary-title&gt;&lt;alt-title&gt;International journal of sports physical therapy&lt;/alt-title&gt;&lt;/titles&gt;&lt;periodical&gt;&lt;full-title&gt;Int J Sports Phys Ther&lt;/full-title&gt;&lt;abbr-1&gt;International journal of sports physical therapy&lt;/abbr-1&gt;&lt;/periodical&gt;&lt;alt-periodical&gt;&lt;full-title&gt;Int J Sports Phys Ther&lt;/full-title&gt;&lt;abbr-1&gt;International journal of sports physical therapy&lt;/abbr-1&gt;&lt;/alt-periodical&gt;&lt;pages&gt;333-340&lt;/pages&gt;&lt;volume&gt;12&lt;/volume&gt;&lt;number&gt;3&lt;/number&gt;&lt;edition&gt;2017/06/09&lt;/edition&gt;&lt;keywords&gt;&lt;keyword&gt;Frontal plane projection angle&lt;/keyword&gt;&lt;keyword&gt;movement&lt;/keyword&gt;&lt;keyword&gt;rehabilitation&lt;/keyword&gt;&lt;/keywords&gt;&lt;dates&gt;&lt;year&gt;2017&lt;/year&gt;&lt;pub-dates&gt;&lt;date&gt;Jun&lt;/date&gt;&lt;/pub-dates&gt;&lt;/dates&gt;&lt;isbn&gt;2159-2896 (Print)&amp;#xD;2159-2896&lt;/isbn&gt;&lt;accession-num&gt;28593087&lt;/accession-num&gt;&lt;urls&gt;&lt;related-urls&gt;&lt;url&gt;https://www.ncbi.nlm.nih.gov/pmc/articles/PMC5455183/pdf/ijspt-12-333.pdf&lt;/url&gt;&lt;/related-urls&gt;&lt;/urls&gt;&lt;custom2&gt;PMC5455183&lt;/custom2&gt;&lt;remote-database-provider&gt;NLM&lt;/remote-database-provider&gt;&lt;language&gt;eng&lt;/language&gt;&lt;/record&gt;&lt;/Cite&gt;&lt;/EndNote&gt;</w:instrText>
      </w:r>
      <w:r w:rsidR="00F16A0D" w:rsidRPr="005A13BA">
        <w:fldChar w:fldCharType="separate"/>
      </w:r>
      <w:r w:rsidR="00F16A0D" w:rsidRPr="005A13BA">
        <w:rPr>
          <w:noProof/>
          <w:vertAlign w:val="superscript"/>
        </w:rPr>
        <w:t>21</w:t>
      </w:r>
      <w:r w:rsidR="00F16A0D" w:rsidRPr="005A13BA">
        <w:fldChar w:fldCharType="end"/>
      </w:r>
      <w:r w:rsidR="00F16A0D" w:rsidRPr="005A13BA">
        <w:t xml:space="preserve"> </w:t>
      </w:r>
      <w:r w:rsidR="00912AD6" w:rsidRPr="005A13BA">
        <w:t xml:space="preserve">Patellofemoral </w:t>
      </w:r>
      <w:r w:rsidR="001E7A05" w:rsidRPr="005A13BA">
        <w:t xml:space="preserve">pain </w:t>
      </w:r>
      <w:r w:rsidR="00912AD6" w:rsidRPr="005A13BA">
        <w:t xml:space="preserve">participants also demonstrated greater lateral displacement </w:t>
      </w:r>
      <w:r w:rsidR="000B6B65" w:rsidRPr="005A13BA">
        <w:t xml:space="preserve">and tilt </w:t>
      </w:r>
      <w:r w:rsidR="00912AD6" w:rsidRPr="005A13BA">
        <w:t>of the patella compared to control participants</w:t>
      </w:r>
      <w:r w:rsidR="000B6B65" w:rsidRPr="005A13BA">
        <w:t xml:space="preserve"> during the squat movement when the supporting knee was flexed to 15</w:t>
      </w:r>
      <w:r w:rsidR="000B6B65" w:rsidRPr="005A13BA">
        <w:rPr>
          <w:rFonts w:ascii="Arial" w:hAnsi="Arial" w:cs="Arial"/>
        </w:rPr>
        <w:t>°</w:t>
      </w:r>
      <w:r w:rsidR="000B6B65" w:rsidRPr="005A13BA">
        <w:t xml:space="preserve"> and 30</w:t>
      </w:r>
      <w:r w:rsidR="000B6B65" w:rsidRPr="005A13BA">
        <w:rPr>
          <w:rFonts w:ascii="Arial" w:hAnsi="Arial" w:cs="Arial"/>
        </w:rPr>
        <w:t>°</w:t>
      </w:r>
      <w:r w:rsidR="00310733" w:rsidRPr="005A13BA">
        <w:rPr>
          <w:rFonts w:ascii="Arial" w:hAnsi="Arial" w:cs="Arial"/>
        </w:rPr>
        <w:t>.</w:t>
      </w:r>
      <w:r w:rsidR="00912AD6" w:rsidRPr="005A13BA">
        <w:t xml:space="preserve"> </w:t>
      </w:r>
      <w:r w:rsidR="00310733" w:rsidRPr="005A13BA">
        <w:t>H</w:t>
      </w:r>
      <w:r w:rsidR="00912AD6" w:rsidRPr="005A13BA">
        <w:t xml:space="preserve">owever, </w:t>
      </w:r>
      <w:r w:rsidR="000B6B65" w:rsidRPr="005A13BA">
        <w:t xml:space="preserve">the largest difference was observed at </w:t>
      </w:r>
      <w:r w:rsidR="00912AD6" w:rsidRPr="005A13BA">
        <w:t>0</w:t>
      </w:r>
      <w:r w:rsidR="00912AD6" w:rsidRPr="005A13BA">
        <w:rPr>
          <w:rFonts w:ascii="Arial" w:hAnsi="Arial" w:cs="Arial"/>
        </w:rPr>
        <w:t>°</w:t>
      </w:r>
      <w:r w:rsidR="00912AD6" w:rsidRPr="005A13BA">
        <w:t xml:space="preserve"> of knee flexion </w:t>
      </w:r>
      <w:r w:rsidR="00595FDE" w:rsidRPr="005A13BA">
        <w:t>(75%</w:t>
      </w:r>
      <w:r w:rsidR="000B6B65" w:rsidRPr="005A13BA">
        <w:t xml:space="preserve">±8 </w:t>
      </w:r>
      <w:r w:rsidR="000B6B65" w:rsidRPr="005A13BA">
        <w:rPr>
          <w:i/>
        </w:rPr>
        <w:t>vs.</w:t>
      </w:r>
      <w:r w:rsidR="000B6B65" w:rsidRPr="005A13BA">
        <w:t xml:space="preserve"> 58</w:t>
      </w:r>
      <w:r w:rsidR="00595FDE" w:rsidRPr="005A13BA">
        <w:t>%</w:t>
      </w:r>
      <w:r w:rsidR="000B6B65" w:rsidRPr="005A13BA">
        <w:t>±7; lateral patella displacement, 13.1</w:t>
      </w:r>
      <w:r w:rsidR="000B6B65" w:rsidRPr="005A13BA">
        <w:rPr>
          <w:rFonts w:ascii="Arial" w:hAnsi="Arial" w:cs="Arial"/>
        </w:rPr>
        <w:t>°</w:t>
      </w:r>
      <w:r w:rsidR="000B6B65" w:rsidRPr="005A13BA">
        <w:t xml:space="preserve">± 5.8 </w:t>
      </w:r>
      <w:r w:rsidR="000B6B65" w:rsidRPr="005A13BA">
        <w:rPr>
          <w:i/>
        </w:rPr>
        <w:t xml:space="preserve">vs. </w:t>
      </w:r>
      <w:r w:rsidR="000B6B65" w:rsidRPr="005A13BA">
        <w:t>8.1</w:t>
      </w:r>
      <w:r w:rsidR="000B6B65" w:rsidRPr="005A13BA">
        <w:rPr>
          <w:rFonts w:ascii="Arial" w:hAnsi="Arial" w:cs="Arial"/>
        </w:rPr>
        <w:t>°</w:t>
      </w:r>
      <w:r w:rsidR="000B6B65" w:rsidRPr="005A13BA">
        <w:t>±4.1; lateral patella tilt)</w:t>
      </w:r>
      <w:r w:rsidR="00912AD6" w:rsidRPr="005A13BA">
        <w:t>.</w:t>
      </w:r>
      <w:r w:rsidR="000B6B65" w:rsidRPr="005A13BA">
        <w:t xml:space="preserve"> </w:t>
      </w:r>
      <w:r w:rsidR="000B6B65" w:rsidRPr="005A13BA">
        <w:fldChar w:fldCharType="begin">
          <w:fldData xml:space="preserve">PEVuZE5vdGU+PENpdGU+PEF1dGhvcj5Tb3V6YTwvQXV0aG9yPjxZZWFyPjIwMTA8L1llYXI+PFJl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</w:fldData>
        </w:fldChar>
      </w:r>
      <w:r w:rsidR="000B6B65" w:rsidRPr="005A13BA">
        <w:instrText xml:space="preserve"> ADDIN EN.CITE </w:instrText>
      </w:r>
      <w:r w:rsidR="000B6B65" w:rsidRPr="005A13BA">
        <w:fldChar w:fldCharType="begin">
          <w:fldData xml:space="preserve">PEVuZE5vdGU+PENpdGU+PEF1dGhvcj5Tb3V6YTwvQXV0aG9yPjxZZWFyPjIwMTA8L1llYXI+PFJl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</w:fldData>
        </w:fldChar>
      </w:r>
      <w:r w:rsidR="000B6B65" w:rsidRPr="005A13BA">
        <w:instrText xml:space="preserve"> ADDIN EN.CITE.DATA </w:instrText>
      </w:r>
      <w:r w:rsidR="000B6B65" w:rsidRPr="005A13BA">
        <w:fldChar w:fldCharType="end"/>
      </w:r>
      <w:r w:rsidR="000B6B65" w:rsidRPr="005A13BA">
        <w:fldChar w:fldCharType="separate"/>
      </w:r>
      <w:r w:rsidR="000B6B65" w:rsidRPr="005A13BA">
        <w:rPr>
          <w:noProof/>
          <w:vertAlign w:val="superscript"/>
        </w:rPr>
        <w:t>18</w:t>
      </w:r>
      <w:r w:rsidR="000B6B65" w:rsidRPr="005A13BA">
        <w:fldChar w:fldCharType="end"/>
      </w:r>
      <w:r w:rsidR="00CA1224" w:rsidRPr="005A13BA">
        <w:t xml:space="preserve"> </w:t>
      </w:r>
      <w:r w:rsidR="00294072" w:rsidRPr="005A13BA">
        <w:t>In terms of kinetics</w:t>
      </w:r>
      <w:r w:rsidR="00595FDE" w:rsidRPr="005A13BA">
        <w:t xml:space="preserve"> related parameters, </w:t>
      </w:r>
      <w:r w:rsidR="00426B5B" w:rsidRPr="005A13BA">
        <w:t xml:space="preserve">patellofemoral pain participants </w:t>
      </w:r>
      <w:r w:rsidR="00310733" w:rsidRPr="005A13BA">
        <w:t xml:space="preserve">had a </w:t>
      </w:r>
      <w:r w:rsidR="00426B5B" w:rsidRPr="005A13BA">
        <w:t xml:space="preserve">32% </w:t>
      </w:r>
      <w:r w:rsidR="00426B5B" w:rsidRPr="005A13BA">
        <w:lastRenderedPageBreak/>
        <w:t>relative group difference in force compared to controls.</w:t>
      </w:r>
      <w:r w:rsidR="00426B5B" w:rsidRPr="005A13BA">
        <w:fldChar w:fldCharType="begin">
          <w:fldData xml:space="preserve">PEVuZE5vdGU+PENpdGU+PEF1dGhvcj5SYXRobGVmZjwvQXV0aG9yPjxZZWFyPjIwMTQ8L1llYXI+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==
</w:fldData>
        </w:fldChar>
      </w:r>
      <w:r w:rsidR="00426B5B" w:rsidRPr="005A13BA">
        <w:instrText xml:space="preserve"> ADDIN EN.CITE </w:instrText>
      </w:r>
      <w:r w:rsidR="00426B5B" w:rsidRPr="005A13BA">
        <w:fldChar w:fldCharType="begin">
          <w:fldData xml:space="preserve">PEVuZE5vdGU+PENpdGU+PEF1dGhvcj5SYXRobGVmZjwvQXV0aG9yPjxZZWFyPjIwMTQ8L1llYXI+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==
</w:fldData>
        </w:fldChar>
      </w:r>
      <w:r w:rsidR="00426B5B" w:rsidRPr="005A13BA">
        <w:instrText xml:space="preserve"> ADDIN EN.CITE.DATA </w:instrText>
      </w:r>
      <w:r w:rsidR="00426B5B" w:rsidRPr="005A13BA">
        <w:fldChar w:fldCharType="end"/>
      </w:r>
      <w:r w:rsidR="00426B5B" w:rsidRPr="005A13BA">
        <w:fldChar w:fldCharType="separate"/>
      </w:r>
      <w:r w:rsidR="00426B5B" w:rsidRPr="005A13BA">
        <w:rPr>
          <w:noProof/>
          <w:vertAlign w:val="superscript"/>
        </w:rPr>
        <w:t>16</w:t>
      </w:r>
      <w:r w:rsidR="00426B5B" w:rsidRPr="005A13BA">
        <w:fldChar w:fldCharType="end"/>
      </w:r>
      <w:r w:rsidR="00426B5B" w:rsidRPr="005A13BA">
        <w:t xml:space="preserve"> C</w:t>
      </w:r>
      <w:r w:rsidR="00595FDE" w:rsidRPr="005A13BA">
        <w:t>ontrol participants demonstrated a higher centre of pressur</w:t>
      </w:r>
      <w:r w:rsidR="00426B5B" w:rsidRPr="005A13BA">
        <w:t>e range (7.72cm mean difference), a higher peak power absorption (0.92W/Kg mean difference) and a higher peak power generation (0.87</w:t>
      </w:r>
      <w:r w:rsidR="001E7A05" w:rsidRPr="005A13BA">
        <w:t xml:space="preserve">W/Kg) </w:t>
      </w:r>
      <w:r w:rsidR="00426B5B" w:rsidRPr="005A13BA">
        <w:t xml:space="preserve">compared to </w:t>
      </w:r>
      <w:r w:rsidR="001E7A05" w:rsidRPr="005A13BA">
        <w:t xml:space="preserve">patellofemoral pain </w:t>
      </w:r>
      <w:r w:rsidR="00426B5B" w:rsidRPr="005A13BA">
        <w:t>participants</w:t>
      </w:r>
      <w:r w:rsidR="00595FDE" w:rsidRPr="005A13BA">
        <w:t>.</w:t>
      </w:r>
      <w:r w:rsidR="00007EA7" w:rsidRPr="005A13BA">
        <w:fldChar w:fldCharType="begin">
          <w:fldData xml:space="preserve">PEVuZE5vdGU+PENpdGU+PEF1dGhvcj5DYXJyeTwvQXV0aG9yPjxZZWFyPjIwMTc8L1llYXI+PFJl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</w:fldData>
        </w:fldChar>
      </w:r>
      <w:r w:rsidR="00007EA7" w:rsidRPr="005A13BA">
        <w:instrText xml:space="preserve"> ADDIN EN.CITE </w:instrText>
      </w:r>
      <w:r w:rsidR="00007EA7" w:rsidRPr="005A13BA">
        <w:fldChar w:fldCharType="begin">
          <w:fldData xml:space="preserve">PEVuZE5vdGU+PENpdGU+PEF1dGhvcj5DYXJyeTwvQXV0aG9yPjxZZWFyPjIwMTc8L1llYXI+PFJl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</w:fldData>
        </w:fldChar>
      </w:r>
      <w:r w:rsidR="00007EA7" w:rsidRPr="005A13BA">
        <w:instrText xml:space="preserve"> ADDIN EN.CITE.DATA </w:instrText>
      </w:r>
      <w:r w:rsidR="00007EA7" w:rsidRPr="005A13BA">
        <w:fldChar w:fldCharType="end"/>
      </w:r>
      <w:r w:rsidR="00007EA7" w:rsidRPr="005A13BA">
        <w:fldChar w:fldCharType="separate"/>
      </w:r>
      <w:r w:rsidR="00007EA7" w:rsidRPr="005A13BA">
        <w:rPr>
          <w:noProof/>
          <w:vertAlign w:val="superscript"/>
        </w:rPr>
        <w:t>22</w:t>
      </w:r>
      <w:r w:rsidR="00007EA7" w:rsidRPr="005A13BA">
        <w:fldChar w:fldCharType="end"/>
      </w:r>
      <w:r w:rsidR="00426B5B" w:rsidRPr="005A13BA">
        <w:t xml:space="preserve"> </w:t>
      </w:r>
      <w:r w:rsidR="00CF04EA" w:rsidRPr="005A13BA">
        <w:t xml:space="preserve">One study found no significant group differences between patellofemoral </w:t>
      </w:r>
      <w:r w:rsidR="001E7A05" w:rsidRPr="005A13BA">
        <w:t xml:space="preserve">pain </w:t>
      </w:r>
      <w:r w:rsidR="00CF04EA" w:rsidRPr="005A13BA">
        <w:t>and control participants.</w:t>
      </w:r>
      <w:r w:rsidR="00CF04EA" w:rsidRPr="005A13BA">
        <w:fldChar w:fldCharType="begin">
          <w:fldData xml:space="preserve">PEVuZE5vdGU+PENpdGU+PEF1dGhvcj5Tb25nPC9BdXRob3I+PFllYXI+MjAxNTwvWWVhcj48UmVj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</w:fldData>
        </w:fldChar>
      </w:r>
      <w:r w:rsidR="00CF04EA" w:rsidRPr="005A13BA">
        <w:instrText xml:space="preserve"> ADDIN EN.CITE </w:instrText>
      </w:r>
      <w:r w:rsidR="00CF04EA" w:rsidRPr="005A13BA">
        <w:fldChar w:fldCharType="begin">
          <w:fldData xml:space="preserve">PEVuZE5vdGU+PENpdGU+PEF1dGhvcj5Tb25nPC9BdXRob3I+PFllYXI+MjAxNTwvWWVhcj48UmVj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</w:fldData>
        </w:fldChar>
      </w:r>
      <w:r w:rsidR="00CF04EA" w:rsidRPr="005A13BA">
        <w:instrText xml:space="preserve"> ADDIN EN.CITE.DATA </w:instrText>
      </w:r>
      <w:r w:rsidR="00CF04EA" w:rsidRPr="005A13BA">
        <w:fldChar w:fldCharType="end"/>
      </w:r>
      <w:r w:rsidR="00CF04EA" w:rsidRPr="005A13BA">
        <w:fldChar w:fldCharType="separate"/>
      </w:r>
      <w:r w:rsidR="00CF04EA" w:rsidRPr="005A13BA">
        <w:rPr>
          <w:noProof/>
          <w:vertAlign w:val="superscript"/>
        </w:rPr>
        <w:t>17</w:t>
      </w:r>
      <w:r w:rsidR="00CF04EA" w:rsidRPr="005A13BA">
        <w:fldChar w:fldCharType="end"/>
      </w:r>
    </w:p>
    <w:p w14:paraId="17FB70A1" w14:textId="77777777" w:rsidR="00B51E37" w:rsidRPr="005A13BA" w:rsidRDefault="00B51E37" w:rsidP="004A4657">
      <w:pPr>
        <w:spacing w:after="0" w:line="360" w:lineRule="auto"/>
      </w:pPr>
    </w:p>
    <w:p w14:paraId="44629119" w14:textId="6E9C6916" w:rsidR="00BF2182" w:rsidRPr="005A13BA" w:rsidRDefault="00CF04EA" w:rsidP="004A4657">
      <w:pPr>
        <w:spacing w:after="0" w:line="360" w:lineRule="auto"/>
      </w:pPr>
      <w:r w:rsidRPr="005A13BA">
        <w:t xml:space="preserve">Participants with anterior cruciate ligament injury demonstrated greater knee translation (9.1mm±2.5 </w:t>
      </w:r>
      <w:r w:rsidRPr="005A13BA">
        <w:rPr>
          <w:i/>
        </w:rPr>
        <w:t>vs.</w:t>
      </w:r>
      <w:r w:rsidRPr="005A13BA">
        <w:t xml:space="preserve"> 6.7mm±2.4),</w:t>
      </w:r>
      <w:r w:rsidRPr="005A13BA">
        <w:fldChar w:fldCharType="begin">
          <w:fldData xml:space="preserve">PEVuZE5vdGU+PENpdGU+PEF1dGhvcj5LdmlzdDwvQXV0aG9yPjxZZWFyPjIwMDU8L1llYXI+PFJl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</w:fldData>
        </w:fldChar>
      </w:r>
      <w:r w:rsidRPr="005A13BA">
        <w:instrText xml:space="preserve"> ADDIN EN.CITE </w:instrText>
      </w:r>
      <w:r w:rsidRPr="005A13BA">
        <w:fldChar w:fldCharType="begin">
          <w:fldData xml:space="preserve">PEVuZE5vdGU+PENpdGU+PEF1dGhvcj5LdmlzdDwvQXV0aG9yPjxZZWFyPjIwMDU8L1llYXI+PFJl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</w:fldData>
        </w:fldChar>
      </w:r>
      <w:r w:rsidRPr="005A13BA">
        <w:instrText xml:space="preserve"> ADDIN EN.CITE.DATA </w:instrText>
      </w:r>
      <w:r w:rsidRPr="005A13BA">
        <w:fldChar w:fldCharType="end"/>
      </w:r>
      <w:r w:rsidRPr="005A13BA">
        <w:fldChar w:fldCharType="separate"/>
      </w:r>
      <w:r w:rsidRPr="005A13BA">
        <w:rPr>
          <w:noProof/>
          <w:vertAlign w:val="superscript"/>
        </w:rPr>
        <w:t>23</w:t>
      </w:r>
      <w:r w:rsidRPr="005A13BA">
        <w:fldChar w:fldCharType="end"/>
      </w:r>
      <w:r w:rsidRPr="005A13BA">
        <w:t xml:space="preserve"> knee external rotation (18.9</w:t>
      </w:r>
      <w:r w:rsidRPr="005A13BA">
        <w:rPr>
          <w:rFonts w:ascii="Arial" w:hAnsi="Arial" w:cs="Arial"/>
        </w:rPr>
        <w:t>°</w:t>
      </w:r>
      <w:r w:rsidRPr="005A13BA">
        <w:t xml:space="preserve">±34.3 </w:t>
      </w:r>
      <w:r w:rsidRPr="005A13BA">
        <w:rPr>
          <w:i/>
        </w:rPr>
        <w:t>vs.</w:t>
      </w:r>
      <w:r w:rsidRPr="005A13BA">
        <w:t xml:space="preserve"> 38.8</w:t>
      </w:r>
      <w:r w:rsidRPr="005A13BA">
        <w:rPr>
          <w:rFonts w:ascii="Arial" w:hAnsi="Arial" w:cs="Arial"/>
        </w:rPr>
        <w:t>°</w:t>
      </w:r>
      <w:r w:rsidRPr="005A13BA">
        <w:t>±12.2; males only),</w:t>
      </w:r>
      <w:r w:rsidR="007F3E90" w:rsidRPr="005A13BA">
        <w:fldChar w:fldCharType="begin">
          <w:fldData xml:space="preserve">PEVuZE5vdGU+PENpdGU+PEF1dGhvcj5ZYW1hemFraTwvQXV0aG9yPjxZZWFyPjIwMTA8L1llYXI+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</w:fldData>
        </w:fldChar>
      </w:r>
      <w:r w:rsidR="007F3E90" w:rsidRPr="005A13BA">
        <w:instrText xml:space="preserve"> ADDIN EN.CITE </w:instrText>
      </w:r>
      <w:r w:rsidR="007F3E90" w:rsidRPr="005A13BA">
        <w:fldChar w:fldCharType="begin">
          <w:fldData xml:space="preserve">PEVuZE5vdGU+PENpdGU+PEF1dGhvcj5ZYW1hemFraTwvQXV0aG9yPjxZZWFyPjIwMTA8L1llYXI+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</w:fldData>
        </w:fldChar>
      </w:r>
      <w:r w:rsidR="007F3E90" w:rsidRPr="005A13BA">
        <w:instrText xml:space="preserve"> ADDIN EN.CITE.DATA </w:instrText>
      </w:r>
      <w:r w:rsidR="007F3E90" w:rsidRPr="005A13BA">
        <w:fldChar w:fldCharType="end"/>
      </w:r>
      <w:r w:rsidR="007F3E90" w:rsidRPr="005A13BA">
        <w:fldChar w:fldCharType="separate"/>
      </w:r>
      <w:r w:rsidR="007F3E90" w:rsidRPr="005A13BA">
        <w:rPr>
          <w:noProof/>
          <w:vertAlign w:val="superscript"/>
        </w:rPr>
        <w:t>25</w:t>
      </w:r>
      <w:r w:rsidR="007F3E90" w:rsidRPr="005A13BA">
        <w:fldChar w:fldCharType="end"/>
      </w:r>
      <w:r w:rsidRPr="005A13BA">
        <w:t xml:space="preserve"> hip rotation (9.1</w:t>
      </w:r>
      <w:r w:rsidRPr="005A13BA">
        <w:rPr>
          <w:rFonts w:ascii="Arial" w:hAnsi="Arial" w:cs="Arial"/>
        </w:rPr>
        <w:t>°</w:t>
      </w:r>
      <w:r w:rsidRPr="005A13BA">
        <w:t xml:space="preserve">±8 </w:t>
      </w:r>
      <w:r w:rsidRPr="005A13BA">
        <w:rPr>
          <w:i/>
        </w:rPr>
        <w:t>vs.</w:t>
      </w:r>
      <w:r w:rsidRPr="005A13BA">
        <w:t xml:space="preserve"> 1.7</w:t>
      </w:r>
      <w:r w:rsidRPr="005A13BA">
        <w:rPr>
          <w:rFonts w:ascii="Arial" w:hAnsi="Arial" w:cs="Arial"/>
        </w:rPr>
        <w:t>°</w:t>
      </w:r>
      <w:r w:rsidRPr="005A13BA">
        <w:t>±6.1; females only),</w:t>
      </w:r>
      <w:r w:rsidR="007F3E90" w:rsidRPr="005A13BA">
        <w:fldChar w:fldCharType="begin">
          <w:fldData xml:space="preserve">PEVuZE5vdGU+PENpdGU+PEF1dGhvcj5ZYW1hemFraTwvQXV0aG9yPjxZZWFyPjIwMTA8L1llYXI+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</w:fldData>
        </w:fldChar>
      </w:r>
      <w:r w:rsidR="007F3E90" w:rsidRPr="005A13BA">
        <w:instrText xml:space="preserve"> ADDIN EN.CITE </w:instrText>
      </w:r>
      <w:r w:rsidR="007F3E90" w:rsidRPr="005A13BA">
        <w:fldChar w:fldCharType="begin">
          <w:fldData xml:space="preserve">PEVuZE5vdGU+PENpdGU+PEF1dGhvcj5ZYW1hemFraTwvQXV0aG9yPjxZZWFyPjIwMTA8L1llYXI+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</w:fldData>
        </w:fldChar>
      </w:r>
      <w:r w:rsidR="007F3E90" w:rsidRPr="005A13BA">
        <w:instrText xml:space="preserve"> ADDIN EN.CITE.DATA </w:instrText>
      </w:r>
      <w:r w:rsidR="007F3E90" w:rsidRPr="005A13BA">
        <w:fldChar w:fldCharType="end"/>
      </w:r>
      <w:r w:rsidR="007F3E90" w:rsidRPr="005A13BA">
        <w:fldChar w:fldCharType="separate"/>
      </w:r>
      <w:r w:rsidR="007F3E90" w:rsidRPr="005A13BA">
        <w:rPr>
          <w:noProof/>
          <w:vertAlign w:val="superscript"/>
        </w:rPr>
        <w:t>25</w:t>
      </w:r>
      <w:r w:rsidR="007F3E90" w:rsidRPr="005A13BA">
        <w:fldChar w:fldCharType="end"/>
      </w:r>
      <w:r w:rsidRPr="005A13BA">
        <w:t xml:space="preserve"> knee flexion (73.9</w:t>
      </w:r>
      <w:r w:rsidRPr="005A13BA">
        <w:rPr>
          <w:rFonts w:ascii="Arial" w:hAnsi="Arial" w:cs="Arial"/>
        </w:rPr>
        <w:t>°</w:t>
      </w:r>
      <w:r w:rsidRPr="005A13BA">
        <w:t xml:space="preserve">±13.3 </w:t>
      </w:r>
      <w:r w:rsidRPr="005A13BA">
        <w:rPr>
          <w:i/>
        </w:rPr>
        <w:t>vs.</w:t>
      </w:r>
      <w:r w:rsidRPr="005A13BA">
        <w:t xml:space="preserve"> 66.2</w:t>
      </w:r>
      <w:r w:rsidRPr="005A13BA">
        <w:rPr>
          <w:rFonts w:ascii="Arial" w:hAnsi="Arial" w:cs="Arial"/>
        </w:rPr>
        <w:t>°</w:t>
      </w:r>
      <w:r w:rsidRPr="005A13BA">
        <w:t>±9.9; females only)</w:t>
      </w:r>
      <w:r w:rsidR="007F3E90" w:rsidRPr="005A13BA">
        <w:fldChar w:fldCharType="begin">
          <w:fldData xml:space="preserve">PEVuZE5vdGU+PENpdGU+PEF1dGhvcj5ZYW1hemFraTwvQXV0aG9yPjxZZWFyPjIwMTA8L1llYXI+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</w:fldData>
        </w:fldChar>
      </w:r>
      <w:r w:rsidR="007F3E90" w:rsidRPr="005A13BA">
        <w:instrText xml:space="preserve"> ADDIN EN.CITE </w:instrText>
      </w:r>
      <w:r w:rsidR="007F3E90" w:rsidRPr="005A13BA">
        <w:fldChar w:fldCharType="begin">
          <w:fldData xml:space="preserve">PEVuZE5vdGU+PENpdGU+PEF1dGhvcj5ZYW1hemFraTwvQXV0aG9yPjxZZWFyPjIwMTA8L1llYXI+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</w:fldData>
        </w:fldChar>
      </w:r>
      <w:r w:rsidR="007F3E90" w:rsidRPr="005A13BA">
        <w:instrText xml:space="preserve"> ADDIN EN.CITE.DATA </w:instrText>
      </w:r>
      <w:r w:rsidR="007F3E90" w:rsidRPr="005A13BA">
        <w:fldChar w:fldCharType="end"/>
      </w:r>
      <w:r w:rsidR="007F3E90" w:rsidRPr="005A13BA">
        <w:fldChar w:fldCharType="separate"/>
      </w:r>
      <w:r w:rsidR="007F3E90" w:rsidRPr="005A13BA">
        <w:rPr>
          <w:noProof/>
          <w:vertAlign w:val="superscript"/>
        </w:rPr>
        <w:t>25</w:t>
      </w:r>
      <w:r w:rsidR="007F3E90" w:rsidRPr="005A13BA">
        <w:fldChar w:fldCharType="end"/>
      </w:r>
      <w:r w:rsidRPr="005A13BA">
        <w:t xml:space="preserve"> and hip flexion (29.9</w:t>
      </w:r>
      <w:r w:rsidRPr="005A13BA">
        <w:rPr>
          <w:rFonts w:ascii="Arial" w:hAnsi="Arial" w:cs="Arial"/>
        </w:rPr>
        <w:t>°</w:t>
      </w:r>
      <w:r w:rsidRPr="005A13BA">
        <w:t xml:space="preserve">±18.4 </w:t>
      </w:r>
      <w:r w:rsidRPr="005A13BA">
        <w:rPr>
          <w:i/>
        </w:rPr>
        <w:t>vs.</w:t>
      </w:r>
      <w:r w:rsidRPr="005A13BA">
        <w:t xml:space="preserve"> 48</w:t>
      </w:r>
      <w:r w:rsidRPr="005A13BA">
        <w:rPr>
          <w:rFonts w:ascii="Arial" w:hAnsi="Arial" w:cs="Arial"/>
        </w:rPr>
        <w:t>°</w:t>
      </w:r>
      <w:r w:rsidRPr="005A13BA">
        <w:t>±11.3; females</w:t>
      </w:r>
      <w:r w:rsidR="00587668" w:rsidRPr="005A13BA">
        <w:t xml:space="preserve"> only</w:t>
      </w:r>
      <w:r w:rsidRPr="005A13BA">
        <w:t>)</w:t>
      </w:r>
      <w:r w:rsidR="007F3E90" w:rsidRPr="005A13BA">
        <w:fldChar w:fldCharType="begin">
          <w:fldData xml:space="preserve">PEVuZE5vdGU+PENpdGU+PEF1dGhvcj5ZYW1hemFraTwvQXV0aG9yPjxZZWFyPjIwMTA8L1llYXI+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</w:fldData>
        </w:fldChar>
      </w:r>
      <w:r w:rsidR="007F3E90" w:rsidRPr="005A13BA">
        <w:instrText xml:space="preserve"> ADDIN EN.CITE </w:instrText>
      </w:r>
      <w:r w:rsidR="007F3E90" w:rsidRPr="005A13BA">
        <w:fldChar w:fldCharType="begin">
          <w:fldData xml:space="preserve">PEVuZE5vdGU+PENpdGU+PEF1dGhvcj5ZYW1hemFraTwvQXV0aG9yPjxZZWFyPjIwMTA8L1llYXI+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</w:fldData>
        </w:fldChar>
      </w:r>
      <w:r w:rsidR="007F3E90" w:rsidRPr="005A13BA">
        <w:instrText xml:space="preserve"> ADDIN EN.CITE.DATA </w:instrText>
      </w:r>
      <w:r w:rsidR="007F3E90" w:rsidRPr="005A13BA">
        <w:fldChar w:fldCharType="end"/>
      </w:r>
      <w:r w:rsidR="007F3E90" w:rsidRPr="005A13BA">
        <w:fldChar w:fldCharType="separate"/>
      </w:r>
      <w:r w:rsidR="007F3E90" w:rsidRPr="005A13BA">
        <w:rPr>
          <w:noProof/>
          <w:vertAlign w:val="superscript"/>
        </w:rPr>
        <w:t>25</w:t>
      </w:r>
      <w:r w:rsidR="007F3E90" w:rsidRPr="005A13BA">
        <w:fldChar w:fldCharType="end"/>
      </w:r>
      <w:r w:rsidRPr="005A13BA">
        <w:t xml:space="preserve"> compared to control participants (</w:t>
      </w:r>
      <w:r w:rsidRPr="005A13BA">
        <w:fldChar w:fldCharType="begin"/>
      </w:r>
      <w:r w:rsidRPr="005A13BA">
        <w:instrText xml:space="preserve"> REF _Ref500339932 \h </w:instrText>
      </w:r>
      <w:r w:rsidR="00E14AA1" w:rsidRPr="005A13BA">
        <w:instrText xml:space="preserve"> \* MERGEFORMAT </w:instrText>
      </w:r>
      <w:r w:rsidRPr="005A13BA">
        <w:fldChar w:fldCharType="separate"/>
      </w:r>
      <w:r w:rsidR="007F3E90" w:rsidRPr="005A13BA">
        <w:t xml:space="preserve">Table </w:t>
      </w:r>
      <w:r w:rsidR="007F3E90" w:rsidRPr="005A13BA">
        <w:rPr>
          <w:noProof/>
        </w:rPr>
        <w:t>4</w:t>
      </w:r>
      <w:r w:rsidRPr="005A13BA">
        <w:fldChar w:fldCharType="end"/>
      </w:r>
      <w:r w:rsidRPr="005A13BA">
        <w:t>).</w:t>
      </w:r>
      <w:r w:rsidR="007F3E90" w:rsidRPr="005A13BA">
        <w:t xml:space="preserve"> One study found no group differences</w:t>
      </w:r>
      <w:r w:rsidR="00B51E37" w:rsidRPr="005A13BA">
        <w:t xml:space="preserve"> </w:t>
      </w:r>
      <w:r w:rsidR="007F3E90" w:rsidRPr="005A13BA">
        <w:t xml:space="preserve">between anterior cruciate ligament </w:t>
      </w:r>
      <w:r w:rsidR="006D64C7" w:rsidRPr="005A13BA">
        <w:t xml:space="preserve">injury </w:t>
      </w:r>
      <w:r w:rsidR="007F3E90" w:rsidRPr="005A13BA">
        <w:t>and control participants.</w:t>
      </w:r>
      <w:r w:rsidR="007F3E90" w:rsidRPr="005A13BA">
        <w:fldChar w:fldCharType="begin">
          <w:fldData xml:space="preserve">PEVuZE5vdGU+PENpdGU+PEF1dGhvcj5TdC1PbmdlPC9BdXRob3I+PFllYXI+MjAwNDwvWWVhcj48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</w:fldData>
        </w:fldChar>
      </w:r>
      <w:r w:rsidR="007F3E90" w:rsidRPr="005A13BA">
        <w:instrText xml:space="preserve"> ADDIN EN.CITE </w:instrText>
      </w:r>
      <w:r w:rsidR="007F3E90" w:rsidRPr="005A13BA">
        <w:fldChar w:fldCharType="begin">
          <w:fldData xml:space="preserve">PEVuZE5vdGU+PENpdGU+PEF1dGhvcj5TdC1PbmdlPC9BdXRob3I+PFllYXI+MjAwNDwvWWVhcj48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</w:fldData>
        </w:fldChar>
      </w:r>
      <w:r w:rsidR="007F3E90" w:rsidRPr="005A13BA">
        <w:instrText xml:space="preserve"> ADDIN EN.CITE.DATA </w:instrText>
      </w:r>
      <w:r w:rsidR="007F3E90" w:rsidRPr="005A13BA">
        <w:fldChar w:fldCharType="end"/>
      </w:r>
      <w:r w:rsidR="007F3E90" w:rsidRPr="005A13BA">
        <w:fldChar w:fldCharType="separate"/>
      </w:r>
      <w:r w:rsidR="007F3E90" w:rsidRPr="005A13BA">
        <w:rPr>
          <w:noProof/>
          <w:vertAlign w:val="superscript"/>
        </w:rPr>
        <w:t>24</w:t>
      </w:r>
      <w:r w:rsidR="007F3E90" w:rsidRPr="005A13BA">
        <w:fldChar w:fldCharType="end"/>
      </w:r>
    </w:p>
    <w:p w14:paraId="1D9E34E4" w14:textId="77777777" w:rsidR="00B51E37" w:rsidRPr="005A13BA" w:rsidRDefault="00B51E37" w:rsidP="004A4657">
      <w:pPr>
        <w:spacing w:after="0" w:line="360" w:lineRule="auto"/>
      </w:pPr>
    </w:p>
    <w:p w14:paraId="7FC8DE53" w14:textId="0DABF143" w:rsidR="007F3E90" w:rsidRPr="005A13BA" w:rsidRDefault="007F3E90" w:rsidP="004A4657">
      <w:pPr>
        <w:spacing w:after="0" w:line="360" w:lineRule="auto"/>
      </w:pPr>
      <w:r w:rsidRPr="005A13BA">
        <w:t xml:space="preserve">The study on hip chondropathy participants showed a greater </w:t>
      </w:r>
      <w:r w:rsidR="006D64C7" w:rsidRPr="005A13BA">
        <w:t xml:space="preserve">range of </w:t>
      </w:r>
      <w:r w:rsidRPr="005A13BA">
        <w:t>medial/lateral and anterior/posterior centre of pressure compared to control participants (</w:t>
      </w:r>
      <w:r w:rsidRPr="005A13BA">
        <w:fldChar w:fldCharType="begin"/>
      </w:r>
      <w:r w:rsidRPr="005A13BA">
        <w:instrText xml:space="preserve"> REF _Ref500339932 \h </w:instrText>
      </w:r>
      <w:r w:rsidR="00E14AA1" w:rsidRPr="005A13BA">
        <w:instrText xml:space="preserve"> \* MERGEFORMAT </w:instrText>
      </w:r>
      <w:r w:rsidRPr="005A13BA">
        <w:fldChar w:fldCharType="separate"/>
      </w:r>
      <w:r w:rsidRPr="005A13BA">
        <w:t xml:space="preserve">Table </w:t>
      </w:r>
      <w:r w:rsidRPr="005A13BA">
        <w:rPr>
          <w:noProof/>
        </w:rPr>
        <w:t>4</w:t>
      </w:r>
      <w:r w:rsidRPr="005A13BA">
        <w:fldChar w:fldCharType="end"/>
      </w:r>
      <w:r w:rsidRPr="005A13BA">
        <w:t>).</w:t>
      </w:r>
    </w:p>
    <w:p w14:paraId="2EE62E93" w14:textId="77777777" w:rsidR="007F3E90" w:rsidRPr="005A13BA" w:rsidRDefault="007F3E90" w:rsidP="004A4657">
      <w:pPr>
        <w:spacing w:after="0" w:line="360" w:lineRule="auto"/>
      </w:pPr>
    </w:p>
    <w:p w14:paraId="14654F84" w14:textId="77777777" w:rsidR="004A4657" w:rsidRPr="005A13BA" w:rsidRDefault="00D27BD7" w:rsidP="004A4657">
      <w:pPr>
        <w:spacing w:after="0" w:line="360" w:lineRule="auto"/>
        <w:rPr>
          <w:b/>
          <w:u w:val="single"/>
        </w:rPr>
      </w:pPr>
      <w:r w:rsidRPr="005A13BA">
        <w:rPr>
          <w:b/>
          <w:u w:val="single"/>
        </w:rPr>
        <w:t>Quality of studies</w:t>
      </w:r>
    </w:p>
    <w:p w14:paraId="0DA82FDB" w14:textId="3B078F0A" w:rsidR="006303EF" w:rsidRPr="005A13BA" w:rsidRDefault="00F22ABE" w:rsidP="00495A69">
      <w:pPr>
        <w:spacing w:after="0" w:line="360" w:lineRule="auto"/>
        <w:rPr>
          <w:b/>
        </w:rPr>
      </w:pPr>
      <w:r w:rsidRPr="005A13BA">
        <w:t>The normalised scores for the STROBE assessment of the articles ranged from 50% to 93.1% (</w:t>
      </w:r>
      <w:r w:rsidRPr="005A13BA">
        <w:fldChar w:fldCharType="begin"/>
      </w:r>
      <w:r w:rsidRPr="005A13BA">
        <w:instrText xml:space="preserve"> REF _Ref500341314 \h </w:instrText>
      </w:r>
      <w:r w:rsidR="005A13BA">
        <w:instrText xml:space="preserve"> \* MERGEFORMAT </w:instrText>
      </w:r>
      <w:r w:rsidRPr="005A13BA">
        <w:fldChar w:fldCharType="separate"/>
      </w:r>
      <w:r w:rsidR="007F3E90" w:rsidRPr="005A13BA">
        <w:t xml:space="preserve">Table </w:t>
      </w:r>
      <w:r w:rsidR="007F3E90" w:rsidRPr="005A13BA">
        <w:rPr>
          <w:noProof/>
        </w:rPr>
        <w:t>5</w:t>
      </w:r>
      <w:r w:rsidRPr="005A13BA">
        <w:fldChar w:fldCharType="end"/>
      </w:r>
      <w:r w:rsidRPr="005A13BA">
        <w:t>). None of the studies reported the dates of recr</w:t>
      </w:r>
      <w:r w:rsidR="006D64C7" w:rsidRPr="005A13BA">
        <w:t>uitment, exposure, data collection or follow-up</w:t>
      </w:r>
      <w:r w:rsidRPr="005A13BA">
        <w:t xml:space="preserve">. Other items </w:t>
      </w:r>
      <w:r w:rsidR="008201F4" w:rsidRPr="005A13BA">
        <w:t xml:space="preserve">that had few studies (&lt; 6) scoring </w:t>
      </w:r>
      <w:r w:rsidR="00495A69" w:rsidRPr="005A13BA">
        <w:t>points were “Describing efforts to address potential sources of bias”, “Explaining how the study size was arrived at”, “Reporting of evidence for the validity of the outcome measure” and “Discussed the generalizability (external validity) of the study results”.</w:t>
      </w:r>
      <w:r w:rsidR="006303EF" w:rsidRPr="005A13BA">
        <w:rPr>
          <w:b/>
        </w:rPr>
        <w:br w:type="page"/>
      </w:r>
    </w:p>
    <w:p w14:paraId="0840A12E" w14:textId="77777777" w:rsidR="006303EF" w:rsidRPr="005A13BA" w:rsidRDefault="006303EF" w:rsidP="00C145FB">
      <w:pPr>
        <w:pStyle w:val="Caption"/>
        <w:keepNext/>
        <w:sectPr w:rsidR="006303EF" w:rsidRPr="005A13BA" w:rsidSect="00E32691">
          <w:pgSz w:w="11906" w:h="16838"/>
          <w:pgMar w:top="1440" w:right="1440" w:bottom="1440" w:left="1440" w:header="709" w:footer="709" w:gutter="0"/>
          <w:lnNumType w:countBy="1"/>
          <w:cols w:space="708"/>
          <w:titlePg/>
          <w:docGrid w:linePitch="360"/>
        </w:sectPr>
      </w:pPr>
    </w:p>
    <w:p w14:paraId="3274132A" w14:textId="77777777" w:rsidR="00C145FB" w:rsidRPr="005A13BA" w:rsidRDefault="00C145FB" w:rsidP="00C145FB">
      <w:pPr>
        <w:pStyle w:val="Caption"/>
        <w:keepNext/>
      </w:pPr>
    </w:p>
    <w:tbl>
      <w:tblPr>
        <w:tblStyle w:val="TableGrid"/>
        <w:tblW w:w="135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1"/>
        <w:gridCol w:w="778"/>
        <w:gridCol w:w="1902"/>
        <w:gridCol w:w="2170"/>
        <w:gridCol w:w="1936"/>
        <w:gridCol w:w="1708"/>
        <w:gridCol w:w="1708"/>
        <w:gridCol w:w="1708"/>
      </w:tblGrid>
      <w:tr w:rsidR="00743B5B" w:rsidRPr="005A13BA" w14:paraId="44007483" w14:textId="02402B00" w:rsidTr="00743B5B">
        <w:trPr>
          <w:trHeight w:val="547"/>
        </w:trPr>
        <w:tc>
          <w:tcPr>
            <w:tcW w:w="8457" w:type="dxa"/>
            <w:gridSpan w:val="5"/>
            <w:tcBorders>
              <w:bottom w:val="single" w:sz="4" w:space="0" w:color="auto"/>
            </w:tcBorders>
          </w:tcPr>
          <w:p w14:paraId="2A10079A" w14:textId="5D8B5174" w:rsidR="00743B5B" w:rsidRPr="005A13BA" w:rsidRDefault="00743B5B" w:rsidP="00BF2182">
            <w:bookmarkStart w:id="3" w:name="_Ref500336154"/>
            <w:r w:rsidRPr="005A13BA">
              <w:t xml:space="preserve">Table </w:t>
            </w:r>
            <w:r w:rsidRPr="005A13BA">
              <w:rPr>
                <w:noProof/>
              </w:rPr>
              <w:fldChar w:fldCharType="begin"/>
            </w:r>
            <w:r w:rsidRPr="005A13BA">
              <w:rPr>
                <w:noProof/>
              </w:rPr>
              <w:instrText xml:space="preserve"> SEQ Table \* ARABIC </w:instrText>
            </w:r>
            <w:r w:rsidRPr="005A13BA">
              <w:rPr>
                <w:noProof/>
              </w:rPr>
              <w:fldChar w:fldCharType="separate"/>
            </w:r>
            <w:r w:rsidRPr="005A13BA">
              <w:rPr>
                <w:noProof/>
              </w:rPr>
              <w:t>2</w:t>
            </w:r>
            <w:r w:rsidRPr="005A13BA">
              <w:rPr>
                <w:noProof/>
              </w:rPr>
              <w:fldChar w:fldCharType="end"/>
            </w:r>
            <w:bookmarkEnd w:id="3"/>
            <w:r w:rsidRPr="005A13BA">
              <w:t>: Study characteristics</w:t>
            </w:r>
          </w:p>
        </w:tc>
        <w:tc>
          <w:tcPr>
            <w:tcW w:w="1708" w:type="dxa"/>
            <w:tcBorders>
              <w:bottom w:val="single" w:sz="4" w:space="0" w:color="auto"/>
            </w:tcBorders>
          </w:tcPr>
          <w:p w14:paraId="21A65860" w14:textId="77777777" w:rsidR="00743B5B" w:rsidRPr="005A13BA" w:rsidRDefault="00743B5B" w:rsidP="00BF2182"/>
        </w:tc>
        <w:tc>
          <w:tcPr>
            <w:tcW w:w="1708" w:type="dxa"/>
            <w:tcBorders>
              <w:bottom w:val="single" w:sz="4" w:space="0" w:color="auto"/>
            </w:tcBorders>
          </w:tcPr>
          <w:p w14:paraId="0B5BDA2D" w14:textId="77777777" w:rsidR="00743B5B" w:rsidRPr="005A13BA" w:rsidRDefault="00743B5B" w:rsidP="00BF2182"/>
        </w:tc>
        <w:tc>
          <w:tcPr>
            <w:tcW w:w="1708" w:type="dxa"/>
            <w:tcBorders>
              <w:bottom w:val="single" w:sz="4" w:space="0" w:color="auto"/>
            </w:tcBorders>
          </w:tcPr>
          <w:p w14:paraId="72BE5E76" w14:textId="0B670C9F" w:rsidR="00743B5B" w:rsidRPr="005A13BA" w:rsidRDefault="00743B5B" w:rsidP="00BF2182"/>
        </w:tc>
      </w:tr>
      <w:tr w:rsidR="00743B5B" w:rsidRPr="005A13BA" w14:paraId="72429C46" w14:textId="0C3ACF4E" w:rsidTr="00743B5B">
        <w:trPr>
          <w:trHeight w:val="547"/>
        </w:trPr>
        <w:tc>
          <w:tcPr>
            <w:tcW w:w="1671" w:type="dxa"/>
            <w:tcBorders>
              <w:top w:val="single" w:sz="4" w:space="0" w:color="auto"/>
              <w:bottom w:val="single" w:sz="4" w:space="0" w:color="auto"/>
            </w:tcBorders>
          </w:tcPr>
          <w:p w14:paraId="6082B010" w14:textId="77777777" w:rsidR="00743B5B" w:rsidRPr="005A13BA" w:rsidRDefault="00743B5B" w:rsidP="00BF2182">
            <w:r w:rsidRPr="005A13BA">
              <w:t>Author</w:t>
            </w:r>
          </w:p>
        </w:tc>
        <w:tc>
          <w:tcPr>
            <w:tcW w:w="778" w:type="dxa"/>
            <w:tcBorders>
              <w:top w:val="single" w:sz="4" w:space="0" w:color="auto"/>
              <w:bottom w:val="single" w:sz="4" w:space="0" w:color="auto"/>
            </w:tcBorders>
          </w:tcPr>
          <w:p w14:paraId="10A933ED" w14:textId="77777777" w:rsidR="00743B5B" w:rsidRPr="005A13BA" w:rsidRDefault="00743B5B" w:rsidP="00BF2182">
            <w:r w:rsidRPr="005A13BA">
              <w:t>Year</w:t>
            </w:r>
          </w:p>
        </w:tc>
        <w:tc>
          <w:tcPr>
            <w:tcW w:w="1902" w:type="dxa"/>
            <w:tcBorders>
              <w:top w:val="single" w:sz="4" w:space="0" w:color="auto"/>
              <w:bottom w:val="single" w:sz="4" w:space="0" w:color="auto"/>
            </w:tcBorders>
          </w:tcPr>
          <w:p w14:paraId="4639C3F8" w14:textId="77777777" w:rsidR="00743B5B" w:rsidRPr="005A13BA" w:rsidRDefault="00743B5B" w:rsidP="00BF2182">
            <w:r w:rsidRPr="005A13BA">
              <w:t>Title</w:t>
            </w:r>
          </w:p>
        </w:tc>
        <w:tc>
          <w:tcPr>
            <w:tcW w:w="2170" w:type="dxa"/>
            <w:tcBorders>
              <w:top w:val="single" w:sz="4" w:space="0" w:color="auto"/>
              <w:bottom w:val="single" w:sz="4" w:space="0" w:color="auto"/>
            </w:tcBorders>
          </w:tcPr>
          <w:p w14:paraId="311FD5C4" w14:textId="77777777" w:rsidR="00743B5B" w:rsidRPr="005A13BA" w:rsidRDefault="00743B5B" w:rsidP="00BF2182">
            <w:r w:rsidRPr="005A13BA">
              <w:t>Participant</w:t>
            </w:r>
          </w:p>
          <w:p w14:paraId="2D587D6C" w14:textId="77777777" w:rsidR="00743B5B" w:rsidRPr="005A13BA" w:rsidRDefault="00743B5B" w:rsidP="00BF2182">
            <w:r w:rsidRPr="005A13BA">
              <w:t xml:space="preserve">Groups </w:t>
            </w:r>
          </w:p>
        </w:tc>
        <w:tc>
          <w:tcPr>
            <w:tcW w:w="1936" w:type="dxa"/>
            <w:tcBorders>
              <w:top w:val="single" w:sz="4" w:space="0" w:color="auto"/>
              <w:bottom w:val="single" w:sz="4" w:space="0" w:color="auto"/>
            </w:tcBorders>
          </w:tcPr>
          <w:p w14:paraId="753BA647" w14:textId="77777777" w:rsidR="00743B5B" w:rsidRPr="005A13BA" w:rsidRDefault="00743B5B" w:rsidP="00BF2182">
            <w:r w:rsidRPr="005A13BA">
              <w:t>Number in each group</w:t>
            </w:r>
          </w:p>
          <w:p w14:paraId="36D05B12" w14:textId="0840B5D3" w:rsidR="00743B5B" w:rsidRPr="005A13BA" w:rsidRDefault="00743B5B" w:rsidP="00BF2182"/>
        </w:tc>
        <w:tc>
          <w:tcPr>
            <w:tcW w:w="1708" w:type="dxa"/>
            <w:tcBorders>
              <w:top w:val="single" w:sz="4" w:space="0" w:color="auto"/>
              <w:bottom w:val="single" w:sz="4" w:space="0" w:color="auto"/>
            </w:tcBorders>
          </w:tcPr>
          <w:p w14:paraId="5B94A6B2" w14:textId="35FDB8CF" w:rsidR="00743B5B" w:rsidRPr="005A13BA" w:rsidRDefault="00743B5B" w:rsidP="00BF2182">
            <w:r w:rsidRPr="005A13BA">
              <w:t xml:space="preserve">Age (mean </w:t>
            </w:r>
            <w:r w:rsidRPr="005A13BA">
              <w:rPr>
                <w:rFonts w:cstheme="minorHAnsi"/>
              </w:rPr>
              <w:t>± standard deviation or range)</w:t>
            </w:r>
          </w:p>
        </w:tc>
        <w:tc>
          <w:tcPr>
            <w:tcW w:w="1708" w:type="dxa"/>
            <w:tcBorders>
              <w:top w:val="single" w:sz="4" w:space="0" w:color="auto"/>
              <w:bottom w:val="single" w:sz="4" w:space="0" w:color="auto"/>
            </w:tcBorders>
          </w:tcPr>
          <w:p w14:paraId="33F8F400" w14:textId="4E8841A6" w:rsidR="00743B5B" w:rsidRPr="005A13BA" w:rsidRDefault="00743B5B" w:rsidP="00BF2182">
            <w:r w:rsidRPr="005A13BA">
              <w:t>Activity level</w:t>
            </w:r>
          </w:p>
        </w:tc>
        <w:tc>
          <w:tcPr>
            <w:tcW w:w="1708" w:type="dxa"/>
            <w:tcBorders>
              <w:top w:val="single" w:sz="4" w:space="0" w:color="auto"/>
              <w:bottom w:val="single" w:sz="4" w:space="0" w:color="auto"/>
            </w:tcBorders>
          </w:tcPr>
          <w:p w14:paraId="472FA63F" w14:textId="5DCD9C7B" w:rsidR="00743B5B" w:rsidRPr="005A13BA" w:rsidRDefault="00743B5B" w:rsidP="00BF2182">
            <w:r w:rsidRPr="005A13BA">
              <w:t>How sex was treated in analysis</w:t>
            </w:r>
          </w:p>
        </w:tc>
      </w:tr>
      <w:tr w:rsidR="00743B5B" w:rsidRPr="005A13BA" w14:paraId="4112C7CD" w14:textId="77777777" w:rsidTr="00743B5B">
        <w:tc>
          <w:tcPr>
            <w:tcW w:w="1671" w:type="dxa"/>
            <w:tcBorders>
              <w:top w:val="single" w:sz="4" w:space="0" w:color="auto"/>
            </w:tcBorders>
          </w:tcPr>
          <w:p w14:paraId="475BEF12" w14:textId="77777777" w:rsidR="00743B5B" w:rsidRPr="005A13BA" w:rsidRDefault="00743B5B" w:rsidP="00BF2182">
            <w:pPr>
              <w:rPr>
                <w:sz w:val="8"/>
                <w:szCs w:val="8"/>
              </w:rPr>
            </w:pPr>
          </w:p>
        </w:tc>
        <w:tc>
          <w:tcPr>
            <w:tcW w:w="778" w:type="dxa"/>
            <w:tcBorders>
              <w:top w:val="single" w:sz="4" w:space="0" w:color="auto"/>
            </w:tcBorders>
          </w:tcPr>
          <w:p w14:paraId="2CEF58C9" w14:textId="77777777" w:rsidR="00743B5B" w:rsidRPr="005A13BA" w:rsidRDefault="00743B5B" w:rsidP="00BF2182">
            <w:pPr>
              <w:rPr>
                <w:sz w:val="8"/>
                <w:szCs w:val="8"/>
              </w:rPr>
            </w:pPr>
          </w:p>
        </w:tc>
        <w:tc>
          <w:tcPr>
            <w:tcW w:w="1902" w:type="dxa"/>
            <w:tcBorders>
              <w:top w:val="single" w:sz="4" w:space="0" w:color="auto"/>
            </w:tcBorders>
          </w:tcPr>
          <w:p w14:paraId="752DE94A" w14:textId="77777777" w:rsidR="00743B5B" w:rsidRPr="005A13BA" w:rsidRDefault="00743B5B" w:rsidP="00BF2182">
            <w:pPr>
              <w:rPr>
                <w:sz w:val="8"/>
                <w:szCs w:val="8"/>
              </w:rPr>
            </w:pPr>
          </w:p>
        </w:tc>
        <w:tc>
          <w:tcPr>
            <w:tcW w:w="2170" w:type="dxa"/>
            <w:tcBorders>
              <w:top w:val="single" w:sz="4" w:space="0" w:color="auto"/>
            </w:tcBorders>
          </w:tcPr>
          <w:p w14:paraId="7D5BA6A7" w14:textId="77777777" w:rsidR="00743B5B" w:rsidRPr="005A13BA" w:rsidRDefault="00743B5B" w:rsidP="00800826">
            <w:pPr>
              <w:rPr>
                <w:sz w:val="8"/>
                <w:szCs w:val="8"/>
              </w:rPr>
            </w:pPr>
          </w:p>
        </w:tc>
        <w:tc>
          <w:tcPr>
            <w:tcW w:w="1936" w:type="dxa"/>
            <w:tcBorders>
              <w:top w:val="single" w:sz="4" w:space="0" w:color="auto"/>
            </w:tcBorders>
          </w:tcPr>
          <w:p w14:paraId="40154EBA" w14:textId="77777777" w:rsidR="00743B5B" w:rsidRPr="005A13BA" w:rsidRDefault="00743B5B" w:rsidP="00BF2182">
            <w:pPr>
              <w:rPr>
                <w:sz w:val="8"/>
                <w:szCs w:val="8"/>
              </w:rPr>
            </w:pPr>
          </w:p>
        </w:tc>
        <w:tc>
          <w:tcPr>
            <w:tcW w:w="1708" w:type="dxa"/>
            <w:tcBorders>
              <w:top w:val="single" w:sz="4" w:space="0" w:color="auto"/>
            </w:tcBorders>
          </w:tcPr>
          <w:p w14:paraId="56312FB5" w14:textId="77777777" w:rsidR="00743B5B" w:rsidRPr="005A13BA" w:rsidRDefault="00743B5B" w:rsidP="00BF2182">
            <w:pPr>
              <w:rPr>
                <w:sz w:val="8"/>
                <w:szCs w:val="8"/>
              </w:rPr>
            </w:pPr>
          </w:p>
        </w:tc>
        <w:tc>
          <w:tcPr>
            <w:tcW w:w="1708" w:type="dxa"/>
            <w:tcBorders>
              <w:top w:val="single" w:sz="4" w:space="0" w:color="auto"/>
            </w:tcBorders>
          </w:tcPr>
          <w:p w14:paraId="7AE092D9" w14:textId="77777777" w:rsidR="00743B5B" w:rsidRPr="005A13BA" w:rsidRDefault="00743B5B" w:rsidP="00BF2182">
            <w:pPr>
              <w:rPr>
                <w:sz w:val="8"/>
                <w:szCs w:val="8"/>
              </w:rPr>
            </w:pPr>
          </w:p>
        </w:tc>
        <w:tc>
          <w:tcPr>
            <w:tcW w:w="1708" w:type="dxa"/>
            <w:tcBorders>
              <w:top w:val="single" w:sz="4" w:space="0" w:color="auto"/>
            </w:tcBorders>
          </w:tcPr>
          <w:p w14:paraId="0C7A0B5E" w14:textId="70B56B41" w:rsidR="00743B5B" w:rsidRPr="005A13BA" w:rsidRDefault="00743B5B" w:rsidP="00BF2182">
            <w:pPr>
              <w:rPr>
                <w:sz w:val="8"/>
                <w:szCs w:val="8"/>
              </w:rPr>
            </w:pPr>
          </w:p>
        </w:tc>
      </w:tr>
      <w:tr w:rsidR="00743B5B" w:rsidRPr="005A13BA" w14:paraId="26989575" w14:textId="77777777" w:rsidTr="00743B5B">
        <w:tc>
          <w:tcPr>
            <w:tcW w:w="1671" w:type="dxa"/>
          </w:tcPr>
          <w:p w14:paraId="60EA797C" w14:textId="57DB9D39" w:rsidR="00743B5B" w:rsidRPr="005A13BA" w:rsidRDefault="00743B5B" w:rsidP="00BF2182">
            <w:r w:rsidRPr="005A13BA">
              <w:t>Carry et al</w:t>
            </w:r>
          </w:p>
        </w:tc>
        <w:tc>
          <w:tcPr>
            <w:tcW w:w="778" w:type="dxa"/>
          </w:tcPr>
          <w:p w14:paraId="1E438070" w14:textId="32CF805F" w:rsidR="00743B5B" w:rsidRPr="005A13BA" w:rsidRDefault="00743B5B" w:rsidP="00BF2182">
            <w:r w:rsidRPr="005A13BA">
              <w:t>2017</w:t>
            </w:r>
          </w:p>
        </w:tc>
        <w:tc>
          <w:tcPr>
            <w:tcW w:w="1902" w:type="dxa"/>
          </w:tcPr>
          <w:p w14:paraId="1EA2FBDE" w14:textId="0115BAC1" w:rsidR="00743B5B" w:rsidRPr="005A13BA" w:rsidRDefault="00743B5B" w:rsidP="00BF2182">
            <w:r w:rsidRPr="005A13BA">
              <w:t>Postural Stability and kinetic change in subject</w:t>
            </w:r>
            <w:r w:rsidR="00D72847" w:rsidRPr="005A13BA">
              <w:t>s</w:t>
            </w:r>
            <w:r w:rsidRPr="005A13BA">
              <w:t xml:space="preserve"> with patellofemoral pain after a nine-week hip and core strengthening intervention</w:t>
            </w:r>
          </w:p>
        </w:tc>
        <w:tc>
          <w:tcPr>
            <w:tcW w:w="2170" w:type="dxa"/>
          </w:tcPr>
          <w:p w14:paraId="6F398A29" w14:textId="4882752C" w:rsidR="00743B5B" w:rsidRPr="005A13BA" w:rsidRDefault="00743B5B" w:rsidP="00800826">
            <w:r w:rsidRPr="005A13BA">
              <w:t>Females with patellofemoral pain</w:t>
            </w:r>
          </w:p>
          <w:p w14:paraId="0FE69223" w14:textId="77777777" w:rsidR="00E14AA1" w:rsidRPr="005A13BA" w:rsidRDefault="00E14AA1" w:rsidP="00800826"/>
          <w:p w14:paraId="24B92F0F" w14:textId="77777777" w:rsidR="00743B5B" w:rsidRPr="005A13BA" w:rsidRDefault="00743B5B" w:rsidP="00800826">
            <w:r w:rsidRPr="005A13BA">
              <w:t>Control</w:t>
            </w:r>
          </w:p>
          <w:p w14:paraId="6DA52972" w14:textId="33C25DC5" w:rsidR="00743B5B" w:rsidRPr="005A13BA" w:rsidRDefault="00743B5B" w:rsidP="00800826"/>
        </w:tc>
        <w:tc>
          <w:tcPr>
            <w:tcW w:w="1936" w:type="dxa"/>
          </w:tcPr>
          <w:p w14:paraId="3158FBF7" w14:textId="77777777" w:rsidR="00743B5B" w:rsidRPr="005A13BA" w:rsidRDefault="00743B5B" w:rsidP="00BF2182">
            <w:r w:rsidRPr="005A13BA">
              <w:t>7</w:t>
            </w:r>
          </w:p>
          <w:p w14:paraId="081C62BD" w14:textId="3ABA2231" w:rsidR="00E14AA1" w:rsidRPr="005A13BA" w:rsidRDefault="00E14AA1" w:rsidP="00BF2182"/>
          <w:p w14:paraId="11BE7923" w14:textId="77777777" w:rsidR="00E14AA1" w:rsidRPr="005A13BA" w:rsidRDefault="00E14AA1" w:rsidP="00BF2182"/>
          <w:p w14:paraId="579D762B" w14:textId="77777777" w:rsidR="00743B5B" w:rsidRPr="005A13BA" w:rsidRDefault="00743B5B" w:rsidP="00BF2182">
            <w:r w:rsidRPr="005A13BA">
              <w:t>7</w:t>
            </w:r>
          </w:p>
          <w:p w14:paraId="7433E449" w14:textId="21849070" w:rsidR="00743B5B" w:rsidRPr="005A13BA" w:rsidRDefault="00743B5B" w:rsidP="00BF2182"/>
        </w:tc>
        <w:tc>
          <w:tcPr>
            <w:tcW w:w="1708" w:type="dxa"/>
          </w:tcPr>
          <w:p w14:paraId="348E6479" w14:textId="47AEE242" w:rsidR="00743B5B" w:rsidRPr="005A13BA" w:rsidRDefault="00743B5B" w:rsidP="00BF2182">
            <w:r w:rsidRPr="005A13BA">
              <w:t>14.20</w:t>
            </w:r>
            <w:r w:rsidRPr="005A13BA">
              <w:rPr>
                <w:rFonts w:cstheme="minorHAnsi"/>
              </w:rPr>
              <w:t>±</w:t>
            </w:r>
            <w:r w:rsidRPr="005A13BA">
              <w:t>0.75</w:t>
            </w:r>
          </w:p>
          <w:p w14:paraId="05704E27" w14:textId="7FDFD8C1" w:rsidR="00743B5B" w:rsidRPr="005A13BA" w:rsidRDefault="00743B5B" w:rsidP="00BF2182"/>
          <w:p w14:paraId="34A47C62" w14:textId="77777777" w:rsidR="00743B5B" w:rsidRPr="005A13BA" w:rsidRDefault="00743B5B" w:rsidP="00BF2182"/>
          <w:p w14:paraId="769961BF" w14:textId="233CF2AB" w:rsidR="00743B5B" w:rsidRPr="005A13BA" w:rsidRDefault="00743B5B" w:rsidP="00BF2182">
            <w:r w:rsidRPr="005A13BA">
              <w:t>1</w:t>
            </w:r>
            <w:r w:rsidR="000C2ACC" w:rsidRPr="005A13BA">
              <w:t>4</w:t>
            </w:r>
            <w:r w:rsidRPr="005A13BA">
              <w:t>.12</w:t>
            </w:r>
            <w:r w:rsidRPr="005A13BA">
              <w:rPr>
                <w:rFonts w:cstheme="minorHAnsi"/>
              </w:rPr>
              <w:t>±0.86</w:t>
            </w:r>
          </w:p>
        </w:tc>
        <w:tc>
          <w:tcPr>
            <w:tcW w:w="1708" w:type="dxa"/>
          </w:tcPr>
          <w:p w14:paraId="6E55B654" w14:textId="77777777" w:rsidR="00743B5B" w:rsidRPr="005A13BA" w:rsidRDefault="00743B5B" w:rsidP="00BF2182"/>
        </w:tc>
        <w:tc>
          <w:tcPr>
            <w:tcW w:w="1708" w:type="dxa"/>
          </w:tcPr>
          <w:p w14:paraId="05C9B7B0" w14:textId="146E80F3" w:rsidR="00743B5B" w:rsidRPr="005A13BA" w:rsidRDefault="00743B5B" w:rsidP="00BF2182">
            <w:r w:rsidRPr="005A13BA">
              <w:t>Single-sex study</w:t>
            </w:r>
          </w:p>
        </w:tc>
      </w:tr>
      <w:tr w:rsidR="00743B5B" w:rsidRPr="005A13BA" w14:paraId="0F501571" w14:textId="77777777" w:rsidTr="00743B5B">
        <w:tc>
          <w:tcPr>
            <w:tcW w:w="1671" w:type="dxa"/>
          </w:tcPr>
          <w:p w14:paraId="6C3B1CDD" w14:textId="77777777" w:rsidR="00743B5B" w:rsidRPr="005A13BA" w:rsidRDefault="00743B5B" w:rsidP="00BF2182">
            <w:pPr>
              <w:rPr>
                <w:sz w:val="8"/>
                <w:szCs w:val="8"/>
              </w:rPr>
            </w:pPr>
          </w:p>
        </w:tc>
        <w:tc>
          <w:tcPr>
            <w:tcW w:w="778" w:type="dxa"/>
          </w:tcPr>
          <w:p w14:paraId="32CF4641" w14:textId="77777777" w:rsidR="00743B5B" w:rsidRPr="005A13BA" w:rsidRDefault="00743B5B" w:rsidP="00BF2182">
            <w:pPr>
              <w:rPr>
                <w:sz w:val="8"/>
                <w:szCs w:val="8"/>
              </w:rPr>
            </w:pPr>
          </w:p>
        </w:tc>
        <w:tc>
          <w:tcPr>
            <w:tcW w:w="1902" w:type="dxa"/>
          </w:tcPr>
          <w:p w14:paraId="54C70680" w14:textId="77777777" w:rsidR="00743B5B" w:rsidRPr="005A13BA" w:rsidRDefault="00743B5B" w:rsidP="00BF2182">
            <w:pPr>
              <w:rPr>
                <w:sz w:val="8"/>
                <w:szCs w:val="8"/>
              </w:rPr>
            </w:pPr>
          </w:p>
        </w:tc>
        <w:tc>
          <w:tcPr>
            <w:tcW w:w="2170" w:type="dxa"/>
          </w:tcPr>
          <w:p w14:paraId="72514300" w14:textId="77777777" w:rsidR="00743B5B" w:rsidRPr="005A13BA" w:rsidRDefault="00743B5B" w:rsidP="00800826">
            <w:pPr>
              <w:rPr>
                <w:sz w:val="8"/>
                <w:szCs w:val="8"/>
              </w:rPr>
            </w:pPr>
          </w:p>
        </w:tc>
        <w:tc>
          <w:tcPr>
            <w:tcW w:w="1936" w:type="dxa"/>
          </w:tcPr>
          <w:p w14:paraId="3284436C" w14:textId="77777777" w:rsidR="00743B5B" w:rsidRPr="005A13BA" w:rsidRDefault="00743B5B" w:rsidP="00BF2182">
            <w:pPr>
              <w:rPr>
                <w:sz w:val="8"/>
                <w:szCs w:val="8"/>
              </w:rPr>
            </w:pPr>
          </w:p>
        </w:tc>
        <w:tc>
          <w:tcPr>
            <w:tcW w:w="1708" w:type="dxa"/>
          </w:tcPr>
          <w:p w14:paraId="616A98A7" w14:textId="77777777" w:rsidR="00743B5B" w:rsidRPr="005A13BA" w:rsidRDefault="00743B5B" w:rsidP="00BF2182">
            <w:pPr>
              <w:rPr>
                <w:sz w:val="8"/>
                <w:szCs w:val="8"/>
              </w:rPr>
            </w:pPr>
          </w:p>
        </w:tc>
        <w:tc>
          <w:tcPr>
            <w:tcW w:w="1708" w:type="dxa"/>
          </w:tcPr>
          <w:p w14:paraId="6EBB92B2" w14:textId="77777777" w:rsidR="00743B5B" w:rsidRPr="005A13BA" w:rsidRDefault="00743B5B" w:rsidP="00BF2182">
            <w:pPr>
              <w:rPr>
                <w:sz w:val="8"/>
                <w:szCs w:val="8"/>
              </w:rPr>
            </w:pPr>
          </w:p>
        </w:tc>
        <w:tc>
          <w:tcPr>
            <w:tcW w:w="1708" w:type="dxa"/>
          </w:tcPr>
          <w:p w14:paraId="171B59C8" w14:textId="69409C5D" w:rsidR="00743B5B" w:rsidRPr="005A13BA" w:rsidRDefault="00743B5B" w:rsidP="00BF2182">
            <w:pPr>
              <w:rPr>
                <w:sz w:val="8"/>
                <w:szCs w:val="8"/>
              </w:rPr>
            </w:pPr>
          </w:p>
        </w:tc>
      </w:tr>
      <w:tr w:rsidR="00743B5B" w:rsidRPr="005A13BA" w14:paraId="2292E7ED" w14:textId="0A09A099" w:rsidTr="00743B5B">
        <w:tc>
          <w:tcPr>
            <w:tcW w:w="1671" w:type="dxa"/>
          </w:tcPr>
          <w:p w14:paraId="0072285D" w14:textId="77777777" w:rsidR="00743B5B" w:rsidRPr="005A13BA" w:rsidRDefault="00743B5B" w:rsidP="00BF2182">
            <w:r w:rsidRPr="005A13BA">
              <w:t>Hatton et al</w:t>
            </w:r>
          </w:p>
        </w:tc>
        <w:tc>
          <w:tcPr>
            <w:tcW w:w="778" w:type="dxa"/>
          </w:tcPr>
          <w:p w14:paraId="36831FDF" w14:textId="77777777" w:rsidR="00743B5B" w:rsidRPr="005A13BA" w:rsidRDefault="00743B5B" w:rsidP="00BF2182">
            <w:r w:rsidRPr="005A13BA">
              <w:t>2004</w:t>
            </w:r>
          </w:p>
        </w:tc>
        <w:tc>
          <w:tcPr>
            <w:tcW w:w="1902" w:type="dxa"/>
          </w:tcPr>
          <w:p w14:paraId="5F6A8EAB" w14:textId="77777777" w:rsidR="00743B5B" w:rsidRPr="005A13BA" w:rsidRDefault="00743B5B" w:rsidP="00BF2182">
            <w:r w:rsidRPr="005A13BA">
              <w:t>Impairment of Dynamic Single-Leg Balance Performance in Individuals With Hip Chondropathy</w:t>
            </w:r>
          </w:p>
        </w:tc>
        <w:tc>
          <w:tcPr>
            <w:tcW w:w="2170" w:type="dxa"/>
          </w:tcPr>
          <w:p w14:paraId="15F02791" w14:textId="084C9932" w:rsidR="00743B5B" w:rsidRPr="005A13BA" w:rsidRDefault="00743B5B" w:rsidP="00BF2182">
            <w:r w:rsidRPr="005A13BA">
              <w:t>Hip chondropathy</w:t>
            </w:r>
          </w:p>
          <w:p w14:paraId="392A994D" w14:textId="37947577" w:rsidR="00743B5B" w:rsidRPr="005A13BA" w:rsidRDefault="00743B5B" w:rsidP="00BF2182"/>
          <w:p w14:paraId="5D9A8CA0" w14:textId="77777777" w:rsidR="00743B5B" w:rsidRPr="005A13BA" w:rsidRDefault="00743B5B" w:rsidP="00BF2182">
            <w:r w:rsidRPr="005A13BA">
              <w:t>Healthy controls matched for age, sex and physical activity level</w:t>
            </w:r>
          </w:p>
          <w:p w14:paraId="3247FE95" w14:textId="466DD7EA" w:rsidR="00743B5B" w:rsidRPr="005A13BA" w:rsidRDefault="00743B5B" w:rsidP="00BF2182"/>
        </w:tc>
        <w:tc>
          <w:tcPr>
            <w:tcW w:w="1936" w:type="dxa"/>
          </w:tcPr>
          <w:p w14:paraId="0EFE6B48" w14:textId="77777777" w:rsidR="00743B5B" w:rsidRPr="005A13BA" w:rsidRDefault="00743B5B" w:rsidP="00BF2182">
            <w:r w:rsidRPr="005A13BA">
              <w:t>63 (41 females)</w:t>
            </w:r>
          </w:p>
          <w:p w14:paraId="3D6F7E22" w14:textId="77777777" w:rsidR="00743B5B" w:rsidRPr="005A13BA" w:rsidRDefault="00743B5B" w:rsidP="00BF2182"/>
          <w:p w14:paraId="0E788A08" w14:textId="344A2484" w:rsidR="00743B5B" w:rsidRPr="005A13BA" w:rsidRDefault="00743B5B" w:rsidP="00BF2182">
            <w:r w:rsidRPr="005A13BA">
              <w:t>60 (36 females)</w:t>
            </w:r>
          </w:p>
          <w:p w14:paraId="5D5BB746" w14:textId="38E3F265" w:rsidR="00743B5B" w:rsidRPr="005A13BA" w:rsidRDefault="00743B5B" w:rsidP="00BF2182"/>
        </w:tc>
        <w:tc>
          <w:tcPr>
            <w:tcW w:w="1708" w:type="dxa"/>
          </w:tcPr>
          <w:p w14:paraId="38F51698" w14:textId="155C4D56" w:rsidR="00743B5B" w:rsidRPr="005A13BA" w:rsidRDefault="00743B5B" w:rsidP="00BF2182">
            <w:pPr>
              <w:rPr>
                <w:rFonts w:cstheme="minorHAnsi"/>
              </w:rPr>
            </w:pPr>
            <w:r w:rsidRPr="005A13BA">
              <w:t>37.36</w:t>
            </w:r>
            <w:r w:rsidRPr="005A13BA">
              <w:rPr>
                <w:rFonts w:cstheme="minorHAnsi"/>
              </w:rPr>
              <w:t>±11.6</w:t>
            </w:r>
          </w:p>
          <w:p w14:paraId="18D87F0E" w14:textId="77777777" w:rsidR="00743B5B" w:rsidRPr="005A13BA" w:rsidRDefault="00743B5B" w:rsidP="00BF2182">
            <w:pPr>
              <w:rPr>
                <w:rFonts w:cstheme="minorHAnsi"/>
              </w:rPr>
            </w:pPr>
          </w:p>
          <w:p w14:paraId="2F5F35A4" w14:textId="4BBDF3ED" w:rsidR="00743B5B" w:rsidRPr="005A13BA" w:rsidRDefault="00743B5B" w:rsidP="00BF2182">
            <w:r w:rsidRPr="005A13BA">
              <w:t>35.7</w:t>
            </w:r>
            <w:r w:rsidRPr="005A13BA">
              <w:rPr>
                <w:rFonts w:cstheme="minorHAnsi"/>
              </w:rPr>
              <w:t>±9.7</w:t>
            </w:r>
          </w:p>
        </w:tc>
        <w:tc>
          <w:tcPr>
            <w:tcW w:w="1708" w:type="dxa"/>
          </w:tcPr>
          <w:p w14:paraId="31F3853A" w14:textId="77777777" w:rsidR="00743B5B" w:rsidRPr="005A13BA" w:rsidRDefault="00743B5B" w:rsidP="00BF2182"/>
        </w:tc>
        <w:tc>
          <w:tcPr>
            <w:tcW w:w="1708" w:type="dxa"/>
          </w:tcPr>
          <w:p w14:paraId="2E62BBAA" w14:textId="2CF79A9F" w:rsidR="00743B5B" w:rsidRPr="005A13BA" w:rsidRDefault="00743B5B" w:rsidP="00BF2182">
            <w:r w:rsidRPr="005A13BA">
              <w:t>Considered as a covariate for correlations</w:t>
            </w:r>
          </w:p>
        </w:tc>
      </w:tr>
      <w:tr w:rsidR="00743B5B" w:rsidRPr="005A13BA" w14:paraId="3E754239" w14:textId="77777777" w:rsidTr="00743B5B">
        <w:tc>
          <w:tcPr>
            <w:tcW w:w="1671" w:type="dxa"/>
          </w:tcPr>
          <w:p w14:paraId="4A3F383F" w14:textId="77777777" w:rsidR="00743B5B" w:rsidRPr="005A13BA" w:rsidRDefault="00743B5B" w:rsidP="00BF2182">
            <w:pPr>
              <w:rPr>
                <w:sz w:val="8"/>
                <w:szCs w:val="8"/>
              </w:rPr>
            </w:pPr>
          </w:p>
        </w:tc>
        <w:tc>
          <w:tcPr>
            <w:tcW w:w="778" w:type="dxa"/>
          </w:tcPr>
          <w:p w14:paraId="765D92C3" w14:textId="77777777" w:rsidR="00743B5B" w:rsidRPr="005A13BA" w:rsidRDefault="00743B5B" w:rsidP="00BF2182">
            <w:pPr>
              <w:rPr>
                <w:sz w:val="8"/>
                <w:szCs w:val="8"/>
              </w:rPr>
            </w:pPr>
          </w:p>
        </w:tc>
        <w:tc>
          <w:tcPr>
            <w:tcW w:w="1902" w:type="dxa"/>
          </w:tcPr>
          <w:p w14:paraId="7ED446C9" w14:textId="77777777" w:rsidR="00743B5B" w:rsidRPr="005A13BA" w:rsidRDefault="00743B5B" w:rsidP="00BF2182">
            <w:pPr>
              <w:rPr>
                <w:sz w:val="8"/>
                <w:szCs w:val="8"/>
              </w:rPr>
            </w:pPr>
          </w:p>
        </w:tc>
        <w:tc>
          <w:tcPr>
            <w:tcW w:w="2170" w:type="dxa"/>
          </w:tcPr>
          <w:p w14:paraId="30AC8847" w14:textId="77777777" w:rsidR="00743B5B" w:rsidRPr="005A13BA" w:rsidRDefault="00743B5B" w:rsidP="00BF2182">
            <w:pPr>
              <w:rPr>
                <w:sz w:val="8"/>
                <w:szCs w:val="8"/>
              </w:rPr>
            </w:pPr>
          </w:p>
        </w:tc>
        <w:tc>
          <w:tcPr>
            <w:tcW w:w="1936" w:type="dxa"/>
          </w:tcPr>
          <w:p w14:paraId="65F4DDFD" w14:textId="77777777" w:rsidR="00743B5B" w:rsidRPr="005A13BA" w:rsidRDefault="00743B5B" w:rsidP="00BF2182">
            <w:pPr>
              <w:rPr>
                <w:sz w:val="8"/>
                <w:szCs w:val="8"/>
              </w:rPr>
            </w:pPr>
          </w:p>
        </w:tc>
        <w:tc>
          <w:tcPr>
            <w:tcW w:w="1708" w:type="dxa"/>
          </w:tcPr>
          <w:p w14:paraId="08D13E12" w14:textId="77777777" w:rsidR="00743B5B" w:rsidRPr="005A13BA" w:rsidRDefault="00743B5B" w:rsidP="00BF2182">
            <w:pPr>
              <w:rPr>
                <w:sz w:val="8"/>
                <w:szCs w:val="8"/>
              </w:rPr>
            </w:pPr>
          </w:p>
        </w:tc>
        <w:tc>
          <w:tcPr>
            <w:tcW w:w="1708" w:type="dxa"/>
          </w:tcPr>
          <w:p w14:paraId="6005F546" w14:textId="77777777" w:rsidR="00743B5B" w:rsidRPr="005A13BA" w:rsidRDefault="00743B5B" w:rsidP="00BF2182">
            <w:pPr>
              <w:rPr>
                <w:sz w:val="8"/>
                <w:szCs w:val="8"/>
              </w:rPr>
            </w:pPr>
          </w:p>
        </w:tc>
        <w:tc>
          <w:tcPr>
            <w:tcW w:w="1708" w:type="dxa"/>
          </w:tcPr>
          <w:p w14:paraId="7DF516B6" w14:textId="664AD623" w:rsidR="00743B5B" w:rsidRPr="005A13BA" w:rsidRDefault="00743B5B" w:rsidP="00BF2182">
            <w:pPr>
              <w:rPr>
                <w:sz w:val="8"/>
                <w:szCs w:val="8"/>
              </w:rPr>
            </w:pPr>
          </w:p>
        </w:tc>
      </w:tr>
      <w:tr w:rsidR="00743B5B" w:rsidRPr="005A13BA" w14:paraId="66285EEB" w14:textId="1CC6376F" w:rsidTr="00743B5B">
        <w:tc>
          <w:tcPr>
            <w:tcW w:w="1671" w:type="dxa"/>
          </w:tcPr>
          <w:p w14:paraId="78D82D5C" w14:textId="77777777" w:rsidR="00743B5B" w:rsidRPr="005A13BA" w:rsidRDefault="00743B5B" w:rsidP="00BF2182">
            <w:r w:rsidRPr="005A13BA">
              <w:t>Herrington</w:t>
            </w:r>
          </w:p>
        </w:tc>
        <w:tc>
          <w:tcPr>
            <w:tcW w:w="778" w:type="dxa"/>
          </w:tcPr>
          <w:p w14:paraId="18512074" w14:textId="77777777" w:rsidR="00743B5B" w:rsidRPr="005A13BA" w:rsidRDefault="00743B5B" w:rsidP="00BF2182">
            <w:r w:rsidRPr="005A13BA">
              <w:t>2014</w:t>
            </w:r>
          </w:p>
        </w:tc>
        <w:tc>
          <w:tcPr>
            <w:tcW w:w="1902" w:type="dxa"/>
          </w:tcPr>
          <w:p w14:paraId="7B56C9B2" w14:textId="77777777" w:rsidR="00743B5B" w:rsidRPr="005A13BA" w:rsidRDefault="00743B5B" w:rsidP="00BF2182">
            <w:r w:rsidRPr="005A13BA">
              <w:t>Knee valgus angle during single leg squat and landing in patellofemoral pain patients and controls</w:t>
            </w:r>
          </w:p>
        </w:tc>
        <w:tc>
          <w:tcPr>
            <w:tcW w:w="2170" w:type="dxa"/>
          </w:tcPr>
          <w:p w14:paraId="3997A6C7" w14:textId="434229C1" w:rsidR="00743B5B" w:rsidRPr="005A13BA" w:rsidRDefault="00743B5B" w:rsidP="00BF2182">
            <w:r w:rsidRPr="005A13BA">
              <w:t>Females with unilateral patellofemoral pain</w:t>
            </w:r>
          </w:p>
          <w:p w14:paraId="4B57347D" w14:textId="77777777" w:rsidR="00E14AA1" w:rsidRPr="005A13BA" w:rsidRDefault="00E14AA1" w:rsidP="00BF2182"/>
          <w:p w14:paraId="35193A2D" w14:textId="558A0617" w:rsidR="00743B5B" w:rsidRPr="005A13BA" w:rsidRDefault="00743B5B" w:rsidP="00BF2182">
            <w:r w:rsidRPr="005A13BA">
              <w:t>Asymptomatic controls</w:t>
            </w:r>
          </w:p>
          <w:p w14:paraId="09E5EDC6" w14:textId="2D2E9F55" w:rsidR="00743B5B" w:rsidRPr="005A13BA" w:rsidRDefault="00743B5B" w:rsidP="00BF2182"/>
        </w:tc>
        <w:tc>
          <w:tcPr>
            <w:tcW w:w="1936" w:type="dxa"/>
          </w:tcPr>
          <w:p w14:paraId="54DF715C" w14:textId="77777777" w:rsidR="00743B5B" w:rsidRPr="005A13BA" w:rsidRDefault="00743B5B" w:rsidP="00BF2182">
            <w:r w:rsidRPr="005A13BA">
              <w:t>12</w:t>
            </w:r>
          </w:p>
          <w:p w14:paraId="1B0CCB9D" w14:textId="6917B7AC" w:rsidR="00743B5B" w:rsidRPr="005A13BA" w:rsidRDefault="00743B5B" w:rsidP="00BF2182"/>
          <w:p w14:paraId="54EBFCCF" w14:textId="7551E1C8" w:rsidR="00743B5B" w:rsidRPr="005A13BA" w:rsidRDefault="00743B5B" w:rsidP="00BF2182"/>
          <w:p w14:paraId="614FBA6D" w14:textId="05D2961F" w:rsidR="00743B5B" w:rsidRPr="005A13BA" w:rsidRDefault="00743B5B" w:rsidP="00BF2182"/>
          <w:p w14:paraId="76271626" w14:textId="77777777" w:rsidR="00743B5B" w:rsidRPr="005A13BA" w:rsidRDefault="00743B5B" w:rsidP="00BF2182">
            <w:r w:rsidRPr="005A13BA">
              <w:t>30</w:t>
            </w:r>
          </w:p>
          <w:p w14:paraId="7857C173" w14:textId="77777777" w:rsidR="00743B5B" w:rsidRPr="005A13BA" w:rsidRDefault="00743B5B" w:rsidP="0074648D">
            <w:pPr>
              <w:rPr>
                <w:rFonts w:cstheme="minorHAnsi"/>
              </w:rPr>
            </w:pPr>
          </w:p>
          <w:p w14:paraId="7C4E6291" w14:textId="0C63C136" w:rsidR="00743B5B" w:rsidRPr="005A13BA" w:rsidRDefault="00743B5B" w:rsidP="0074648D"/>
        </w:tc>
        <w:tc>
          <w:tcPr>
            <w:tcW w:w="1708" w:type="dxa"/>
          </w:tcPr>
          <w:p w14:paraId="6119C7A2" w14:textId="1759426E" w:rsidR="00743B5B" w:rsidRPr="005A13BA" w:rsidRDefault="00743B5B" w:rsidP="00743B5B">
            <w:r w:rsidRPr="005A13BA">
              <w:t>24</w:t>
            </w:r>
            <w:r w:rsidRPr="005A13BA">
              <w:rPr>
                <w:rFonts w:cstheme="minorHAnsi"/>
              </w:rPr>
              <w:t>±3.2</w:t>
            </w:r>
          </w:p>
          <w:p w14:paraId="59A94937" w14:textId="77777777" w:rsidR="00743B5B" w:rsidRPr="005A13BA" w:rsidRDefault="00743B5B" w:rsidP="00BF2182"/>
          <w:p w14:paraId="7A1E21DC" w14:textId="77777777" w:rsidR="00743B5B" w:rsidRPr="005A13BA" w:rsidRDefault="00743B5B" w:rsidP="00BF2182"/>
          <w:p w14:paraId="0FD334E0" w14:textId="77777777" w:rsidR="00E14AA1" w:rsidRPr="005A13BA" w:rsidRDefault="00E14AA1" w:rsidP="00BF2182"/>
          <w:p w14:paraId="63544576" w14:textId="402338C4" w:rsidR="00743B5B" w:rsidRPr="005A13BA" w:rsidRDefault="00743B5B" w:rsidP="00743B5B">
            <w:pPr>
              <w:rPr>
                <w:rFonts w:cstheme="minorHAnsi"/>
              </w:rPr>
            </w:pPr>
            <w:r w:rsidRPr="005A13BA">
              <w:t>20.4</w:t>
            </w:r>
            <w:r w:rsidRPr="005A13BA">
              <w:rPr>
                <w:rFonts w:cstheme="minorHAnsi"/>
              </w:rPr>
              <w:t>±1.4</w:t>
            </w:r>
          </w:p>
          <w:p w14:paraId="60B9B40E" w14:textId="328C67AE" w:rsidR="00743B5B" w:rsidRPr="005A13BA" w:rsidRDefault="00743B5B" w:rsidP="00BF2182"/>
        </w:tc>
        <w:tc>
          <w:tcPr>
            <w:tcW w:w="1708" w:type="dxa"/>
          </w:tcPr>
          <w:p w14:paraId="00886F8B" w14:textId="114BF600" w:rsidR="00743B5B" w:rsidRPr="005A13BA" w:rsidRDefault="00743B5B" w:rsidP="00BF2182">
            <w:r w:rsidRPr="005A13BA">
              <w:rPr>
                <w:rFonts w:cstheme="minorHAnsi"/>
              </w:rPr>
              <w:t>Participants completed at least 3 hours of sport training per week</w:t>
            </w:r>
          </w:p>
        </w:tc>
        <w:tc>
          <w:tcPr>
            <w:tcW w:w="1708" w:type="dxa"/>
          </w:tcPr>
          <w:p w14:paraId="7B496C85" w14:textId="5F9F623C" w:rsidR="00743B5B" w:rsidRPr="005A13BA" w:rsidRDefault="00743B5B" w:rsidP="00BF2182">
            <w:r w:rsidRPr="005A13BA">
              <w:t>Single-sex study</w:t>
            </w:r>
          </w:p>
        </w:tc>
      </w:tr>
      <w:tr w:rsidR="00743B5B" w:rsidRPr="005A13BA" w14:paraId="3BEE4D6E" w14:textId="77777777" w:rsidTr="00743B5B">
        <w:tc>
          <w:tcPr>
            <w:tcW w:w="1671" w:type="dxa"/>
          </w:tcPr>
          <w:p w14:paraId="3D4E3CA5" w14:textId="77777777" w:rsidR="00743B5B" w:rsidRPr="005A13BA" w:rsidRDefault="00743B5B" w:rsidP="00BF2182">
            <w:pPr>
              <w:rPr>
                <w:sz w:val="8"/>
                <w:szCs w:val="8"/>
              </w:rPr>
            </w:pPr>
          </w:p>
        </w:tc>
        <w:tc>
          <w:tcPr>
            <w:tcW w:w="778" w:type="dxa"/>
          </w:tcPr>
          <w:p w14:paraId="7D794DF2" w14:textId="77777777" w:rsidR="00743B5B" w:rsidRPr="005A13BA" w:rsidRDefault="00743B5B" w:rsidP="00BF2182">
            <w:pPr>
              <w:rPr>
                <w:sz w:val="8"/>
                <w:szCs w:val="8"/>
              </w:rPr>
            </w:pPr>
          </w:p>
        </w:tc>
        <w:tc>
          <w:tcPr>
            <w:tcW w:w="1902" w:type="dxa"/>
          </w:tcPr>
          <w:p w14:paraId="31B02C1C" w14:textId="77777777" w:rsidR="00743B5B" w:rsidRPr="005A13BA" w:rsidRDefault="00743B5B" w:rsidP="00BF2182">
            <w:pPr>
              <w:rPr>
                <w:sz w:val="8"/>
                <w:szCs w:val="8"/>
              </w:rPr>
            </w:pPr>
          </w:p>
        </w:tc>
        <w:tc>
          <w:tcPr>
            <w:tcW w:w="2170" w:type="dxa"/>
          </w:tcPr>
          <w:p w14:paraId="4E98F6ED" w14:textId="77777777" w:rsidR="00743B5B" w:rsidRPr="005A13BA" w:rsidRDefault="00743B5B" w:rsidP="00BF2182">
            <w:pPr>
              <w:rPr>
                <w:sz w:val="8"/>
                <w:szCs w:val="8"/>
              </w:rPr>
            </w:pPr>
          </w:p>
        </w:tc>
        <w:tc>
          <w:tcPr>
            <w:tcW w:w="1936" w:type="dxa"/>
          </w:tcPr>
          <w:p w14:paraId="5D45CA3F" w14:textId="77777777" w:rsidR="00743B5B" w:rsidRPr="005A13BA" w:rsidRDefault="00743B5B" w:rsidP="00BF2182">
            <w:pPr>
              <w:rPr>
                <w:sz w:val="8"/>
                <w:szCs w:val="8"/>
              </w:rPr>
            </w:pPr>
          </w:p>
        </w:tc>
        <w:tc>
          <w:tcPr>
            <w:tcW w:w="1708" w:type="dxa"/>
          </w:tcPr>
          <w:p w14:paraId="036FA368" w14:textId="77777777" w:rsidR="00743B5B" w:rsidRPr="005A13BA" w:rsidRDefault="00743B5B" w:rsidP="00BF2182">
            <w:pPr>
              <w:rPr>
                <w:sz w:val="8"/>
                <w:szCs w:val="8"/>
              </w:rPr>
            </w:pPr>
          </w:p>
        </w:tc>
        <w:tc>
          <w:tcPr>
            <w:tcW w:w="1708" w:type="dxa"/>
          </w:tcPr>
          <w:p w14:paraId="64C487EA" w14:textId="77777777" w:rsidR="00743B5B" w:rsidRPr="005A13BA" w:rsidRDefault="00743B5B" w:rsidP="00BF2182">
            <w:pPr>
              <w:rPr>
                <w:sz w:val="8"/>
                <w:szCs w:val="8"/>
              </w:rPr>
            </w:pPr>
          </w:p>
        </w:tc>
        <w:tc>
          <w:tcPr>
            <w:tcW w:w="1708" w:type="dxa"/>
          </w:tcPr>
          <w:p w14:paraId="596CBF28" w14:textId="0D2BCF83" w:rsidR="00743B5B" w:rsidRPr="005A13BA" w:rsidRDefault="00743B5B" w:rsidP="00BF2182">
            <w:pPr>
              <w:rPr>
                <w:sz w:val="8"/>
                <w:szCs w:val="8"/>
              </w:rPr>
            </w:pPr>
          </w:p>
        </w:tc>
      </w:tr>
      <w:tr w:rsidR="00743B5B" w:rsidRPr="005A13BA" w14:paraId="5D518AF7" w14:textId="4AD52A4B" w:rsidTr="00743B5B">
        <w:tc>
          <w:tcPr>
            <w:tcW w:w="1671" w:type="dxa"/>
          </w:tcPr>
          <w:p w14:paraId="35CE3C28" w14:textId="77777777" w:rsidR="00743B5B" w:rsidRPr="005A13BA" w:rsidRDefault="00743B5B" w:rsidP="00BF2182">
            <w:r w:rsidRPr="005A13BA">
              <w:t>Kvist</w:t>
            </w:r>
          </w:p>
        </w:tc>
        <w:tc>
          <w:tcPr>
            <w:tcW w:w="778" w:type="dxa"/>
          </w:tcPr>
          <w:p w14:paraId="43E69BC1" w14:textId="77777777" w:rsidR="00743B5B" w:rsidRPr="005A13BA" w:rsidRDefault="00743B5B" w:rsidP="00BF2182">
            <w:r w:rsidRPr="005A13BA">
              <w:t>2005</w:t>
            </w:r>
          </w:p>
        </w:tc>
        <w:tc>
          <w:tcPr>
            <w:tcW w:w="1902" w:type="dxa"/>
          </w:tcPr>
          <w:p w14:paraId="00F2110F" w14:textId="77777777" w:rsidR="00743B5B" w:rsidRPr="005A13BA" w:rsidRDefault="00743B5B" w:rsidP="00BF2182">
            <w:r w:rsidRPr="005A13BA">
              <w:t xml:space="preserve">Sagittal tibial translation during </w:t>
            </w:r>
            <w:r w:rsidRPr="005A13BA">
              <w:lastRenderedPageBreak/>
              <w:t>exercises in the anterior cruciate ligament-deficient knee</w:t>
            </w:r>
          </w:p>
        </w:tc>
        <w:tc>
          <w:tcPr>
            <w:tcW w:w="2170" w:type="dxa"/>
          </w:tcPr>
          <w:p w14:paraId="20749E21" w14:textId="019E348B" w:rsidR="00743B5B" w:rsidRPr="005A13BA" w:rsidRDefault="00743B5B" w:rsidP="00BF2182">
            <w:r w:rsidRPr="005A13BA">
              <w:lastRenderedPageBreak/>
              <w:t xml:space="preserve">Unilateral non-operated anterior </w:t>
            </w:r>
            <w:r w:rsidRPr="005A13BA">
              <w:lastRenderedPageBreak/>
              <w:t>cruciate ligament injury</w:t>
            </w:r>
          </w:p>
          <w:p w14:paraId="4D1DA223" w14:textId="77777777" w:rsidR="00743B5B" w:rsidRPr="005A13BA" w:rsidRDefault="00743B5B" w:rsidP="00BF2182"/>
          <w:p w14:paraId="04E2054A" w14:textId="77777777" w:rsidR="00743B5B" w:rsidRPr="005A13BA" w:rsidRDefault="00743B5B" w:rsidP="00BF2182">
            <w:r w:rsidRPr="005A13BA">
              <w:t>Non-injured controls</w:t>
            </w:r>
          </w:p>
        </w:tc>
        <w:tc>
          <w:tcPr>
            <w:tcW w:w="1936" w:type="dxa"/>
          </w:tcPr>
          <w:p w14:paraId="6DF1A2ED" w14:textId="77777777" w:rsidR="00743B5B" w:rsidRPr="005A13BA" w:rsidRDefault="00743B5B" w:rsidP="00BF2182">
            <w:r w:rsidRPr="005A13BA">
              <w:lastRenderedPageBreak/>
              <w:t>12 (4 females)</w:t>
            </w:r>
          </w:p>
          <w:p w14:paraId="69770B0C" w14:textId="5D16A441" w:rsidR="00743B5B" w:rsidRPr="005A13BA" w:rsidRDefault="00743B5B" w:rsidP="00BF2182"/>
          <w:p w14:paraId="4CF52416" w14:textId="16D45032" w:rsidR="00743B5B" w:rsidRPr="005A13BA" w:rsidRDefault="00743B5B" w:rsidP="00BF2182"/>
          <w:p w14:paraId="6A155053" w14:textId="5313407A" w:rsidR="00E14AA1" w:rsidRPr="005A13BA" w:rsidRDefault="00E14AA1" w:rsidP="00BF2182"/>
          <w:p w14:paraId="249D57D2" w14:textId="77777777" w:rsidR="00E14AA1" w:rsidRPr="005A13BA" w:rsidRDefault="00E14AA1" w:rsidP="00BF2182"/>
          <w:p w14:paraId="6167B718" w14:textId="57B0033A" w:rsidR="00743B5B" w:rsidRPr="005A13BA" w:rsidRDefault="00743B5B" w:rsidP="00BF2182">
            <w:r w:rsidRPr="005A13BA">
              <w:t>17 (nine females)</w:t>
            </w:r>
          </w:p>
          <w:p w14:paraId="1827706E" w14:textId="77777777" w:rsidR="00743B5B" w:rsidRPr="005A13BA" w:rsidRDefault="00743B5B" w:rsidP="00BF2182"/>
          <w:p w14:paraId="6737A8BF" w14:textId="0E75E883" w:rsidR="00743B5B" w:rsidRPr="005A13BA" w:rsidRDefault="00743B5B" w:rsidP="00743B5B"/>
        </w:tc>
        <w:tc>
          <w:tcPr>
            <w:tcW w:w="1708" w:type="dxa"/>
          </w:tcPr>
          <w:p w14:paraId="0CB07C39" w14:textId="77777777" w:rsidR="00743B5B" w:rsidRPr="005A13BA" w:rsidRDefault="00743B5B" w:rsidP="00BF2182">
            <w:r w:rsidRPr="005A13BA">
              <w:lastRenderedPageBreak/>
              <w:t>28</w:t>
            </w:r>
          </w:p>
          <w:p w14:paraId="07955FCE" w14:textId="77777777" w:rsidR="00743B5B" w:rsidRPr="005A13BA" w:rsidRDefault="00743B5B" w:rsidP="00BF2182"/>
          <w:p w14:paraId="2FC148EA" w14:textId="3B0E863F" w:rsidR="00743B5B" w:rsidRPr="005A13BA" w:rsidRDefault="00743B5B" w:rsidP="00BF2182"/>
          <w:p w14:paraId="3740F7D4" w14:textId="073B02F9" w:rsidR="00E14AA1" w:rsidRPr="005A13BA" w:rsidRDefault="00E14AA1" w:rsidP="00BF2182"/>
          <w:p w14:paraId="7DEDC1CA" w14:textId="77777777" w:rsidR="00E14AA1" w:rsidRPr="005A13BA" w:rsidRDefault="00E14AA1" w:rsidP="00BF2182"/>
          <w:p w14:paraId="611D4210" w14:textId="6A2B235D" w:rsidR="00743B5B" w:rsidRPr="005A13BA" w:rsidRDefault="00743B5B" w:rsidP="00BF2182">
            <w:r w:rsidRPr="005A13BA">
              <w:t>29</w:t>
            </w:r>
          </w:p>
        </w:tc>
        <w:tc>
          <w:tcPr>
            <w:tcW w:w="1708" w:type="dxa"/>
          </w:tcPr>
          <w:p w14:paraId="1AACF4DB" w14:textId="77777777" w:rsidR="00743B5B" w:rsidRPr="005A13BA" w:rsidRDefault="00743B5B" w:rsidP="00743B5B">
            <w:r w:rsidRPr="005A13BA">
              <w:lastRenderedPageBreak/>
              <w:t xml:space="preserve">All participants took part in </w:t>
            </w:r>
            <w:r w:rsidRPr="005A13BA">
              <w:lastRenderedPageBreak/>
              <w:t>competitive sports</w:t>
            </w:r>
          </w:p>
          <w:p w14:paraId="0B73578E" w14:textId="77777777" w:rsidR="00743B5B" w:rsidRPr="005A13BA" w:rsidRDefault="00743B5B" w:rsidP="00BF2182"/>
        </w:tc>
        <w:tc>
          <w:tcPr>
            <w:tcW w:w="1708" w:type="dxa"/>
          </w:tcPr>
          <w:p w14:paraId="6EC46260" w14:textId="629F119B" w:rsidR="00743B5B" w:rsidRPr="005A13BA" w:rsidRDefault="00743B5B" w:rsidP="00BF2182">
            <w:r w:rsidRPr="005A13BA">
              <w:lastRenderedPageBreak/>
              <w:t xml:space="preserve">Not considered </w:t>
            </w:r>
          </w:p>
        </w:tc>
      </w:tr>
      <w:tr w:rsidR="00743B5B" w:rsidRPr="005A13BA" w14:paraId="137EE737" w14:textId="77777777" w:rsidTr="00743B5B">
        <w:tc>
          <w:tcPr>
            <w:tcW w:w="1671" w:type="dxa"/>
          </w:tcPr>
          <w:p w14:paraId="590F27D1" w14:textId="77777777" w:rsidR="00743B5B" w:rsidRPr="005A13BA" w:rsidRDefault="00743B5B" w:rsidP="00BF2182">
            <w:pPr>
              <w:rPr>
                <w:sz w:val="8"/>
                <w:szCs w:val="8"/>
              </w:rPr>
            </w:pPr>
          </w:p>
        </w:tc>
        <w:tc>
          <w:tcPr>
            <w:tcW w:w="778" w:type="dxa"/>
          </w:tcPr>
          <w:p w14:paraId="35775831" w14:textId="77777777" w:rsidR="00743B5B" w:rsidRPr="005A13BA" w:rsidRDefault="00743B5B" w:rsidP="00BF2182">
            <w:pPr>
              <w:rPr>
                <w:sz w:val="8"/>
                <w:szCs w:val="8"/>
              </w:rPr>
            </w:pPr>
          </w:p>
        </w:tc>
        <w:tc>
          <w:tcPr>
            <w:tcW w:w="1902" w:type="dxa"/>
          </w:tcPr>
          <w:p w14:paraId="3E7F17E2" w14:textId="77777777" w:rsidR="00743B5B" w:rsidRPr="005A13BA" w:rsidRDefault="00743B5B" w:rsidP="00BF2182">
            <w:pPr>
              <w:rPr>
                <w:sz w:val="8"/>
                <w:szCs w:val="8"/>
              </w:rPr>
            </w:pPr>
          </w:p>
        </w:tc>
        <w:tc>
          <w:tcPr>
            <w:tcW w:w="2170" w:type="dxa"/>
          </w:tcPr>
          <w:p w14:paraId="2CC408E7" w14:textId="77777777" w:rsidR="00743B5B" w:rsidRPr="005A13BA" w:rsidRDefault="00743B5B" w:rsidP="00BF2182">
            <w:pPr>
              <w:rPr>
                <w:sz w:val="8"/>
                <w:szCs w:val="8"/>
              </w:rPr>
            </w:pPr>
          </w:p>
        </w:tc>
        <w:tc>
          <w:tcPr>
            <w:tcW w:w="1936" w:type="dxa"/>
          </w:tcPr>
          <w:p w14:paraId="77964A8D" w14:textId="77777777" w:rsidR="00743B5B" w:rsidRPr="005A13BA" w:rsidRDefault="00743B5B" w:rsidP="00BF2182">
            <w:pPr>
              <w:rPr>
                <w:sz w:val="8"/>
                <w:szCs w:val="8"/>
              </w:rPr>
            </w:pPr>
          </w:p>
        </w:tc>
        <w:tc>
          <w:tcPr>
            <w:tcW w:w="1708" w:type="dxa"/>
          </w:tcPr>
          <w:p w14:paraId="4C7CF92A" w14:textId="77777777" w:rsidR="00743B5B" w:rsidRPr="005A13BA" w:rsidRDefault="00743B5B" w:rsidP="00BF2182">
            <w:pPr>
              <w:rPr>
                <w:sz w:val="8"/>
                <w:szCs w:val="8"/>
              </w:rPr>
            </w:pPr>
          </w:p>
        </w:tc>
        <w:tc>
          <w:tcPr>
            <w:tcW w:w="1708" w:type="dxa"/>
          </w:tcPr>
          <w:p w14:paraId="10036F05" w14:textId="77777777" w:rsidR="00743B5B" w:rsidRPr="005A13BA" w:rsidRDefault="00743B5B" w:rsidP="00BF2182">
            <w:pPr>
              <w:rPr>
                <w:sz w:val="8"/>
                <w:szCs w:val="8"/>
              </w:rPr>
            </w:pPr>
          </w:p>
        </w:tc>
        <w:tc>
          <w:tcPr>
            <w:tcW w:w="1708" w:type="dxa"/>
          </w:tcPr>
          <w:p w14:paraId="5BB6EBBF" w14:textId="62F299CE" w:rsidR="00743B5B" w:rsidRPr="005A13BA" w:rsidRDefault="00743B5B" w:rsidP="00BF2182">
            <w:pPr>
              <w:rPr>
                <w:sz w:val="8"/>
                <w:szCs w:val="8"/>
              </w:rPr>
            </w:pPr>
          </w:p>
        </w:tc>
      </w:tr>
      <w:tr w:rsidR="00743B5B" w:rsidRPr="005A13BA" w14:paraId="163ED15A" w14:textId="7EFEE2A0" w:rsidTr="00743B5B">
        <w:tc>
          <w:tcPr>
            <w:tcW w:w="1671" w:type="dxa"/>
          </w:tcPr>
          <w:p w14:paraId="1C4D0EEF" w14:textId="32C81FDB" w:rsidR="00743B5B" w:rsidRPr="005A13BA" w:rsidRDefault="00743B5B" w:rsidP="00BF2182">
            <w:r w:rsidRPr="005A13BA">
              <w:t>Levinger</w:t>
            </w:r>
            <w:r w:rsidR="006D64C7" w:rsidRPr="005A13BA">
              <w:t xml:space="preserve"> et al</w:t>
            </w:r>
          </w:p>
        </w:tc>
        <w:tc>
          <w:tcPr>
            <w:tcW w:w="778" w:type="dxa"/>
          </w:tcPr>
          <w:p w14:paraId="53429B33" w14:textId="49B37F6C" w:rsidR="00743B5B" w:rsidRPr="005A13BA" w:rsidRDefault="00743B5B">
            <w:r w:rsidRPr="005A13BA">
              <w:t>2007</w:t>
            </w:r>
          </w:p>
        </w:tc>
        <w:tc>
          <w:tcPr>
            <w:tcW w:w="1902" w:type="dxa"/>
          </w:tcPr>
          <w:p w14:paraId="3D48CC18" w14:textId="77777777" w:rsidR="00743B5B" w:rsidRPr="005A13BA" w:rsidRDefault="00743B5B" w:rsidP="00BF2182">
            <w:r w:rsidRPr="005A13BA">
              <w:t>Femoral medial deviation angle during a one-leg squat test in individuals with patellofemoral pain syndrome</w:t>
            </w:r>
          </w:p>
        </w:tc>
        <w:tc>
          <w:tcPr>
            <w:tcW w:w="2170" w:type="dxa"/>
          </w:tcPr>
          <w:p w14:paraId="2CCA8305" w14:textId="77777777" w:rsidR="00743B5B" w:rsidRPr="005A13BA" w:rsidRDefault="00743B5B" w:rsidP="00BF2182">
            <w:r w:rsidRPr="005A13BA">
              <w:t>Females with patellofemoral pain syndrome</w:t>
            </w:r>
          </w:p>
          <w:p w14:paraId="70112989" w14:textId="77777777" w:rsidR="00743B5B" w:rsidRPr="005A13BA" w:rsidRDefault="00743B5B" w:rsidP="00BF2182"/>
          <w:p w14:paraId="5D735AFD" w14:textId="0F2B8861" w:rsidR="00743B5B" w:rsidRPr="005A13BA" w:rsidRDefault="00743B5B" w:rsidP="00BF2182">
            <w:r w:rsidRPr="005A13BA">
              <w:t>Female control</w:t>
            </w:r>
            <w:r w:rsidR="00CD5C31" w:rsidRPr="005A13BA">
              <w:t>s</w:t>
            </w:r>
          </w:p>
        </w:tc>
        <w:tc>
          <w:tcPr>
            <w:tcW w:w="1936" w:type="dxa"/>
          </w:tcPr>
          <w:p w14:paraId="2D767D3E" w14:textId="77777777" w:rsidR="00743B5B" w:rsidRPr="005A13BA" w:rsidRDefault="00743B5B" w:rsidP="00BF2182">
            <w:r w:rsidRPr="005A13BA">
              <w:t>12 females</w:t>
            </w:r>
          </w:p>
          <w:p w14:paraId="2A871DB1" w14:textId="06E2C99D" w:rsidR="00743B5B" w:rsidRPr="005A13BA" w:rsidRDefault="00743B5B" w:rsidP="00BF2182"/>
          <w:p w14:paraId="455D4402" w14:textId="77777777" w:rsidR="00252F5E" w:rsidRPr="005A13BA" w:rsidRDefault="00252F5E" w:rsidP="00BF2182"/>
          <w:p w14:paraId="7A3E5117" w14:textId="77777777" w:rsidR="00743B5B" w:rsidRPr="005A13BA" w:rsidRDefault="00743B5B" w:rsidP="00BF2182"/>
          <w:p w14:paraId="47D396C2" w14:textId="77777777" w:rsidR="00743B5B" w:rsidRPr="005A13BA" w:rsidRDefault="00743B5B" w:rsidP="00BF2182">
            <w:r w:rsidRPr="005A13BA">
              <w:t>13 females</w:t>
            </w:r>
          </w:p>
          <w:p w14:paraId="0BC4DB7B" w14:textId="77777777" w:rsidR="00743B5B" w:rsidRPr="005A13BA" w:rsidRDefault="00743B5B" w:rsidP="00BF2182">
            <w:pPr>
              <w:rPr>
                <w:rFonts w:cstheme="minorHAnsi"/>
              </w:rPr>
            </w:pPr>
          </w:p>
          <w:p w14:paraId="1C8ADCA1" w14:textId="2592C2DD" w:rsidR="00743B5B" w:rsidRPr="005A13BA" w:rsidRDefault="00743B5B" w:rsidP="002A1BA2"/>
        </w:tc>
        <w:tc>
          <w:tcPr>
            <w:tcW w:w="1708" w:type="dxa"/>
          </w:tcPr>
          <w:p w14:paraId="59E14FE8" w14:textId="77777777" w:rsidR="00743B5B" w:rsidRPr="005A13BA" w:rsidRDefault="00743B5B" w:rsidP="00743B5B">
            <w:r w:rsidRPr="005A13BA">
              <w:t>37.4</w:t>
            </w:r>
            <w:r w:rsidRPr="005A13BA">
              <w:rPr>
                <w:rFonts w:cstheme="minorHAnsi"/>
              </w:rPr>
              <w:t>±9.41</w:t>
            </w:r>
          </w:p>
          <w:p w14:paraId="5E49C8D8" w14:textId="77777777" w:rsidR="00743B5B" w:rsidRPr="005A13BA" w:rsidRDefault="00743B5B" w:rsidP="00BF2182"/>
          <w:p w14:paraId="5B981B14" w14:textId="5C4E2B8D" w:rsidR="00743B5B" w:rsidRPr="005A13BA" w:rsidRDefault="00743B5B" w:rsidP="00BF2182"/>
          <w:p w14:paraId="3DE99DCF" w14:textId="77777777" w:rsidR="00252F5E" w:rsidRPr="005A13BA" w:rsidRDefault="00252F5E" w:rsidP="00BF2182"/>
          <w:p w14:paraId="4EC00E5D" w14:textId="61E5270C" w:rsidR="00743B5B" w:rsidRPr="005A13BA" w:rsidRDefault="00743B5B" w:rsidP="00743B5B">
            <w:pPr>
              <w:rPr>
                <w:rFonts w:cstheme="minorHAnsi"/>
              </w:rPr>
            </w:pPr>
            <w:r w:rsidRPr="005A13BA">
              <w:t>23.9</w:t>
            </w:r>
            <w:r w:rsidR="00252F5E" w:rsidRPr="005A13BA">
              <w:rPr>
                <w:rFonts w:cstheme="minorHAnsi"/>
              </w:rPr>
              <w:t>±7.84</w:t>
            </w:r>
          </w:p>
          <w:p w14:paraId="62CAB37E" w14:textId="3FE5526E" w:rsidR="00743B5B" w:rsidRPr="005A13BA" w:rsidRDefault="00743B5B" w:rsidP="00BF2182"/>
        </w:tc>
        <w:tc>
          <w:tcPr>
            <w:tcW w:w="1708" w:type="dxa"/>
          </w:tcPr>
          <w:p w14:paraId="5E3E540D" w14:textId="60944AA2" w:rsidR="00743B5B" w:rsidRPr="005A13BA" w:rsidRDefault="00743B5B" w:rsidP="00BF2182">
            <w:r w:rsidRPr="005A13BA">
              <w:t>Physically active; 3 hours per week for pain group, 4.1 hours per week for control group</w:t>
            </w:r>
          </w:p>
        </w:tc>
        <w:tc>
          <w:tcPr>
            <w:tcW w:w="1708" w:type="dxa"/>
          </w:tcPr>
          <w:p w14:paraId="134907BE" w14:textId="6EC6DDF8" w:rsidR="00743B5B" w:rsidRPr="005A13BA" w:rsidRDefault="00743B5B" w:rsidP="00BF2182">
            <w:r w:rsidRPr="005A13BA">
              <w:t>Single-sex study</w:t>
            </w:r>
          </w:p>
        </w:tc>
      </w:tr>
      <w:tr w:rsidR="00743B5B" w:rsidRPr="005A13BA" w14:paraId="25AFEB90" w14:textId="77777777" w:rsidTr="00743B5B">
        <w:tc>
          <w:tcPr>
            <w:tcW w:w="1671" w:type="dxa"/>
          </w:tcPr>
          <w:p w14:paraId="2350E8C9" w14:textId="77777777" w:rsidR="00743B5B" w:rsidRPr="005A13BA" w:rsidRDefault="00743B5B" w:rsidP="00BF2182">
            <w:pPr>
              <w:rPr>
                <w:sz w:val="8"/>
                <w:szCs w:val="8"/>
              </w:rPr>
            </w:pPr>
          </w:p>
        </w:tc>
        <w:tc>
          <w:tcPr>
            <w:tcW w:w="778" w:type="dxa"/>
          </w:tcPr>
          <w:p w14:paraId="71FF3877" w14:textId="77777777" w:rsidR="00743B5B" w:rsidRPr="005A13BA" w:rsidRDefault="00743B5B" w:rsidP="00BF2182">
            <w:pPr>
              <w:rPr>
                <w:sz w:val="8"/>
                <w:szCs w:val="8"/>
              </w:rPr>
            </w:pPr>
          </w:p>
        </w:tc>
        <w:tc>
          <w:tcPr>
            <w:tcW w:w="1902" w:type="dxa"/>
          </w:tcPr>
          <w:p w14:paraId="67261813" w14:textId="77777777" w:rsidR="00743B5B" w:rsidRPr="005A13BA" w:rsidRDefault="00743B5B" w:rsidP="00BF2182">
            <w:pPr>
              <w:rPr>
                <w:sz w:val="8"/>
                <w:szCs w:val="8"/>
              </w:rPr>
            </w:pPr>
          </w:p>
        </w:tc>
        <w:tc>
          <w:tcPr>
            <w:tcW w:w="2170" w:type="dxa"/>
          </w:tcPr>
          <w:p w14:paraId="3B769201" w14:textId="77777777" w:rsidR="00743B5B" w:rsidRPr="005A13BA" w:rsidRDefault="00743B5B" w:rsidP="00BF2182">
            <w:pPr>
              <w:rPr>
                <w:sz w:val="8"/>
                <w:szCs w:val="8"/>
              </w:rPr>
            </w:pPr>
          </w:p>
        </w:tc>
        <w:tc>
          <w:tcPr>
            <w:tcW w:w="1936" w:type="dxa"/>
          </w:tcPr>
          <w:p w14:paraId="4ECC08EE" w14:textId="77777777" w:rsidR="00743B5B" w:rsidRPr="005A13BA" w:rsidRDefault="00743B5B" w:rsidP="00BF2182">
            <w:pPr>
              <w:rPr>
                <w:sz w:val="8"/>
                <w:szCs w:val="8"/>
              </w:rPr>
            </w:pPr>
          </w:p>
        </w:tc>
        <w:tc>
          <w:tcPr>
            <w:tcW w:w="1708" w:type="dxa"/>
          </w:tcPr>
          <w:p w14:paraId="7186BE03" w14:textId="77777777" w:rsidR="00743B5B" w:rsidRPr="005A13BA" w:rsidRDefault="00743B5B" w:rsidP="00BF2182">
            <w:pPr>
              <w:rPr>
                <w:sz w:val="8"/>
                <w:szCs w:val="8"/>
              </w:rPr>
            </w:pPr>
          </w:p>
        </w:tc>
        <w:tc>
          <w:tcPr>
            <w:tcW w:w="1708" w:type="dxa"/>
          </w:tcPr>
          <w:p w14:paraId="510372E1" w14:textId="77777777" w:rsidR="00743B5B" w:rsidRPr="005A13BA" w:rsidRDefault="00743B5B" w:rsidP="00BF2182">
            <w:pPr>
              <w:rPr>
                <w:sz w:val="8"/>
                <w:szCs w:val="8"/>
              </w:rPr>
            </w:pPr>
          </w:p>
        </w:tc>
        <w:tc>
          <w:tcPr>
            <w:tcW w:w="1708" w:type="dxa"/>
          </w:tcPr>
          <w:p w14:paraId="047F60C4" w14:textId="182B525D" w:rsidR="00743B5B" w:rsidRPr="005A13BA" w:rsidRDefault="00743B5B" w:rsidP="00BF2182">
            <w:pPr>
              <w:rPr>
                <w:sz w:val="8"/>
                <w:szCs w:val="8"/>
              </w:rPr>
            </w:pPr>
          </w:p>
        </w:tc>
      </w:tr>
      <w:tr w:rsidR="00743B5B" w:rsidRPr="005A13BA" w14:paraId="55887CE5" w14:textId="73BAC1FC" w:rsidTr="00743B5B">
        <w:tc>
          <w:tcPr>
            <w:tcW w:w="1671" w:type="dxa"/>
          </w:tcPr>
          <w:p w14:paraId="02F21A67" w14:textId="254FB6A2" w:rsidR="00743B5B" w:rsidRPr="005A13BA" w:rsidRDefault="00743B5B" w:rsidP="007A6F77">
            <w:r w:rsidRPr="005A13BA">
              <w:t>Nakagawa et al</w:t>
            </w:r>
          </w:p>
        </w:tc>
        <w:tc>
          <w:tcPr>
            <w:tcW w:w="778" w:type="dxa"/>
          </w:tcPr>
          <w:p w14:paraId="1CEB9772" w14:textId="77777777" w:rsidR="00743B5B" w:rsidRPr="005A13BA" w:rsidRDefault="00743B5B" w:rsidP="00BF2182">
            <w:r w:rsidRPr="005A13BA">
              <w:t>2012</w:t>
            </w:r>
          </w:p>
        </w:tc>
        <w:tc>
          <w:tcPr>
            <w:tcW w:w="1902" w:type="dxa"/>
          </w:tcPr>
          <w:p w14:paraId="151DA279" w14:textId="77777777" w:rsidR="00743B5B" w:rsidRPr="005A13BA" w:rsidRDefault="00743B5B" w:rsidP="00BF2182">
            <w:r w:rsidRPr="005A13BA">
              <w:t>Frontal plane biomechanics in males and females with and without patellofemoral pain</w:t>
            </w:r>
          </w:p>
        </w:tc>
        <w:tc>
          <w:tcPr>
            <w:tcW w:w="2170" w:type="dxa"/>
          </w:tcPr>
          <w:p w14:paraId="2CEEACF6" w14:textId="77777777" w:rsidR="00743B5B" w:rsidRPr="005A13BA" w:rsidRDefault="00743B5B" w:rsidP="00BF2182">
            <w:r w:rsidRPr="005A13BA">
              <w:t>Females with patellofemoral pain syndrome</w:t>
            </w:r>
          </w:p>
          <w:p w14:paraId="5B6E2B43" w14:textId="77777777" w:rsidR="00743B5B" w:rsidRPr="005A13BA" w:rsidRDefault="00743B5B" w:rsidP="00BF2182"/>
          <w:p w14:paraId="2C7E97A3" w14:textId="515495C0" w:rsidR="00743B5B" w:rsidRPr="005A13BA" w:rsidRDefault="00743B5B" w:rsidP="00BF2182">
            <w:r w:rsidRPr="005A13BA">
              <w:t>Female control</w:t>
            </w:r>
            <w:r w:rsidR="00CD5C31" w:rsidRPr="005A13BA">
              <w:t>s</w:t>
            </w:r>
          </w:p>
          <w:p w14:paraId="0F8C0A15" w14:textId="6A379950" w:rsidR="00743B5B" w:rsidRPr="005A13BA" w:rsidRDefault="00743B5B" w:rsidP="00BF2182"/>
          <w:p w14:paraId="720170EB" w14:textId="77777777" w:rsidR="00743B5B" w:rsidRPr="005A13BA" w:rsidRDefault="00743B5B" w:rsidP="00BF2182"/>
          <w:p w14:paraId="0A6B6E25" w14:textId="77777777" w:rsidR="00743B5B" w:rsidRPr="005A13BA" w:rsidRDefault="00743B5B" w:rsidP="00BF2182">
            <w:r w:rsidRPr="005A13BA">
              <w:t>Males with patellofemoral pain syndrome</w:t>
            </w:r>
          </w:p>
          <w:p w14:paraId="566D42DA" w14:textId="77777777" w:rsidR="00743B5B" w:rsidRPr="005A13BA" w:rsidRDefault="00743B5B" w:rsidP="00BF2182"/>
          <w:p w14:paraId="38AA94FD" w14:textId="77777777" w:rsidR="00743B5B" w:rsidRPr="005A13BA" w:rsidRDefault="00743B5B" w:rsidP="00BF2182">
            <w:r w:rsidRPr="005A13BA">
              <w:t>Male controls</w:t>
            </w:r>
          </w:p>
        </w:tc>
        <w:tc>
          <w:tcPr>
            <w:tcW w:w="1936" w:type="dxa"/>
          </w:tcPr>
          <w:p w14:paraId="0322880E" w14:textId="79C20B19" w:rsidR="00743B5B" w:rsidRPr="005A13BA" w:rsidRDefault="00743B5B" w:rsidP="00BF2182">
            <w:r w:rsidRPr="005A13BA">
              <w:t>20 female</w:t>
            </w:r>
            <w:r w:rsidR="00CD5C31" w:rsidRPr="005A13BA">
              <w:t>s</w:t>
            </w:r>
          </w:p>
          <w:p w14:paraId="0B838A31" w14:textId="432F9EBC" w:rsidR="00743B5B" w:rsidRPr="005A13BA" w:rsidRDefault="00743B5B" w:rsidP="00BF2182"/>
          <w:p w14:paraId="14E958E2" w14:textId="3B84368E" w:rsidR="00743B5B" w:rsidRPr="005A13BA" w:rsidRDefault="00743B5B" w:rsidP="00BF2182"/>
          <w:p w14:paraId="5A2DB6E2" w14:textId="77777777" w:rsidR="00252F5E" w:rsidRPr="005A13BA" w:rsidRDefault="00252F5E" w:rsidP="00BF2182"/>
          <w:p w14:paraId="50593A2A" w14:textId="77777777" w:rsidR="00743B5B" w:rsidRPr="005A13BA" w:rsidRDefault="00743B5B" w:rsidP="00BF2182">
            <w:r w:rsidRPr="005A13BA">
              <w:t>20 females</w:t>
            </w:r>
          </w:p>
          <w:p w14:paraId="2ECBC6D7" w14:textId="5BE97C20" w:rsidR="00743B5B" w:rsidRPr="005A13BA" w:rsidRDefault="00743B5B" w:rsidP="00BF2182"/>
          <w:p w14:paraId="274BC925" w14:textId="77777777" w:rsidR="005B7DB4" w:rsidRPr="005A13BA" w:rsidRDefault="005B7DB4" w:rsidP="00BF2182"/>
          <w:p w14:paraId="048EA9D1" w14:textId="77777777" w:rsidR="00743B5B" w:rsidRPr="005A13BA" w:rsidRDefault="00743B5B" w:rsidP="00BF2182">
            <w:r w:rsidRPr="005A13BA">
              <w:t>20 males</w:t>
            </w:r>
          </w:p>
          <w:p w14:paraId="02CA8A22" w14:textId="77777777" w:rsidR="00743B5B" w:rsidRPr="005A13BA" w:rsidRDefault="00743B5B" w:rsidP="00BF2182"/>
          <w:p w14:paraId="2F21F7B8" w14:textId="54B0C842" w:rsidR="00743B5B" w:rsidRPr="005A13BA" w:rsidRDefault="00743B5B" w:rsidP="00BF2182"/>
          <w:p w14:paraId="1CFF685E" w14:textId="77777777" w:rsidR="00252F5E" w:rsidRPr="005A13BA" w:rsidRDefault="00252F5E" w:rsidP="00BF2182"/>
          <w:p w14:paraId="7A8B8D72" w14:textId="77777777" w:rsidR="00743B5B" w:rsidRPr="005A13BA" w:rsidRDefault="00743B5B" w:rsidP="00BF2182">
            <w:r w:rsidRPr="005A13BA">
              <w:t>20 males</w:t>
            </w:r>
          </w:p>
          <w:p w14:paraId="45291E9E" w14:textId="46E71D6B" w:rsidR="00743B5B" w:rsidRPr="005A13BA" w:rsidRDefault="00743B5B" w:rsidP="00BF2182"/>
        </w:tc>
        <w:tc>
          <w:tcPr>
            <w:tcW w:w="1708" w:type="dxa"/>
          </w:tcPr>
          <w:p w14:paraId="7CAC051A" w14:textId="681318B8" w:rsidR="00743B5B" w:rsidRPr="005A13BA" w:rsidRDefault="00743B5B" w:rsidP="00743B5B">
            <w:pPr>
              <w:rPr>
                <w:rFonts w:cstheme="minorHAnsi"/>
              </w:rPr>
            </w:pPr>
            <w:r w:rsidRPr="005A13BA">
              <w:t>22.3</w:t>
            </w:r>
            <w:r w:rsidRPr="005A13BA">
              <w:rPr>
                <w:rFonts w:cstheme="minorHAnsi"/>
              </w:rPr>
              <w:t>±3.1</w:t>
            </w:r>
          </w:p>
          <w:p w14:paraId="3FA835FE" w14:textId="021AA7F3" w:rsidR="005B7DB4" w:rsidRPr="005A13BA" w:rsidRDefault="005B7DB4" w:rsidP="00743B5B">
            <w:pPr>
              <w:rPr>
                <w:rFonts w:cstheme="minorHAnsi"/>
              </w:rPr>
            </w:pPr>
          </w:p>
          <w:p w14:paraId="53A9C408" w14:textId="3890A0C3" w:rsidR="005B7DB4" w:rsidRPr="005A13BA" w:rsidRDefault="005B7DB4" w:rsidP="00743B5B">
            <w:pPr>
              <w:rPr>
                <w:rFonts w:cstheme="minorHAnsi"/>
              </w:rPr>
            </w:pPr>
          </w:p>
          <w:p w14:paraId="1F743049" w14:textId="77777777" w:rsidR="005B7DB4" w:rsidRPr="005A13BA" w:rsidRDefault="005B7DB4" w:rsidP="00743B5B"/>
          <w:p w14:paraId="140A4E27" w14:textId="55831E49" w:rsidR="00743B5B" w:rsidRPr="005A13BA" w:rsidRDefault="00743B5B" w:rsidP="00743B5B">
            <w:pPr>
              <w:rPr>
                <w:rFonts w:cstheme="minorHAnsi"/>
              </w:rPr>
            </w:pPr>
            <w:r w:rsidRPr="005A13BA">
              <w:t>21.8</w:t>
            </w:r>
            <w:r w:rsidRPr="005A13BA">
              <w:rPr>
                <w:rFonts w:cstheme="minorHAnsi"/>
              </w:rPr>
              <w:t>±2.6</w:t>
            </w:r>
          </w:p>
          <w:p w14:paraId="4BC6EA7D" w14:textId="77777777" w:rsidR="005B7DB4" w:rsidRPr="005A13BA" w:rsidRDefault="005B7DB4" w:rsidP="005B7DB4"/>
          <w:p w14:paraId="6CBB8895" w14:textId="77777777" w:rsidR="005B7DB4" w:rsidRPr="005A13BA" w:rsidRDefault="005B7DB4" w:rsidP="005B7DB4"/>
          <w:p w14:paraId="6FAB5F28" w14:textId="764C6B41" w:rsidR="005B7DB4" w:rsidRPr="005A13BA" w:rsidRDefault="005B7DB4" w:rsidP="005B7DB4">
            <w:r w:rsidRPr="005A13BA">
              <w:t>24.2</w:t>
            </w:r>
            <w:r w:rsidRPr="005A13BA">
              <w:rPr>
                <w:rFonts w:cstheme="minorHAnsi"/>
              </w:rPr>
              <w:t>±4.4</w:t>
            </w:r>
          </w:p>
          <w:p w14:paraId="51925D91" w14:textId="77777777" w:rsidR="005B7DB4" w:rsidRPr="005A13BA" w:rsidRDefault="005B7DB4" w:rsidP="00BF2182"/>
          <w:p w14:paraId="35C32B69" w14:textId="77777777" w:rsidR="005B7DB4" w:rsidRPr="005A13BA" w:rsidRDefault="005B7DB4" w:rsidP="00BF2182"/>
          <w:p w14:paraId="199462C3" w14:textId="77777777" w:rsidR="005B7DB4" w:rsidRPr="005A13BA" w:rsidRDefault="005B7DB4" w:rsidP="00BF2182"/>
          <w:p w14:paraId="4BF8D12F" w14:textId="1ED2D725" w:rsidR="00743B5B" w:rsidRPr="005A13BA" w:rsidRDefault="005B7DB4" w:rsidP="00BF2182">
            <w:r w:rsidRPr="005A13BA">
              <w:t>23.5</w:t>
            </w:r>
            <w:r w:rsidRPr="005A13BA">
              <w:rPr>
                <w:rFonts w:cstheme="minorHAnsi"/>
              </w:rPr>
              <w:t>±3.8</w:t>
            </w:r>
          </w:p>
        </w:tc>
        <w:tc>
          <w:tcPr>
            <w:tcW w:w="1708" w:type="dxa"/>
          </w:tcPr>
          <w:p w14:paraId="1BCDD348" w14:textId="77777777" w:rsidR="00743B5B" w:rsidRPr="005A13BA" w:rsidRDefault="00743B5B" w:rsidP="00BF2182"/>
        </w:tc>
        <w:tc>
          <w:tcPr>
            <w:tcW w:w="1708" w:type="dxa"/>
          </w:tcPr>
          <w:p w14:paraId="5EB0E911" w14:textId="0C5B0B51" w:rsidR="00743B5B" w:rsidRPr="005A13BA" w:rsidRDefault="00743B5B" w:rsidP="00BF2182">
            <w:r w:rsidRPr="005A13BA">
              <w:t>Main effect and interaction included</w:t>
            </w:r>
          </w:p>
        </w:tc>
      </w:tr>
      <w:tr w:rsidR="00743B5B" w:rsidRPr="005A13BA" w14:paraId="6F4994E8" w14:textId="77777777" w:rsidTr="00743B5B">
        <w:tc>
          <w:tcPr>
            <w:tcW w:w="1671" w:type="dxa"/>
          </w:tcPr>
          <w:p w14:paraId="17719BFD" w14:textId="77777777" w:rsidR="00743B5B" w:rsidRPr="005A13BA" w:rsidRDefault="00743B5B" w:rsidP="007A6F77">
            <w:pPr>
              <w:rPr>
                <w:sz w:val="8"/>
                <w:szCs w:val="8"/>
              </w:rPr>
            </w:pPr>
          </w:p>
        </w:tc>
        <w:tc>
          <w:tcPr>
            <w:tcW w:w="778" w:type="dxa"/>
          </w:tcPr>
          <w:p w14:paraId="7C79ED0F" w14:textId="77777777" w:rsidR="00743B5B" w:rsidRPr="005A13BA" w:rsidRDefault="00743B5B" w:rsidP="00BF2182">
            <w:pPr>
              <w:rPr>
                <w:sz w:val="8"/>
                <w:szCs w:val="8"/>
              </w:rPr>
            </w:pPr>
          </w:p>
        </w:tc>
        <w:tc>
          <w:tcPr>
            <w:tcW w:w="1902" w:type="dxa"/>
          </w:tcPr>
          <w:p w14:paraId="6C884278" w14:textId="77777777" w:rsidR="00743B5B" w:rsidRPr="005A13BA" w:rsidRDefault="00743B5B" w:rsidP="00BF2182">
            <w:pPr>
              <w:rPr>
                <w:sz w:val="8"/>
                <w:szCs w:val="8"/>
              </w:rPr>
            </w:pPr>
          </w:p>
        </w:tc>
        <w:tc>
          <w:tcPr>
            <w:tcW w:w="2170" w:type="dxa"/>
          </w:tcPr>
          <w:p w14:paraId="426AF6B2" w14:textId="77777777" w:rsidR="00743B5B" w:rsidRPr="005A13BA" w:rsidRDefault="00743B5B" w:rsidP="00BF2182">
            <w:pPr>
              <w:rPr>
                <w:sz w:val="8"/>
                <w:szCs w:val="8"/>
              </w:rPr>
            </w:pPr>
          </w:p>
        </w:tc>
        <w:tc>
          <w:tcPr>
            <w:tcW w:w="1936" w:type="dxa"/>
          </w:tcPr>
          <w:p w14:paraId="1C86E34F" w14:textId="77777777" w:rsidR="00743B5B" w:rsidRPr="005A13BA" w:rsidRDefault="00743B5B" w:rsidP="00BF2182">
            <w:pPr>
              <w:rPr>
                <w:sz w:val="8"/>
                <w:szCs w:val="8"/>
              </w:rPr>
            </w:pPr>
          </w:p>
        </w:tc>
        <w:tc>
          <w:tcPr>
            <w:tcW w:w="1708" w:type="dxa"/>
          </w:tcPr>
          <w:p w14:paraId="2DA5A746" w14:textId="77777777" w:rsidR="00743B5B" w:rsidRPr="005A13BA" w:rsidRDefault="00743B5B" w:rsidP="00BF2182">
            <w:pPr>
              <w:rPr>
                <w:sz w:val="8"/>
                <w:szCs w:val="8"/>
              </w:rPr>
            </w:pPr>
          </w:p>
        </w:tc>
        <w:tc>
          <w:tcPr>
            <w:tcW w:w="1708" w:type="dxa"/>
          </w:tcPr>
          <w:p w14:paraId="28159013" w14:textId="77777777" w:rsidR="00743B5B" w:rsidRPr="005A13BA" w:rsidRDefault="00743B5B" w:rsidP="00BF2182">
            <w:pPr>
              <w:rPr>
                <w:sz w:val="8"/>
                <w:szCs w:val="8"/>
              </w:rPr>
            </w:pPr>
          </w:p>
        </w:tc>
        <w:tc>
          <w:tcPr>
            <w:tcW w:w="1708" w:type="dxa"/>
          </w:tcPr>
          <w:p w14:paraId="7DCAFC9A" w14:textId="422F351E" w:rsidR="00743B5B" w:rsidRPr="005A13BA" w:rsidRDefault="00743B5B" w:rsidP="00BF2182">
            <w:pPr>
              <w:rPr>
                <w:sz w:val="8"/>
                <w:szCs w:val="8"/>
              </w:rPr>
            </w:pPr>
          </w:p>
        </w:tc>
      </w:tr>
      <w:tr w:rsidR="00743B5B" w:rsidRPr="005A13BA" w14:paraId="7DED1457" w14:textId="43EA0937" w:rsidTr="00743B5B">
        <w:tc>
          <w:tcPr>
            <w:tcW w:w="1671" w:type="dxa"/>
          </w:tcPr>
          <w:p w14:paraId="702C53CD" w14:textId="64055B45" w:rsidR="00743B5B" w:rsidRPr="005A13BA" w:rsidRDefault="00743B5B" w:rsidP="00BF2182">
            <w:r w:rsidRPr="005A13BA">
              <w:t>Nakagawa et al</w:t>
            </w:r>
          </w:p>
        </w:tc>
        <w:tc>
          <w:tcPr>
            <w:tcW w:w="778" w:type="dxa"/>
          </w:tcPr>
          <w:p w14:paraId="6F97CDEA" w14:textId="77777777" w:rsidR="00743B5B" w:rsidRPr="005A13BA" w:rsidRDefault="00743B5B" w:rsidP="00BF2182">
            <w:r w:rsidRPr="005A13BA">
              <w:t>2015</w:t>
            </w:r>
          </w:p>
        </w:tc>
        <w:tc>
          <w:tcPr>
            <w:tcW w:w="1902" w:type="dxa"/>
          </w:tcPr>
          <w:p w14:paraId="2DC38052" w14:textId="77777777" w:rsidR="00743B5B" w:rsidRPr="005A13BA" w:rsidRDefault="00743B5B" w:rsidP="00BF2182">
            <w:r w:rsidRPr="005A13BA">
              <w:t xml:space="preserve">Trunk biomechanics and its association with hip and knee kinematics in patients with and </w:t>
            </w:r>
            <w:r w:rsidRPr="005A13BA">
              <w:lastRenderedPageBreak/>
              <w:t>without patellofemoral pain</w:t>
            </w:r>
          </w:p>
        </w:tc>
        <w:tc>
          <w:tcPr>
            <w:tcW w:w="2170" w:type="dxa"/>
          </w:tcPr>
          <w:p w14:paraId="401E9C6F" w14:textId="77777777" w:rsidR="00743B5B" w:rsidRPr="005A13BA" w:rsidRDefault="00743B5B" w:rsidP="00BF2182">
            <w:r w:rsidRPr="005A13BA">
              <w:lastRenderedPageBreak/>
              <w:t>Patellofemoral pain</w:t>
            </w:r>
          </w:p>
          <w:p w14:paraId="71643593" w14:textId="12D9D606" w:rsidR="00743B5B" w:rsidRPr="005A13BA" w:rsidRDefault="00743B5B" w:rsidP="00BF2182"/>
          <w:p w14:paraId="49F4678A" w14:textId="77777777" w:rsidR="00743B5B" w:rsidRPr="005A13BA" w:rsidRDefault="00743B5B" w:rsidP="00BF2182"/>
          <w:p w14:paraId="2C682DC8" w14:textId="77777777" w:rsidR="00743B5B" w:rsidRPr="005A13BA" w:rsidRDefault="00743B5B" w:rsidP="00BF2182">
            <w:r w:rsidRPr="005A13BA">
              <w:t>Control</w:t>
            </w:r>
          </w:p>
        </w:tc>
        <w:tc>
          <w:tcPr>
            <w:tcW w:w="1936" w:type="dxa"/>
          </w:tcPr>
          <w:p w14:paraId="33B1225B" w14:textId="2BCDB61C" w:rsidR="00743B5B" w:rsidRPr="005A13BA" w:rsidRDefault="00743B5B" w:rsidP="00BF2182">
            <w:r w:rsidRPr="005A13BA">
              <w:t>30 (10 females)</w:t>
            </w:r>
          </w:p>
          <w:p w14:paraId="2D7FC896" w14:textId="6451DD64" w:rsidR="00743B5B" w:rsidRPr="005A13BA" w:rsidRDefault="00743B5B" w:rsidP="00BF2182"/>
          <w:p w14:paraId="33A73FFD" w14:textId="77777777" w:rsidR="00252F5E" w:rsidRPr="005A13BA" w:rsidRDefault="00252F5E" w:rsidP="00BF2182"/>
          <w:p w14:paraId="448D2D03" w14:textId="77777777" w:rsidR="00743B5B" w:rsidRPr="005A13BA" w:rsidRDefault="00743B5B" w:rsidP="00BF2182">
            <w:r w:rsidRPr="005A13BA">
              <w:t>30 (10 females)</w:t>
            </w:r>
          </w:p>
          <w:p w14:paraId="1A3EFFEE" w14:textId="5A720728" w:rsidR="00743B5B" w:rsidRPr="005A13BA" w:rsidRDefault="00743B5B" w:rsidP="00BF2182"/>
        </w:tc>
        <w:tc>
          <w:tcPr>
            <w:tcW w:w="1708" w:type="dxa"/>
          </w:tcPr>
          <w:p w14:paraId="40463272" w14:textId="7FD03241" w:rsidR="005B7DB4" w:rsidRPr="005A13BA" w:rsidRDefault="005B7DB4" w:rsidP="005B7DB4">
            <w:r w:rsidRPr="005A13BA">
              <w:t>22.7</w:t>
            </w:r>
            <w:r w:rsidRPr="005A13BA">
              <w:rPr>
                <w:rFonts w:cstheme="minorHAnsi"/>
              </w:rPr>
              <w:t>±3.4</w:t>
            </w:r>
          </w:p>
          <w:p w14:paraId="785C14CA" w14:textId="77777777" w:rsidR="00743B5B" w:rsidRPr="005A13BA" w:rsidRDefault="00743B5B" w:rsidP="00BF2182"/>
          <w:p w14:paraId="0C27E02E" w14:textId="77777777" w:rsidR="005B7DB4" w:rsidRPr="005A13BA" w:rsidRDefault="005B7DB4" w:rsidP="00BF2182"/>
          <w:p w14:paraId="25DF825A" w14:textId="30FCB7A3" w:rsidR="005B7DB4" w:rsidRPr="005A13BA" w:rsidRDefault="005B7DB4" w:rsidP="00BF2182">
            <w:r w:rsidRPr="005A13BA">
              <w:t>22.3</w:t>
            </w:r>
            <w:r w:rsidRPr="005A13BA">
              <w:rPr>
                <w:rFonts w:cstheme="minorHAnsi"/>
              </w:rPr>
              <w:t>±3.0</w:t>
            </w:r>
          </w:p>
        </w:tc>
        <w:tc>
          <w:tcPr>
            <w:tcW w:w="1708" w:type="dxa"/>
          </w:tcPr>
          <w:p w14:paraId="14D26F60" w14:textId="77777777" w:rsidR="00743B5B" w:rsidRPr="005A13BA" w:rsidRDefault="00743B5B" w:rsidP="00BF2182"/>
        </w:tc>
        <w:tc>
          <w:tcPr>
            <w:tcW w:w="1708" w:type="dxa"/>
          </w:tcPr>
          <w:p w14:paraId="04706D3C" w14:textId="5E44EA03" w:rsidR="00743B5B" w:rsidRPr="005A13BA" w:rsidRDefault="00743B5B" w:rsidP="00BF2182">
            <w:r w:rsidRPr="005A13BA">
              <w:t>Not considered</w:t>
            </w:r>
          </w:p>
        </w:tc>
      </w:tr>
      <w:tr w:rsidR="00743B5B" w:rsidRPr="005A13BA" w14:paraId="4F165DA7" w14:textId="681B39A3" w:rsidTr="00743B5B">
        <w:tc>
          <w:tcPr>
            <w:tcW w:w="1671" w:type="dxa"/>
          </w:tcPr>
          <w:p w14:paraId="0B32475E" w14:textId="7FB8D8F7" w:rsidR="00743B5B" w:rsidRPr="005A13BA" w:rsidRDefault="00743B5B" w:rsidP="00BF2182">
            <w:r w:rsidRPr="005A13BA">
              <w:t>Rathleff et al</w:t>
            </w:r>
          </w:p>
        </w:tc>
        <w:tc>
          <w:tcPr>
            <w:tcW w:w="778" w:type="dxa"/>
          </w:tcPr>
          <w:p w14:paraId="22E89B12" w14:textId="77777777" w:rsidR="00743B5B" w:rsidRPr="005A13BA" w:rsidRDefault="00743B5B" w:rsidP="00BF2182">
            <w:r w:rsidRPr="005A13BA">
              <w:t>2014</w:t>
            </w:r>
          </w:p>
        </w:tc>
        <w:tc>
          <w:tcPr>
            <w:tcW w:w="1902" w:type="dxa"/>
          </w:tcPr>
          <w:p w14:paraId="5091C4AD" w14:textId="77777777" w:rsidR="00743B5B" w:rsidRPr="005A13BA" w:rsidRDefault="00743B5B" w:rsidP="00BF2182">
            <w:r w:rsidRPr="005A13BA">
              <w:t>Increased medial foot loading during drop jump in subjects with patellofemoral pain</w:t>
            </w:r>
          </w:p>
        </w:tc>
        <w:tc>
          <w:tcPr>
            <w:tcW w:w="2170" w:type="dxa"/>
          </w:tcPr>
          <w:p w14:paraId="0332F11A" w14:textId="77777777" w:rsidR="00743B5B" w:rsidRPr="005A13BA" w:rsidRDefault="00743B5B" w:rsidP="00BF2182">
            <w:r w:rsidRPr="005A13BA">
              <w:t>Patellofemoral pain</w:t>
            </w:r>
          </w:p>
          <w:p w14:paraId="5458142A" w14:textId="3D4C2AE8" w:rsidR="00743B5B" w:rsidRPr="005A13BA" w:rsidRDefault="00743B5B" w:rsidP="00BF2182"/>
          <w:p w14:paraId="2E16EBF6" w14:textId="77777777" w:rsidR="00743B5B" w:rsidRPr="005A13BA" w:rsidRDefault="00743B5B" w:rsidP="00BF2182"/>
          <w:p w14:paraId="520A5F0F" w14:textId="77777777" w:rsidR="00743B5B" w:rsidRPr="005A13BA" w:rsidRDefault="00743B5B" w:rsidP="00BF2182">
            <w:r w:rsidRPr="005A13BA">
              <w:t>Control</w:t>
            </w:r>
          </w:p>
        </w:tc>
        <w:tc>
          <w:tcPr>
            <w:tcW w:w="1936" w:type="dxa"/>
          </w:tcPr>
          <w:p w14:paraId="72ED9E15" w14:textId="02A497A9" w:rsidR="00743B5B" w:rsidRPr="005A13BA" w:rsidRDefault="00743B5B" w:rsidP="00BF2182">
            <w:r w:rsidRPr="005A13BA">
              <w:t>23 (10 females)</w:t>
            </w:r>
          </w:p>
          <w:p w14:paraId="20D69174" w14:textId="7F5B52A1" w:rsidR="00743B5B" w:rsidRPr="005A13BA" w:rsidRDefault="00743B5B" w:rsidP="00BF2182"/>
          <w:p w14:paraId="6D7DF182" w14:textId="77777777" w:rsidR="00252F5E" w:rsidRPr="005A13BA" w:rsidRDefault="00252F5E" w:rsidP="00BF2182"/>
          <w:p w14:paraId="231F05CA" w14:textId="77777777" w:rsidR="00743B5B" w:rsidRPr="005A13BA" w:rsidRDefault="00743B5B" w:rsidP="00BF2182">
            <w:r w:rsidRPr="005A13BA">
              <w:t>20 (10 females)</w:t>
            </w:r>
          </w:p>
          <w:p w14:paraId="6296D280" w14:textId="3D539438" w:rsidR="00743B5B" w:rsidRPr="005A13BA" w:rsidRDefault="00743B5B" w:rsidP="00BF2182"/>
        </w:tc>
        <w:tc>
          <w:tcPr>
            <w:tcW w:w="1708" w:type="dxa"/>
          </w:tcPr>
          <w:p w14:paraId="616316D7" w14:textId="771B7921" w:rsidR="005B7DB4" w:rsidRPr="005A13BA" w:rsidRDefault="005B7DB4" w:rsidP="005B7DB4">
            <w:r w:rsidRPr="005A13BA">
              <w:t>25.8</w:t>
            </w:r>
            <w:r w:rsidRPr="005A13BA">
              <w:rPr>
                <w:rFonts w:cstheme="minorHAnsi"/>
              </w:rPr>
              <w:t>±7.4</w:t>
            </w:r>
          </w:p>
          <w:p w14:paraId="3CB2DB2E" w14:textId="77777777" w:rsidR="00743B5B" w:rsidRPr="005A13BA" w:rsidRDefault="00743B5B" w:rsidP="00BF2182"/>
          <w:p w14:paraId="79A10624" w14:textId="77777777" w:rsidR="005B7DB4" w:rsidRPr="005A13BA" w:rsidRDefault="005B7DB4" w:rsidP="00BF2182"/>
          <w:p w14:paraId="18021F8F" w14:textId="784BEF08" w:rsidR="005B7DB4" w:rsidRPr="005A13BA" w:rsidRDefault="005B7DB4" w:rsidP="00BF2182">
            <w:r w:rsidRPr="005A13BA">
              <w:t>26.6</w:t>
            </w:r>
            <w:r w:rsidRPr="005A13BA">
              <w:rPr>
                <w:rFonts w:cstheme="minorHAnsi"/>
              </w:rPr>
              <w:t>±3.1</w:t>
            </w:r>
          </w:p>
        </w:tc>
        <w:tc>
          <w:tcPr>
            <w:tcW w:w="1708" w:type="dxa"/>
          </w:tcPr>
          <w:p w14:paraId="01E55667" w14:textId="77777777" w:rsidR="00743B5B" w:rsidRPr="005A13BA" w:rsidRDefault="00743B5B" w:rsidP="00BF2182"/>
        </w:tc>
        <w:tc>
          <w:tcPr>
            <w:tcW w:w="1708" w:type="dxa"/>
          </w:tcPr>
          <w:p w14:paraId="777F0DCF" w14:textId="68077A22" w:rsidR="00743B5B" w:rsidRPr="005A13BA" w:rsidRDefault="00743B5B" w:rsidP="00BF2182">
            <w:r w:rsidRPr="005A13BA">
              <w:t>Not considered</w:t>
            </w:r>
          </w:p>
        </w:tc>
      </w:tr>
      <w:tr w:rsidR="00743B5B" w:rsidRPr="005A13BA" w14:paraId="0CDF53CA" w14:textId="77777777" w:rsidTr="00743B5B">
        <w:tc>
          <w:tcPr>
            <w:tcW w:w="1671" w:type="dxa"/>
          </w:tcPr>
          <w:p w14:paraId="2B52927E" w14:textId="77777777" w:rsidR="00743B5B" w:rsidRPr="005A13BA" w:rsidRDefault="00743B5B" w:rsidP="00BF2182">
            <w:pPr>
              <w:rPr>
                <w:sz w:val="8"/>
                <w:szCs w:val="8"/>
              </w:rPr>
            </w:pPr>
          </w:p>
        </w:tc>
        <w:tc>
          <w:tcPr>
            <w:tcW w:w="778" w:type="dxa"/>
          </w:tcPr>
          <w:p w14:paraId="19CAADA1" w14:textId="77777777" w:rsidR="00743B5B" w:rsidRPr="005A13BA" w:rsidRDefault="00743B5B" w:rsidP="00BF2182">
            <w:pPr>
              <w:rPr>
                <w:sz w:val="8"/>
                <w:szCs w:val="8"/>
              </w:rPr>
            </w:pPr>
          </w:p>
        </w:tc>
        <w:tc>
          <w:tcPr>
            <w:tcW w:w="1902" w:type="dxa"/>
          </w:tcPr>
          <w:p w14:paraId="0F73B71F" w14:textId="77777777" w:rsidR="00743B5B" w:rsidRPr="005A13BA" w:rsidRDefault="00743B5B" w:rsidP="00BF2182">
            <w:pPr>
              <w:rPr>
                <w:sz w:val="8"/>
                <w:szCs w:val="8"/>
              </w:rPr>
            </w:pPr>
          </w:p>
        </w:tc>
        <w:tc>
          <w:tcPr>
            <w:tcW w:w="2170" w:type="dxa"/>
          </w:tcPr>
          <w:p w14:paraId="6544CFE0" w14:textId="77777777" w:rsidR="00743B5B" w:rsidRPr="005A13BA" w:rsidRDefault="00743B5B" w:rsidP="00BF2182">
            <w:pPr>
              <w:rPr>
                <w:sz w:val="8"/>
                <w:szCs w:val="8"/>
              </w:rPr>
            </w:pPr>
          </w:p>
        </w:tc>
        <w:tc>
          <w:tcPr>
            <w:tcW w:w="1936" w:type="dxa"/>
          </w:tcPr>
          <w:p w14:paraId="1BE7C1FF" w14:textId="77777777" w:rsidR="00743B5B" w:rsidRPr="005A13BA" w:rsidRDefault="00743B5B" w:rsidP="00BF2182">
            <w:pPr>
              <w:rPr>
                <w:sz w:val="8"/>
                <w:szCs w:val="8"/>
              </w:rPr>
            </w:pPr>
          </w:p>
        </w:tc>
        <w:tc>
          <w:tcPr>
            <w:tcW w:w="1708" w:type="dxa"/>
          </w:tcPr>
          <w:p w14:paraId="1504839B" w14:textId="77777777" w:rsidR="00743B5B" w:rsidRPr="005A13BA" w:rsidRDefault="00743B5B" w:rsidP="00BF2182">
            <w:pPr>
              <w:rPr>
                <w:sz w:val="8"/>
                <w:szCs w:val="8"/>
              </w:rPr>
            </w:pPr>
          </w:p>
        </w:tc>
        <w:tc>
          <w:tcPr>
            <w:tcW w:w="1708" w:type="dxa"/>
          </w:tcPr>
          <w:p w14:paraId="1894C7C8" w14:textId="77777777" w:rsidR="00743B5B" w:rsidRPr="005A13BA" w:rsidRDefault="00743B5B" w:rsidP="00BF2182">
            <w:pPr>
              <w:rPr>
                <w:sz w:val="8"/>
                <w:szCs w:val="8"/>
              </w:rPr>
            </w:pPr>
          </w:p>
        </w:tc>
        <w:tc>
          <w:tcPr>
            <w:tcW w:w="1708" w:type="dxa"/>
          </w:tcPr>
          <w:p w14:paraId="250A07F0" w14:textId="56305E0C" w:rsidR="00743B5B" w:rsidRPr="005A13BA" w:rsidRDefault="00743B5B" w:rsidP="00BF2182">
            <w:pPr>
              <w:rPr>
                <w:sz w:val="8"/>
                <w:szCs w:val="8"/>
              </w:rPr>
            </w:pPr>
          </w:p>
        </w:tc>
      </w:tr>
      <w:tr w:rsidR="00743B5B" w:rsidRPr="005A13BA" w14:paraId="7F7FF83F" w14:textId="77777777" w:rsidTr="00743B5B">
        <w:tc>
          <w:tcPr>
            <w:tcW w:w="1671" w:type="dxa"/>
          </w:tcPr>
          <w:p w14:paraId="2848864E" w14:textId="5BF12C04" w:rsidR="00743B5B" w:rsidRPr="005A13BA" w:rsidRDefault="00743B5B" w:rsidP="007926E4">
            <w:r w:rsidRPr="005A13BA">
              <w:t>Scholtes and Salsich</w:t>
            </w:r>
          </w:p>
        </w:tc>
        <w:tc>
          <w:tcPr>
            <w:tcW w:w="778" w:type="dxa"/>
          </w:tcPr>
          <w:p w14:paraId="0155272C" w14:textId="20DE5281" w:rsidR="00743B5B" w:rsidRPr="005A13BA" w:rsidRDefault="00743B5B" w:rsidP="00800826">
            <w:r w:rsidRPr="005A13BA">
              <w:t>2017</w:t>
            </w:r>
          </w:p>
        </w:tc>
        <w:tc>
          <w:tcPr>
            <w:tcW w:w="1902" w:type="dxa"/>
          </w:tcPr>
          <w:p w14:paraId="3ACC6561" w14:textId="79D56BD5" w:rsidR="00743B5B" w:rsidRPr="005A13BA" w:rsidRDefault="00743B5B" w:rsidP="00800826">
            <w:r w:rsidRPr="005A13BA">
              <w:t>A dynamic valgus index that combines hip and knee angles: assessment of utility in females with patellofemoral pain</w:t>
            </w:r>
          </w:p>
        </w:tc>
        <w:tc>
          <w:tcPr>
            <w:tcW w:w="2170" w:type="dxa"/>
          </w:tcPr>
          <w:p w14:paraId="2DBA93F0" w14:textId="77777777" w:rsidR="00743B5B" w:rsidRPr="005A13BA" w:rsidRDefault="00743B5B" w:rsidP="00800826">
            <w:r w:rsidRPr="005A13BA">
              <w:t>Females with patellofemoral pain</w:t>
            </w:r>
          </w:p>
          <w:p w14:paraId="193ED190" w14:textId="77777777" w:rsidR="00743B5B" w:rsidRPr="005A13BA" w:rsidRDefault="00743B5B" w:rsidP="00800826"/>
          <w:p w14:paraId="4E59FC07" w14:textId="1EF795C0" w:rsidR="00743B5B" w:rsidRPr="005A13BA" w:rsidRDefault="00743B5B" w:rsidP="00800826">
            <w:r w:rsidRPr="005A13BA">
              <w:t>Controls</w:t>
            </w:r>
          </w:p>
        </w:tc>
        <w:tc>
          <w:tcPr>
            <w:tcW w:w="1936" w:type="dxa"/>
          </w:tcPr>
          <w:p w14:paraId="29CA3803" w14:textId="77777777" w:rsidR="00743B5B" w:rsidRPr="005A13BA" w:rsidRDefault="00743B5B" w:rsidP="00800826">
            <w:r w:rsidRPr="005A13BA">
              <w:t>20 females</w:t>
            </w:r>
          </w:p>
          <w:p w14:paraId="561179EA" w14:textId="77FC0C04" w:rsidR="00743B5B" w:rsidRPr="005A13BA" w:rsidRDefault="00743B5B" w:rsidP="00800826"/>
          <w:p w14:paraId="39CC4C97" w14:textId="77777777" w:rsidR="00252F5E" w:rsidRPr="005A13BA" w:rsidRDefault="00252F5E" w:rsidP="005B7DB4"/>
          <w:p w14:paraId="6D2669EA" w14:textId="3BF4CF95" w:rsidR="00743B5B" w:rsidRPr="005A13BA" w:rsidRDefault="00743B5B" w:rsidP="005B7DB4">
            <w:r w:rsidRPr="005A13BA">
              <w:t>16 females</w:t>
            </w:r>
            <w:r w:rsidRPr="005A13BA">
              <w:br/>
            </w:r>
          </w:p>
        </w:tc>
        <w:tc>
          <w:tcPr>
            <w:tcW w:w="1708" w:type="dxa"/>
          </w:tcPr>
          <w:p w14:paraId="1E52226A" w14:textId="77777777" w:rsidR="00743B5B" w:rsidRPr="005A13BA" w:rsidRDefault="005B7DB4" w:rsidP="00800826">
            <w:pPr>
              <w:rPr>
                <w:rFonts w:cstheme="minorHAnsi"/>
              </w:rPr>
            </w:pPr>
            <w:r w:rsidRPr="005A13BA">
              <w:t>22.4</w:t>
            </w:r>
            <w:r w:rsidRPr="005A13BA">
              <w:rPr>
                <w:rFonts w:cstheme="minorHAnsi"/>
              </w:rPr>
              <w:t>±4.3</w:t>
            </w:r>
          </w:p>
          <w:p w14:paraId="4CA49DE2" w14:textId="77777777" w:rsidR="005B7DB4" w:rsidRPr="005A13BA" w:rsidRDefault="005B7DB4" w:rsidP="00800826">
            <w:pPr>
              <w:rPr>
                <w:rFonts w:cstheme="minorHAnsi"/>
              </w:rPr>
            </w:pPr>
          </w:p>
          <w:p w14:paraId="57E0D24F" w14:textId="77777777" w:rsidR="005B7DB4" w:rsidRPr="005A13BA" w:rsidRDefault="005B7DB4" w:rsidP="00800826">
            <w:pPr>
              <w:rPr>
                <w:rFonts w:cstheme="minorHAnsi"/>
              </w:rPr>
            </w:pPr>
          </w:p>
          <w:p w14:paraId="608DAED5" w14:textId="6801DDC7" w:rsidR="005B7DB4" w:rsidRPr="005A13BA" w:rsidRDefault="005B7DB4" w:rsidP="00800826">
            <w:r w:rsidRPr="005A13BA">
              <w:t>21.6</w:t>
            </w:r>
            <w:r w:rsidRPr="005A13BA">
              <w:rPr>
                <w:rFonts w:cstheme="minorHAnsi"/>
              </w:rPr>
              <w:t>±3.0</w:t>
            </w:r>
          </w:p>
        </w:tc>
        <w:tc>
          <w:tcPr>
            <w:tcW w:w="1708" w:type="dxa"/>
          </w:tcPr>
          <w:p w14:paraId="6FAF98A9" w14:textId="77777777" w:rsidR="00743B5B" w:rsidRPr="005A13BA" w:rsidRDefault="00743B5B" w:rsidP="00800826"/>
        </w:tc>
        <w:tc>
          <w:tcPr>
            <w:tcW w:w="1708" w:type="dxa"/>
          </w:tcPr>
          <w:p w14:paraId="75BA19E2" w14:textId="1EC110D6" w:rsidR="00743B5B" w:rsidRPr="005A13BA" w:rsidRDefault="00743B5B" w:rsidP="00800826">
            <w:r w:rsidRPr="005A13BA">
              <w:t>Single-sex study</w:t>
            </w:r>
          </w:p>
        </w:tc>
      </w:tr>
      <w:tr w:rsidR="00743B5B" w:rsidRPr="005A13BA" w14:paraId="02B0F892" w14:textId="77777777" w:rsidTr="00743B5B">
        <w:tc>
          <w:tcPr>
            <w:tcW w:w="1671" w:type="dxa"/>
          </w:tcPr>
          <w:p w14:paraId="3E0D6CCF" w14:textId="77777777" w:rsidR="00743B5B" w:rsidRPr="005A13BA" w:rsidRDefault="00743B5B" w:rsidP="007926E4">
            <w:pPr>
              <w:rPr>
                <w:sz w:val="8"/>
                <w:szCs w:val="8"/>
              </w:rPr>
            </w:pPr>
          </w:p>
        </w:tc>
        <w:tc>
          <w:tcPr>
            <w:tcW w:w="778" w:type="dxa"/>
          </w:tcPr>
          <w:p w14:paraId="2414120D" w14:textId="77777777" w:rsidR="00743B5B" w:rsidRPr="005A13BA" w:rsidRDefault="00743B5B" w:rsidP="00800826">
            <w:pPr>
              <w:rPr>
                <w:sz w:val="8"/>
                <w:szCs w:val="8"/>
              </w:rPr>
            </w:pPr>
          </w:p>
        </w:tc>
        <w:tc>
          <w:tcPr>
            <w:tcW w:w="1902" w:type="dxa"/>
          </w:tcPr>
          <w:p w14:paraId="31052FD3" w14:textId="77777777" w:rsidR="00743B5B" w:rsidRPr="005A13BA" w:rsidRDefault="00743B5B" w:rsidP="00800826">
            <w:pPr>
              <w:rPr>
                <w:sz w:val="8"/>
                <w:szCs w:val="8"/>
              </w:rPr>
            </w:pPr>
          </w:p>
        </w:tc>
        <w:tc>
          <w:tcPr>
            <w:tcW w:w="2170" w:type="dxa"/>
          </w:tcPr>
          <w:p w14:paraId="2F0886D9" w14:textId="77777777" w:rsidR="00743B5B" w:rsidRPr="005A13BA" w:rsidRDefault="00743B5B" w:rsidP="00800826">
            <w:pPr>
              <w:rPr>
                <w:sz w:val="8"/>
                <w:szCs w:val="8"/>
              </w:rPr>
            </w:pPr>
          </w:p>
        </w:tc>
        <w:tc>
          <w:tcPr>
            <w:tcW w:w="1936" w:type="dxa"/>
          </w:tcPr>
          <w:p w14:paraId="7529FA76" w14:textId="77777777" w:rsidR="00743B5B" w:rsidRPr="005A13BA" w:rsidRDefault="00743B5B" w:rsidP="00800826">
            <w:pPr>
              <w:rPr>
                <w:sz w:val="8"/>
                <w:szCs w:val="8"/>
              </w:rPr>
            </w:pPr>
          </w:p>
        </w:tc>
        <w:tc>
          <w:tcPr>
            <w:tcW w:w="1708" w:type="dxa"/>
          </w:tcPr>
          <w:p w14:paraId="5F15CDCB" w14:textId="77777777" w:rsidR="00743B5B" w:rsidRPr="005A13BA" w:rsidRDefault="00743B5B" w:rsidP="00800826">
            <w:pPr>
              <w:rPr>
                <w:sz w:val="8"/>
                <w:szCs w:val="8"/>
              </w:rPr>
            </w:pPr>
          </w:p>
        </w:tc>
        <w:tc>
          <w:tcPr>
            <w:tcW w:w="1708" w:type="dxa"/>
          </w:tcPr>
          <w:p w14:paraId="654A14D0" w14:textId="77777777" w:rsidR="00743B5B" w:rsidRPr="005A13BA" w:rsidRDefault="00743B5B" w:rsidP="00800826">
            <w:pPr>
              <w:rPr>
                <w:sz w:val="8"/>
                <w:szCs w:val="8"/>
              </w:rPr>
            </w:pPr>
          </w:p>
        </w:tc>
        <w:tc>
          <w:tcPr>
            <w:tcW w:w="1708" w:type="dxa"/>
          </w:tcPr>
          <w:p w14:paraId="667A7395" w14:textId="3E809111" w:rsidR="00743B5B" w:rsidRPr="005A13BA" w:rsidRDefault="00743B5B" w:rsidP="00800826">
            <w:pPr>
              <w:rPr>
                <w:sz w:val="8"/>
                <w:szCs w:val="8"/>
              </w:rPr>
            </w:pPr>
          </w:p>
        </w:tc>
      </w:tr>
      <w:tr w:rsidR="00743B5B" w:rsidRPr="005A13BA" w14:paraId="30E52573" w14:textId="6041B81B" w:rsidTr="00743B5B">
        <w:tc>
          <w:tcPr>
            <w:tcW w:w="1671" w:type="dxa"/>
          </w:tcPr>
          <w:p w14:paraId="2813B1C0" w14:textId="4A553CF2" w:rsidR="00743B5B" w:rsidRPr="005A13BA" w:rsidRDefault="00743B5B" w:rsidP="00800826">
            <w:r w:rsidRPr="005A13BA">
              <w:t>Song et al</w:t>
            </w:r>
          </w:p>
        </w:tc>
        <w:tc>
          <w:tcPr>
            <w:tcW w:w="778" w:type="dxa"/>
          </w:tcPr>
          <w:p w14:paraId="1696E3AD" w14:textId="77777777" w:rsidR="00743B5B" w:rsidRPr="005A13BA" w:rsidRDefault="00743B5B" w:rsidP="00800826">
            <w:r w:rsidRPr="005A13BA">
              <w:t>2015</w:t>
            </w:r>
          </w:p>
        </w:tc>
        <w:tc>
          <w:tcPr>
            <w:tcW w:w="1902" w:type="dxa"/>
          </w:tcPr>
          <w:p w14:paraId="35A91DEB" w14:textId="77777777" w:rsidR="00743B5B" w:rsidRPr="005A13BA" w:rsidRDefault="00743B5B" w:rsidP="00800826">
            <w:r w:rsidRPr="005A13BA">
              <w:t>Effects of femoral rotational taping on pain, lower extremity kinematics and muscle activation in female patients with patellofemoral pain</w:t>
            </w:r>
          </w:p>
        </w:tc>
        <w:tc>
          <w:tcPr>
            <w:tcW w:w="2170" w:type="dxa"/>
          </w:tcPr>
          <w:p w14:paraId="33ED9172" w14:textId="77777777" w:rsidR="00743B5B" w:rsidRPr="005A13BA" w:rsidRDefault="00743B5B" w:rsidP="00800826">
            <w:r w:rsidRPr="005A13BA">
              <w:t>Patellofemoral pain</w:t>
            </w:r>
          </w:p>
          <w:p w14:paraId="3BF18A6C" w14:textId="27D4D424" w:rsidR="00743B5B" w:rsidRPr="005A13BA" w:rsidRDefault="00743B5B" w:rsidP="00800826"/>
          <w:p w14:paraId="3C581A11" w14:textId="77777777" w:rsidR="00743B5B" w:rsidRPr="005A13BA" w:rsidRDefault="00743B5B" w:rsidP="00800826">
            <w:r w:rsidRPr="005A13BA">
              <w:t>Controls</w:t>
            </w:r>
          </w:p>
        </w:tc>
        <w:tc>
          <w:tcPr>
            <w:tcW w:w="1936" w:type="dxa"/>
          </w:tcPr>
          <w:p w14:paraId="1AECC6EF" w14:textId="77777777" w:rsidR="00743B5B" w:rsidRPr="005A13BA" w:rsidRDefault="00743B5B" w:rsidP="00800826">
            <w:r w:rsidRPr="005A13BA">
              <w:t>16 females</w:t>
            </w:r>
          </w:p>
          <w:p w14:paraId="04CE3370" w14:textId="44BD1CBF" w:rsidR="00743B5B" w:rsidRPr="005A13BA" w:rsidRDefault="00743B5B" w:rsidP="00800826"/>
          <w:p w14:paraId="5FE35575" w14:textId="77777777" w:rsidR="00743B5B" w:rsidRPr="005A13BA" w:rsidRDefault="00743B5B" w:rsidP="00800826">
            <w:r w:rsidRPr="005A13BA">
              <w:t>8 females</w:t>
            </w:r>
          </w:p>
          <w:p w14:paraId="5D8ACCF1" w14:textId="7F4088A9" w:rsidR="00743B5B" w:rsidRPr="005A13BA" w:rsidRDefault="00743B5B" w:rsidP="00800826"/>
        </w:tc>
        <w:tc>
          <w:tcPr>
            <w:tcW w:w="1708" w:type="dxa"/>
          </w:tcPr>
          <w:p w14:paraId="62EDC9CE" w14:textId="11373AAF" w:rsidR="005B7DB4" w:rsidRPr="005A13BA" w:rsidRDefault="005B7DB4" w:rsidP="005B7DB4">
            <w:pPr>
              <w:rPr>
                <w:rFonts w:cstheme="minorHAnsi"/>
              </w:rPr>
            </w:pPr>
            <w:r w:rsidRPr="005A13BA">
              <w:t>25.7</w:t>
            </w:r>
            <w:r w:rsidRPr="005A13BA">
              <w:rPr>
                <w:rFonts w:cstheme="minorHAnsi"/>
              </w:rPr>
              <w:t>±6.1</w:t>
            </w:r>
          </w:p>
          <w:p w14:paraId="1E436C98" w14:textId="321CD597" w:rsidR="00743B5B" w:rsidRPr="005A13BA" w:rsidRDefault="00743B5B" w:rsidP="00800826"/>
          <w:p w14:paraId="1A3FAA47" w14:textId="77566E98" w:rsidR="005B7DB4" w:rsidRPr="005A13BA" w:rsidRDefault="005B7DB4" w:rsidP="00800826">
            <w:r w:rsidRPr="005A13BA">
              <w:t>28.6</w:t>
            </w:r>
            <w:r w:rsidRPr="005A13BA">
              <w:rPr>
                <w:rFonts w:cstheme="minorHAnsi"/>
              </w:rPr>
              <w:t>±5.7</w:t>
            </w:r>
          </w:p>
        </w:tc>
        <w:tc>
          <w:tcPr>
            <w:tcW w:w="1708" w:type="dxa"/>
          </w:tcPr>
          <w:p w14:paraId="279D5C64" w14:textId="77777777" w:rsidR="00743B5B" w:rsidRPr="005A13BA" w:rsidRDefault="00743B5B" w:rsidP="00800826"/>
        </w:tc>
        <w:tc>
          <w:tcPr>
            <w:tcW w:w="1708" w:type="dxa"/>
          </w:tcPr>
          <w:p w14:paraId="5440D207" w14:textId="660D4F05" w:rsidR="00743B5B" w:rsidRPr="005A13BA" w:rsidRDefault="00743B5B" w:rsidP="00800826">
            <w:r w:rsidRPr="005A13BA">
              <w:t>Single-sex study</w:t>
            </w:r>
          </w:p>
        </w:tc>
      </w:tr>
      <w:tr w:rsidR="00743B5B" w:rsidRPr="005A13BA" w14:paraId="08710626" w14:textId="77777777" w:rsidTr="00743B5B">
        <w:tc>
          <w:tcPr>
            <w:tcW w:w="1671" w:type="dxa"/>
          </w:tcPr>
          <w:p w14:paraId="67DF8057" w14:textId="77777777" w:rsidR="00743B5B" w:rsidRPr="005A13BA" w:rsidRDefault="00743B5B" w:rsidP="00800826">
            <w:pPr>
              <w:rPr>
                <w:sz w:val="8"/>
                <w:szCs w:val="8"/>
              </w:rPr>
            </w:pPr>
          </w:p>
        </w:tc>
        <w:tc>
          <w:tcPr>
            <w:tcW w:w="778" w:type="dxa"/>
          </w:tcPr>
          <w:p w14:paraId="044B66F8" w14:textId="77777777" w:rsidR="00743B5B" w:rsidRPr="005A13BA" w:rsidRDefault="00743B5B" w:rsidP="00800826">
            <w:pPr>
              <w:rPr>
                <w:sz w:val="8"/>
                <w:szCs w:val="8"/>
              </w:rPr>
            </w:pPr>
          </w:p>
        </w:tc>
        <w:tc>
          <w:tcPr>
            <w:tcW w:w="1902" w:type="dxa"/>
          </w:tcPr>
          <w:p w14:paraId="5BB9F802" w14:textId="77777777" w:rsidR="00743B5B" w:rsidRPr="005A13BA" w:rsidRDefault="00743B5B" w:rsidP="00800826">
            <w:pPr>
              <w:rPr>
                <w:sz w:val="8"/>
                <w:szCs w:val="8"/>
              </w:rPr>
            </w:pPr>
          </w:p>
        </w:tc>
        <w:tc>
          <w:tcPr>
            <w:tcW w:w="2170" w:type="dxa"/>
          </w:tcPr>
          <w:p w14:paraId="086C3C3F" w14:textId="77777777" w:rsidR="00743B5B" w:rsidRPr="005A13BA" w:rsidRDefault="00743B5B" w:rsidP="00800826">
            <w:pPr>
              <w:rPr>
                <w:sz w:val="8"/>
                <w:szCs w:val="8"/>
              </w:rPr>
            </w:pPr>
          </w:p>
        </w:tc>
        <w:tc>
          <w:tcPr>
            <w:tcW w:w="1936" w:type="dxa"/>
          </w:tcPr>
          <w:p w14:paraId="3B4FF65B" w14:textId="77777777" w:rsidR="00743B5B" w:rsidRPr="005A13BA" w:rsidRDefault="00743B5B" w:rsidP="00800826">
            <w:pPr>
              <w:rPr>
                <w:sz w:val="8"/>
                <w:szCs w:val="8"/>
              </w:rPr>
            </w:pPr>
          </w:p>
        </w:tc>
        <w:tc>
          <w:tcPr>
            <w:tcW w:w="1708" w:type="dxa"/>
          </w:tcPr>
          <w:p w14:paraId="5E7B40E6" w14:textId="77777777" w:rsidR="00743B5B" w:rsidRPr="005A13BA" w:rsidRDefault="00743B5B" w:rsidP="00800826">
            <w:pPr>
              <w:rPr>
                <w:sz w:val="8"/>
                <w:szCs w:val="8"/>
              </w:rPr>
            </w:pPr>
          </w:p>
        </w:tc>
        <w:tc>
          <w:tcPr>
            <w:tcW w:w="1708" w:type="dxa"/>
          </w:tcPr>
          <w:p w14:paraId="0108A1D3" w14:textId="77777777" w:rsidR="00743B5B" w:rsidRPr="005A13BA" w:rsidRDefault="00743B5B" w:rsidP="00800826">
            <w:pPr>
              <w:rPr>
                <w:sz w:val="8"/>
                <w:szCs w:val="8"/>
              </w:rPr>
            </w:pPr>
          </w:p>
        </w:tc>
        <w:tc>
          <w:tcPr>
            <w:tcW w:w="1708" w:type="dxa"/>
          </w:tcPr>
          <w:p w14:paraId="05AAE71D" w14:textId="5AEE3F8B" w:rsidR="00743B5B" w:rsidRPr="005A13BA" w:rsidRDefault="00743B5B" w:rsidP="00800826">
            <w:pPr>
              <w:rPr>
                <w:sz w:val="8"/>
                <w:szCs w:val="8"/>
              </w:rPr>
            </w:pPr>
          </w:p>
        </w:tc>
      </w:tr>
      <w:tr w:rsidR="00743B5B" w:rsidRPr="005A13BA" w14:paraId="495AAC92" w14:textId="55C637CD" w:rsidTr="00743B5B">
        <w:tc>
          <w:tcPr>
            <w:tcW w:w="1671" w:type="dxa"/>
          </w:tcPr>
          <w:p w14:paraId="61DA75D5" w14:textId="77777777" w:rsidR="00743B5B" w:rsidRPr="005A13BA" w:rsidRDefault="00743B5B" w:rsidP="00800826">
            <w:r w:rsidRPr="005A13BA">
              <w:t>Souza et al</w:t>
            </w:r>
          </w:p>
        </w:tc>
        <w:tc>
          <w:tcPr>
            <w:tcW w:w="778" w:type="dxa"/>
          </w:tcPr>
          <w:p w14:paraId="14E74A0B" w14:textId="77777777" w:rsidR="00743B5B" w:rsidRPr="005A13BA" w:rsidRDefault="00743B5B" w:rsidP="00800826">
            <w:r w:rsidRPr="005A13BA">
              <w:t>2010</w:t>
            </w:r>
          </w:p>
        </w:tc>
        <w:tc>
          <w:tcPr>
            <w:tcW w:w="1902" w:type="dxa"/>
          </w:tcPr>
          <w:p w14:paraId="08103D6C" w14:textId="15130EF4" w:rsidR="00743B5B" w:rsidRPr="005A13BA" w:rsidRDefault="00743B5B" w:rsidP="00800826">
            <w:r w:rsidRPr="005A13BA">
              <w:t xml:space="preserve">Femur </w:t>
            </w:r>
            <w:r w:rsidR="00CD5C31" w:rsidRPr="005A13BA">
              <w:t>r</w:t>
            </w:r>
            <w:r w:rsidR="00F626AC" w:rsidRPr="005A13BA">
              <w:t xml:space="preserve">otation and </w:t>
            </w:r>
            <w:r w:rsidR="00CD5C31" w:rsidRPr="005A13BA">
              <w:t>p</w:t>
            </w:r>
            <w:r w:rsidR="00F626AC" w:rsidRPr="005A13BA">
              <w:t>atellofemoral</w:t>
            </w:r>
            <w:r w:rsidRPr="005A13BA">
              <w:t xml:space="preserve"> </w:t>
            </w:r>
            <w:r w:rsidR="00CD5C31" w:rsidRPr="005A13BA">
              <w:t>k</w:t>
            </w:r>
            <w:r w:rsidRPr="005A13BA">
              <w:t xml:space="preserve">inematics: </w:t>
            </w:r>
            <w:r w:rsidR="00CD5C31" w:rsidRPr="005A13BA">
              <w:t>a</w:t>
            </w:r>
            <w:r w:rsidRPr="005A13BA">
              <w:t xml:space="preserve"> </w:t>
            </w:r>
            <w:r w:rsidR="00CD5C31" w:rsidRPr="005A13BA">
              <w:lastRenderedPageBreak/>
              <w:t>w</w:t>
            </w:r>
            <w:r w:rsidRPr="005A13BA">
              <w:t>eight-</w:t>
            </w:r>
            <w:r w:rsidR="00CD5C31" w:rsidRPr="005A13BA">
              <w:t>b</w:t>
            </w:r>
            <w:r w:rsidRPr="005A13BA">
              <w:t xml:space="preserve">earing </w:t>
            </w:r>
            <w:r w:rsidR="00CD5C31" w:rsidRPr="005A13BA">
              <w:t>m</w:t>
            </w:r>
            <w:r w:rsidRPr="005A13BA">
              <w:t xml:space="preserve">agnetic </w:t>
            </w:r>
            <w:r w:rsidR="00CD5C31" w:rsidRPr="005A13BA">
              <w:t>r</w:t>
            </w:r>
            <w:r w:rsidRPr="005A13BA">
              <w:t xml:space="preserve">esonance </w:t>
            </w:r>
            <w:r w:rsidR="00CD5C31" w:rsidRPr="005A13BA">
              <w:t>i</w:t>
            </w:r>
            <w:r w:rsidRPr="005A13BA">
              <w:t xml:space="preserve">maging </w:t>
            </w:r>
            <w:r w:rsidR="00CD5C31" w:rsidRPr="005A13BA">
              <w:t>a</w:t>
            </w:r>
            <w:r w:rsidRPr="005A13BA">
              <w:t>nalysis</w:t>
            </w:r>
          </w:p>
        </w:tc>
        <w:tc>
          <w:tcPr>
            <w:tcW w:w="2170" w:type="dxa"/>
          </w:tcPr>
          <w:p w14:paraId="7A5B0D97" w14:textId="4D411CF0" w:rsidR="00743B5B" w:rsidRPr="005A13BA" w:rsidRDefault="00743B5B" w:rsidP="00800826">
            <w:r w:rsidRPr="005A13BA">
              <w:lastRenderedPageBreak/>
              <w:t>Patellofemoral pain</w:t>
            </w:r>
          </w:p>
          <w:p w14:paraId="7A1B541E" w14:textId="77777777" w:rsidR="005B7DB4" w:rsidRPr="005A13BA" w:rsidRDefault="005B7DB4" w:rsidP="00800826"/>
          <w:p w14:paraId="5FD0FFCD" w14:textId="364434D9" w:rsidR="00743B5B" w:rsidRPr="005A13BA" w:rsidRDefault="00743B5B" w:rsidP="00800826"/>
          <w:p w14:paraId="71AC3D59" w14:textId="77777777" w:rsidR="00252F5E" w:rsidRPr="005A13BA" w:rsidRDefault="00252F5E" w:rsidP="00800826"/>
          <w:p w14:paraId="33701250" w14:textId="77777777" w:rsidR="00743B5B" w:rsidRPr="005A13BA" w:rsidRDefault="00743B5B" w:rsidP="00800826">
            <w:r w:rsidRPr="005A13BA">
              <w:lastRenderedPageBreak/>
              <w:t>Pain free</w:t>
            </w:r>
          </w:p>
        </w:tc>
        <w:tc>
          <w:tcPr>
            <w:tcW w:w="1936" w:type="dxa"/>
          </w:tcPr>
          <w:p w14:paraId="6D7B4AF2" w14:textId="646ECBB8" w:rsidR="00743B5B" w:rsidRPr="005A13BA" w:rsidRDefault="00743B5B" w:rsidP="00800826">
            <w:r w:rsidRPr="005A13BA">
              <w:lastRenderedPageBreak/>
              <w:t>15 female</w:t>
            </w:r>
            <w:r w:rsidR="00CD5C31" w:rsidRPr="005A13BA">
              <w:t>s</w:t>
            </w:r>
          </w:p>
          <w:p w14:paraId="6EAFF1FA" w14:textId="4A6E0A08" w:rsidR="005B7DB4" w:rsidRPr="005A13BA" w:rsidRDefault="005B7DB4" w:rsidP="00800826">
            <w:pPr>
              <w:rPr>
                <w:rFonts w:cstheme="minorHAnsi"/>
              </w:rPr>
            </w:pPr>
            <w:r w:rsidRPr="005A13BA" w:rsidDel="005B7DB4">
              <w:rPr>
                <w:rFonts w:cstheme="minorHAnsi"/>
              </w:rPr>
              <w:t xml:space="preserve"> </w:t>
            </w:r>
          </w:p>
          <w:p w14:paraId="7D5717C0" w14:textId="2C4475F2" w:rsidR="00743B5B" w:rsidRPr="005A13BA" w:rsidRDefault="00743B5B" w:rsidP="00800826"/>
          <w:p w14:paraId="596D8DAB" w14:textId="77777777" w:rsidR="00252F5E" w:rsidRPr="005A13BA" w:rsidRDefault="00252F5E" w:rsidP="00800826"/>
          <w:p w14:paraId="6D282E78" w14:textId="3C2C5DC2" w:rsidR="00743B5B" w:rsidRPr="005A13BA" w:rsidRDefault="00743B5B" w:rsidP="00800826">
            <w:r w:rsidRPr="005A13BA">
              <w:lastRenderedPageBreak/>
              <w:t>15 female</w:t>
            </w:r>
            <w:r w:rsidR="00CD5C31" w:rsidRPr="005A13BA">
              <w:t>s</w:t>
            </w:r>
          </w:p>
          <w:p w14:paraId="7E2C2575" w14:textId="1BECB936" w:rsidR="00743B5B" w:rsidRPr="005A13BA" w:rsidRDefault="005B7DB4" w:rsidP="00800826">
            <w:pPr>
              <w:rPr>
                <w:rFonts w:cstheme="minorHAnsi"/>
              </w:rPr>
            </w:pPr>
            <w:r w:rsidRPr="005A13BA">
              <w:rPr>
                <w:rFonts w:cstheme="minorHAnsi"/>
              </w:rPr>
              <w:t xml:space="preserve"> </w:t>
            </w:r>
          </w:p>
          <w:p w14:paraId="7AFFFB5A" w14:textId="4A0A09F0" w:rsidR="00743B5B" w:rsidRPr="005A13BA" w:rsidRDefault="00743B5B" w:rsidP="00800826"/>
        </w:tc>
        <w:tc>
          <w:tcPr>
            <w:tcW w:w="1708" w:type="dxa"/>
          </w:tcPr>
          <w:p w14:paraId="1803EA19" w14:textId="13245BBE" w:rsidR="005B7DB4" w:rsidRPr="005A13BA" w:rsidRDefault="005B7DB4" w:rsidP="005B7DB4">
            <w:pPr>
              <w:rPr>
                <w:rFonts w:cstheme="minorHAnsi"/>
              </w:rPr>
            </w:pPr>
            <w:r w:rsidRPr="005A13BA">
              <w:lastRenderedPageBreak/>
              <w:t>30.8</w:t>
            </w:r>
            <w:r w:rsidRPr="005A13BA">
              <w:rPr>
                <w:rFonts w:cstheme="minorHAnsi"/>
              </w:rPr>
              <w:t>±8.9</w:t>
            </w:r>
          </w:p>
          <w:p w14:paraId="2694F35E" w14:textId="77777777" w:rsidR="00743B5B" w:rsidRPr="005A13BA" w:rsidRDefault="00743B5B" w:rsidP="00800826"/>
          <w:p w14:paraId="0FEB2C67" w14:textId="70373681" w:rsidR="005B7DB4" w:rsidRPr="005A13BA" w:rsidRDefault="005B7DB4" w:rsidP="00800826"/>
          <w:p w14:paraId="1132E01D" w14:textId="77777777" w:rsidR="005B7DB4" w:rsidRPr="005A13BA" w:rsidRDefault="005B7DB4" w:rsidP="00800826"/>
          <w:p w14:paraId="4D35EACA" w14:textId="5A7F2964" w:rsidR="005B7DB4" w:rsidRPr="005A13BA" w:rsidRDefault="005B7DB4" w:rsidP="005B7DB4">
            <w:pPr>
              <w:rPr>
                <w:rFonts w:cstheme="minorHAnsi"/>
              </w:rPr>
            </w:pPr>
            <w:r w:rsidRPr="005A13BA">
              <w:lastRenderedPageBreak/>
              <w:t>29.1</w:t>
            </w:r>
            <w:r w:rsidRPr="005A13BA">
              <w:rPr>
                <w:rFonts w:cstheme="minorHAnsi"/>
              </w:rPr>
              <w:t>±4.2</w:t>
            </w:r>
          </w:p>
          <w:p w14:paraId="6E887F2A" w14:textId="5B380A2C" w:rsidR="005B7DB4" w:rsidRPr="005A13BA" w:rsidRDefault="005B7DB4" w:rsidP="00800826"/>
        </w:tc>
        <w:tc>
          <w:tcPr>
            <w:tcW w:w="1708" w:type="dxa"/>
          </w:tcPr>
          <w:p w14:paraId="01B633DC" w14:textId="51E8A27D" w:rsidR="005B7DB4" w:rsidRPr="005A13BA" w:rsidRDefault="005B7DB4" w:rsidP="005B7DB4">
            <w:pPr>
              <w:rPr>
                <w:rFonts w:cstheme="minorHAnsi"/>
              </w:rPr>
            </w:pPr>
            <w:r w:rsidRPr="005A13BA">
              <w:lastRenderedPageBreak/>
              <w:t>198</w:t>
            </w:r>
            <w:r w:rsidRPr="005A13BA">
              <w:rPr>
                <w:rFonts w:cstheme="minorHAnsi"/>
              </w:rPr>
              <w:t>±188 minutes per week</w:t>
            </w:r>
          </w:p>
          <w:p w14:paraId="2C9BFA60" w14:textId="77777777" w:rsidR="005B7DB4" w:rsidRPr="005A13BA" w:rsidRDefault="005B7DB4" w:rsidP="005B7DB4"/>
          <w:p w14:paraId="5A882758" w14:textId="5E2FA26C" w:rsidR="00743B5B" w:rsidRPr="005A13BA" w:rsidRDefault="005B7DB4" w:rsidP="00800826">
            <w:r w:rsidRPr="005A13BA">
              <w:rPr>
                <w:rFonts w:cstheme="minorHAnsi"/>
              </w:rPr>
              <w:lastRenderedPageBreak/>
              <w:t>175±141 minutes per week</w:t>
            </w:r>
          </w:p>
        </w:tc>
        <w:tc>
          <w:tcPr>
            <w:tcW w:w="1708" w:type="dxa"/>
          </w:tcPr>
          <w:p w14:paraId="30578479" w14:textId="4334C576" w:rsidR="00743B5B" w:rsidRPr="005A13BA" w:rsidRDefault="00743B5B" w:rsidP="00800826">
            <w:r w:rsidRPr="005A13BA">
              <w:lastRenderedPageBreak/>
              <w:t>Single-sex study</w:t>
            </w:r>
          </w:p>
        </w:tc>
      </w:tr>
      <w:tr w:rsidR="00743B5B" w:rsidRPr="005A13BA" w14:paraId="625F265F" w14:textId="2881D6FF" w:rsidTr="00743B5B">
        <w:tc>
          <w:tcPr>
            <w:tcW w:w="1671" w:type="dxa"/>
          </w:tcPr>
          <w:p w14:paraId="369B4710" w14:textId="555C1937" w:rsidR="00743B5B" w:rsidRPr="005A13BA" w:rsidRDefault="00743B5B" w:rsidP="00800826">
            <w:r w:rsidRPr="005A13BA">
              <w:t>St-Ogne et al</w:t>
            </w:r>
          </w:p>
        </w:tc>
        <w:tc>
          <w:tcPr>
            <w:tcW w:w="778" w:type="dxa"/>
          </w:tcPr>
          <w:p w14:paraId="7E020B79" w14:textId="77777777" w:rsidR="00743B5B" w:rsidRPr="005A13BA" w:rsidRDefault="00743B5B" w:rsidP="00800826">
            <w:r w:rsidRPr="005A13BA">
              <w:t>2004</w:t>
            </w:r>
          </w:p>
        </w:tc>
        <w:tc>
          <w:tcPr>
            <w:tcW w:w="1902" w:type="dxa"/>
          </w:tcPr>
          <w:p w14:paraId="2F7F18EB" w14:textId="77777777" w:rsidR="00743B5B" w:rsidRPr="005A13BA" w:rsidRDefault="00743B5B" w:rsidP="00800826">
            <w:r w:rsidRPr="005A13BA">
              <w:rPr>
                <w:rFonts w:eastAsia="FranklinGothic-Condensed" w:cs="FranklinGothic-Condensed"/>
              </w:rPr>
              <w:t>Interjoint coordination in lower limbs in patients with a rupture of the anterior cruciate ligament of the knee joint</w:t>
            </w:r>
          </w:p>
        </w:tc>
        <w:tc>
          <w:tcPr>
            <w:tcW w:w="2170" w:type="dxa"/>
          </w:tcPr>
          <w:p w14:paraId="39EBC1DE" w14:textId="77777777" w:rsidR="00743B5B" w:rsidRPr="005A13BA" w:rsidRDefault="00743B5B" w:rsidP="00800826">
            <w:r w:rsidRPr="005A13BA">
              <w:t>Injured (ruptured anterior cruciate ligament)</w:t>
            </w:r>
          </w:p>
          <w:p w14:paraId="24793AF7" w14:textId="77777777" w:rsidR="00743B5B" w:rsidRPr="005A13BA" w:rsidRDefault="00743B5B" w:rsidP="00800826"/>
          <w:p w14:paraId="59D7DCFC" w14:textId="77777777" w:rsidR="00743B5B" w:rsidRPr="005A13BA" w:rsidRDefault="00743B5B" w:rsidP="00800826">
            <w:r w:rsidRPr="005A13BA">
              <w:t>Control</w:t>
            </w:r>
          </w:p>
        </w:tc>
        <w:tc>
          <w:tcPr>
            <w:tcW w:w="1936" w:type="dxa"/>
          </w:tcPr>
          <w:p w14:paraId="4945A5C9" w14:textId="20492B0E" w:rsidR="00743B5B" w:rsidRPr="005A13BA" w:rsidRDefault="00743B5B" w:rsidP="00800826">
            <w:r w:rsidRPr="005A13BA">
              <w:t>6 male</w:t>
            </w:r>
            <w:r w:rsidR="00CD5C31" w:rsidRPr="005A13BA">
              <w:t>s</w:t>
            </w:r>
          </w:p>
          <w:p w14:paraId="65F7472A" w14:textId="6B1CF0E4" w:rsidR="00743B5B" w:rsidRPr="005A13BA" w:rsidRDefault="00743B5B" w:rsidP="00800826"/>
          <w:p w14:paraId="505249F2" w14:textId="77777777" w:rsidR="00252F5E" w:rsidRPr="005A13BA" w:rsidRDefault="00252F5E" w:rsidP="00800826"/>
          <w:p w14:paraId="4A898C4F" w14:textId="77777777" w:rsidR="00743B5B" w:rsidRPr="005A13BA" w:rsidRDefault="00743B5B" w:rsidP="00800826"/>
          <w:p w14:paraId="580654B9" w14:textId="07F94986" w:rsidR="00743B5B" w:rsidRPr="005A13BA" w:rsidRDefault="00743B5B" w:rsidP="00800826">
            <w:r w:rsidRPr="005A13BA">
              <w:t>9 male</w:t>
            </w:r>
            <w:r w:rsidR="00CD5C31" w:rsidRPr="005A13BA">
              <w:t>s</w:t>
            </w:r>
          </w:p>
          <w:p w14:paraId="5A71FF62" w14:textId="1150125F" w:rsidR="00743B5B" w:rsidRPr="005A13BA" w:rsidRDefault="00743B5B" w:rsidP="00800826"/>
        </w:tc>
        <w:tc>
          <w:tcPr>
            <w:tcW w:w="1708" w:type="dxa"/>
          </w:tcPr>
          <w:p w14:paraId="7A15A5E2" w14:textId="025BE8DE" w:rsidR="005B7DB4" w:rsidRPr="005A13BA" w:rsidRDefault="005B7DB4" w:rsidP="005B7DB4">
            <w:r w:rsidRPr="005A13BA">
              <w:t>27.7</w:t>
            </w:r>
            <w:r w:rsidRPr="005A13BA">
              <w:rPr>
                <w:rFonts w:cstheme="minorHAnsi"/>
              </w:rPr>
              <w:t>±7.5</w:t>
            </w:r>
          </w:p>
          <w:p w14:paraId="1AA672E9" w14:textId="77777777" w:rsidR="00743B5B" w:rsidRPr="005A13BA" w:rsidRDefault="00743B5B" w:rsidP="00800826"/>
          <w:p w14:paraId="46BBCED8" w14:textId="77777777" w:rsidR="005B7DB4" w:rsidRPr="005A13BA" w:rsidRDefault="005B7DB4" w:rsidP="00800826"/>
          <w:p w14:paraId="28872502" w14:textId="77777777" w:rsidR="005B7DB4" w:rsidRPr="005A13BA" w:rsidRDefault="005B7DB4" w:rsidP="00800826"/>
          <w:p w14:paraId="19604E2C" w14:textId="503915AA" w:rsidR="005B7DB4" w:rsidRPr="005A13BA" w:rsidRDefault="005B7DB4" w:rsidP="00800826">
            <w:r w:rsidRPr="005A13BA">
              <w:t>25.3</w:t>
            </w:r>
            <w:r w:rsidRPr="005A13BA">
              <w:rPr>
                <w:rFonts w:cstheme="minorHAnsi"/>
              </w:rPr>
              <w:t>±7.4</w:t>
            </w:r>
          </w:p>
        </w:tc>
        <w:tc>
          <w:tcPr>
            <w:tcW w:w="1708" w:type="dxa"/>
          </w:tcPr>
          <w:p w14:paraId="047D714E" w14:textId="77777777" w:rsidR="00743B5B" w:rsidRPr="005A13BA" w:rsidRDefault="00743B5B" w:rsidP="00800826"/>
        </w:tc>
        <w:tc>
          <w:tcPr>
            <w:tcW w:w="1708" w:type="dxa"/>
          </w:tcPr>
          <w:p w14:paraId="1821C197" w14:textId="345A3A5A" w:rsidR="00743B5B" w:rsidRPr="005A13BA" w:rsidRDefault="00743B5B" w:rsidP="00800826">
            <w:r w:rsidRPr="005A13BA">
              <w:t>Single-sex study</w:t>
            </w:r>
          </w:p>
        </w:tc>
      </w:tr>
      <w:tr w:rsidR="00743B5B" w:rsidRPr="005A13BA" w14:paraId="70A27355" w14:textId="77777777" w:rsidTr="00743B5B">
        <w:tc>
          <w:tcPr>
            <w:tcW w:w="1671" w:type="dxa"/>
          </w:tcPr>
          <w:p w14:paraId="24EDA77D" w14:textId="77777777" w:rsidR="00743B5B" w:rsidRPr="005A13BA" w:rsidRDefault="00743B5B" w:rsidP="00800826">
            <w:pPr>
              <w:rPr>
                <w:sz w:val="8"/>
                <w:szCs w:val="8"/>
              </w:rPr>
            </w:pPr>
          </w:p>
        </w:tc>
        <w:tc>
          <w:tcPr>
            <w:tcW w:w="778" w:type="dxa"/>
          </w:tcPr>
          <w:p w14:paraId="4C3F3B61" w14:textId="77777777" w:rsidR="00743B5B" w:rsidRPr="005A13BA" w:rsidRDefault="00743B5B" w:rsidP="00800826">
            <w:pPr>
              <w:rPr>
                <w:sz w:val="8"/>
                <w:szCs w:val="8"/>
              </w:rPr>
            </w:pPr>
          </w:p>
        </w:tc>
        <w:tc>
          <w:tcPr>
            <w:tcW w:w="1902" w:type="dxa"/>
          </w:tcPr>
          <w:p w14:paraId="30D5D154" w14:textId="77777777" w:rsidR="00743B5B" w:rsidRPr="005A13BA" w:rsidRDefault="00743B5B" w:rsidP="00800826">
            <w:pPr>
              <w:rPr>
                <w:rFonts w:eastAsia="FranklinGothic-Condensed" w:cs="FranklinGothic-Condensed"/>
                <w:sz w:val="8"/>
                <w:szCs w:val="8"/>
              </w:rPr>
            </w:pPr>
          </w:p>
        </w:tc>
        <w:tc>
          <w:tcPr>
            <w:tcW w:w="2170" w:type="dxa"/>
          </w:tcPr>
          <w:p w14:paraId="15CC5C3C" w14:textId="77777777" w:rsidR="00743B5B" w:rsidRPr="005A13BA" w:rsidRDefault="00743B5B" w:rsidP="00800826">
            <w:pPr>
              <w:rPr>
                <w:sz w:val="8"/>
                <w:szCs w:val="8"/>
              </w:rPr>
            </w:pPr>
          </w:p>
        </w:tc>
        <w:tc>
          <w:tcPr>
            <w:tcW w:w="1936" w:type="dxa"/>
          </w:tcPr>
          <w:p w14:paraId="5BFB1FAB" w14:textId="77777777" w:rsidR="00743B5B" w:rsidRPr="005A13BA" w:rsidRDefault="00743B5B" w:rsidP="00800826">
            <w:pPr>
              <w:rPr>
                <w:sz w:val="8"/>
                <w:szCs w:val="8"/>
              </w:rPr>
            </w:pPr>
          </w:p>
        </w:tc>
        <w:tc>
          <w:tcPr>
            <w:tcW w:w="1708" w:type="dxa"/>
          </w:tcPr>
          <w:p w14:paraId="08F700B4" w14:textId="77777777" w:rsidR="00743B5B" w:rsidRPr="005A13BA" w:rsidRDefault="00743B5B" w:rsidP="00800826">
            <w:pPr>
              <w:rPr>
                <w:sz w:val="8"/>
                <w:szCs w:val="8"/>
              </w:rPr>
            </w:pPr>
          </w:p>
        </w:tc>
        <w:tc>
          <w:tcPr>
            <w:tcW w:w="1708" w:type="dxa"/>
          </w:tcPr>
          <w:p w14:paraId="03DE2AA7" w14:textId="77777777" w:rsidR="00743B5B" w:rsidRPr="005A13BA" w:rsidRDefault="00743B5B" w:rsidP="00800826">
            <w:pPr>
              <w:rPr>
                <w:sz w:val="8"/>
                <w:szCs w:val="8"/>
              </w:rPr>
            </w:pPr>
          </w:p>
        </w:tc>
        <w:tc>
          <w:tcPr>
            <w:tcW w:w="1708" w:type="dxa"/>
          </w:tcPr>
          <w:p w14:paraId="4BFAD3F6" w14:textId="5B70724F" w:rsidR="00743B5B" w:rsidRPr="005A13BA" w:rsidRDefault="00743B5B" w:rsidP="00800826">
            <w:pPr>
              <w:rPr>
                <w:sz w:val="8"/>
                <w:szCs w:val="8"/>
              </w:rPr>
            </w:pPr>
          </w:p>
        </w:tc>
      </w:tr>
      <w:tr w:rsidR="00743B5B" w:rsidRPr="005A13BA" w14:paraId="7468CAF2" w14:textId="620C863C" w:rsidTr="00743B5B">
        <w:tc>
          <w:tcPr>
            <w:tcW w:w="1671" w:type="dxa"/>
          </w:tcPr>
          <w:p w14:paraId="774FE732" w14:textId="78C26D39" w:rsidR="00743B5B" w:rsidRPr="005A13BA" w:rsidRDefault="00743B5B" w:rsidP="006D64C7">
            <w:r w:rsidRPr="005A13BA">
              <w:t xml:space="preserve">Willson </w:t>
            </w:r>
            <w:r w:rsidR="006D64C7" w:rsidRPr="005A13BA">
              <w:t>and Davis</w:t>
            </w:r>
          </w:p>
        </w:tc>
        <w:tc>
          <w:tcPr>
            <w:tcW w:w="778" w:type="dxa"/>
          </w:tcPr>
          <w:p w14:paraId="4F655D74" w14:textId="77777777" w:rsidR="00743B5B" w:rsidRPr="005A13BA" w:rsidRDefault="00743B5B" w:rsidP="00800826">
            <w:r w:rsidRPr="005A13BA">
              <w:t>2008a</w:t>
            </w:r>
          </w:p>
        </w:tc>
        <w:tc>
          <w:tcPr>
            <w:tcW w:w="1902" w:type="dxa"/>
          </w:tcPr>
          <w:p w14:paraId="7EBF0161" w14:textId="77777777" w:rsidR="00743B5B" w:rsidRPr="005A13BA" w:rsidRDefault="00743B5B" w:rsidP="00800826">
            <w:r w:rsidRPr="005A13BA">
              <w:t>Lower extremity mechanics of females with and without</w:t>
            </w:r>
          </w:p>
          <w:p w14:paraId="00A4E911" w14:textId="77777777" w:rsidR="00743B5B" w:rsidRPr="005A13BA" w:rsidRDefault="00743B5B" w:rsidP="00800826">
            <w:r w:rsidRPr="005A13BA">
              <w:t>patellofemoral pain across activities with progressively</w:t>
            </w:r>
          </w:p>
          <w:p w14:paraId="518DEA58" w14:textId="77777777" w:rsidR="00743B5B" w:rsidRPr="005A13BA" w:rsidRDefault="00743B5B" w:rsidP="00800826">
            <w:r w:rsidRPr="005A13BA">
              <w:t>greater task demands</w:t>
            </w:r>
          </w:p>
        </w:tc>
        <w:tc>
          <w:tcPr>
            <w:tcW w:w="2170" w:type="dxa"/>
          </w:tcPr>
          <w:p w14:paraId="4C642283" w14:textId="77777777" w:rsidR="00743B5B" w:rsidRPr="005A13BA" w:rsidRDefault="00743B5B" w:rsidP="00800826">
            <w:r w:rsidRPr="005A13BA">
              <w:t>Injured (patellofemoral pain)</w:t>
            </w:r>
          </w:p>
          <w:p w14:paraId="099A3B44" w14:textId="4A9C6140" w:rsidR="00743B5B" w:rsidRPr="005A13BA" w:rsidRDefault="00743B5B" w:rsidP="00800826"/>
          <w:p w14:paraId="0E99C67D" w14:textId="77777777" w:rsidR="00743B5B" w:rsidRPr="005A13BA" w:rsidRDefault="00743B5B" w:rsidP="00800826">
            <w:r w:rsidRPr="005A13BA">
              <w:t>Control</w:t>
            </w:r>
          </w:p>
        </w:tc>
        <w:tc>
          <w:tcPr>
            <w:tcW w:w="1936" w:type="dxa"/>
          </w:tcPr>
          <w:p w14:paraId="3C60655A" w14:textId="77777777" w:rsidR="00743B5B" w:rsidRPr="005A13BA" w:rsidRDefault="00743B5B" w:rsidP="00800826">
            <w:r w:rsidRPr="005A13BA">
              <w:t>20 females</w:t>
            </w:r>
          </w:p>
          <w:p w14:paraId="3ECAF84D" w14:textId="77777777" w:rsidR="00743B5B" w:rsidRPr="005A13BA" w:rsidRDefault="00743B5B" w:rsidP="00800826">
            <w:pPr>
              <w:rPr>
                <w:rFonts w:cstheme="minorHAnsi"/>
              </w:rPr>
            </w:pPr>
          </w:p>
          <w:p w14:paraId="1D385655" w14:textId="77777777" w:rsidR="00743B5B" w:rsidRPr="005A13BA" w:rsidRDefault="00743B5B" w:rsidP="00800826"/>
          <w:p w14:paraId="6199D19B" w14:textId="77777777" w:rsidR="00743B5B" w:rsidRPr="005A13BA" w:rsidRDefault="00743B5B" w:rsidP="00800826">
            <w:r w:rsidRPr="005A13BA">
              <w:t>20 females</w:t>
            </w:r>
          </w:p>
          <w:p w14:paraId="2A194AAA" w14:textId="77777777" w:rsidR="00743B5B" w:rsidRPr="005A13BA" w:rsidRDefault="00743B5B" w:rsidP="00800826">
            <w:pPr>
              <w:rPr>
                <w:rFonts w:cstheme="minorHAnsi"/>
              </w:rPr>
            </w:pPr>
          </w:p>
          <w:p w14:paraId="4B82CFC0" w14:textId="3DE72FE4" w:rsidR="00743B5B" w:rsidRPr="005A13BA" w:rsidRDefault="00743B5B" w:rsidP="00800826"/>
        </w:tc>
        <w:tc>
          <w:tcPr>
            <w:tcW w:w="1708" w:type="dxa"/>
          </w:tcPr>
          <w:p w14:paraId="09EBDAA8" w14:textId="5831A09B" w:rsidR="005B7DB4" w:rsidRPr="005A13BA" w:rsidRDefault="005B7DB4" w:rsidP="005B7DB4">
            <w:r w:rsidRPr="005A13BA">
              <w:t>23.3</w:t>
            </w:r>
            <w:r w:rsidRPr="005A13BA">
              <w:rPr>
                <w:rFonts w:cstheme="minorHAnsi"/>
              </w:rPr>
              <w:t>±3.1</w:t>
            </w:r>
          </w:p>
          <w:p w14:paraId="7EC2C9C8" w14:textId="77777777" w:rsidR="00743B5B" w:rsidRPr="005A13BA" w:rsidRDefault="00743B5B" w:rsidP="00800826"/>
          <w:p w14:paraId="7F28FC56" w14:textId="77777777" w:rsidR="005B7DB4" w:rsidRPr="005A13BA" w:rsidRDefault="005B7DB4" w:rsidP="00800826"/>
          <w:p w14:paraId="413F701F" w14:textId="67AFFA9E" w:rsidR="005B7DB4" w:rsidRPr="005A13BA" w:rsidRDefault="005B7DB4" w:rsidP="00800826">
            <w:pPr>
              <w:rPr>
                <w:rFonts w:cstheme="minorHAnsi"/>
              </w:rPr>
            </w:pPr>
            <w:r w:rsidRPr="005A13BA">
              <w:t>23.7</w:t>
            </w:r>
            <w:r w:rsidRPr="005A13BA">
              <w:rPr>
                <w:rFonts w:cstheme="minorHAnsi"/>
              </w:rPr>
              <w:t>±3.6</w:t>
            </w:r>
          </w:p>
        </w:tc>
        <w:tc>
          <w:tcPr>
            <w:tcW w:w="1708" w:type="dxa"/>
          </w:tcPr>
          <w:p w14:paraId="037BA2E1" w14:textId="77777777" w:rsidR="005B7DB4" w:rsidRPr="005A13BA" w:rsidRDefault="005B7DB4" w:rsidP="005B7DB4">
            <w:r w:rsidRPr="005A13BA">
              <w:rPr>
                <w:rFonts w:cstheme="minorHAnsi"/>
              </w:rPr>
              <w:t>Tegner activity rating</w:t>
            </w:r>
            <w:r w:rsidRPr="005A13BA">
              <w:t xml:space="preserve"> = 6.3</w:t>
            </w:r>
            <w:r w:rsidRPr="005A13BA">
              <w:rPr>
                <w:rFonts w:cstheme="minorHAnsi"/>
              </w:rPr>
              <w:t>±1.4</w:t>
            </w:r>
          </w:p>
          <w:p w14:paraId="495BABF8" w14:textId="77777777" w:rsidR="00743B5B" w:rsidRPr="005A13BA" w:rsidRDefault="00743B5B" w:rsidP="00800826"/>
          <w:p w14:paraId="74E833B7" w14:textId="08C0CB29" w:rsidR="005B7DB4" w:rsidRPr="005A13BA" w:rsidRDefault="005B7DB4" w:rsidP="00800826">
            <w:r w:rsidRPr="005A13BA">
              <w:rPr>
                <w:rFonts w:cstheme="minorHAnsi"/>
              </w:rPr>
              <w:t>Tegner activity rating = 6.9±1.3</w:t>
            </w:r>
          </w:p>
        </w:tc>
        <w:tc>
          <w:tcPr>
            <w:tcW w:w="1708" w:type="dxa"/>
          </w:tcPr>
          <w:p w14:paraId="15869779" w14:textId="7D16F5FF" w:rsidR="00743B5B" w:rsidRPr="005A13BA" w:rsidRDefault="00743B5B" w:rsidP="00800826">
            <w:r w:rsidRPr="005A13BA">
              <w:t>Single-sex study</w:t>
            </w:r>
          </w:p>
        </w:tc>
      </w:tr>
      <w:tr w:rsidR="00743B5B" w:rsidRPr="005A13BA" w14:paraId="100B38E6" w14:textId="77777777" w:rsidTr="00743B5B">
        <w:tc>
          <w:tcPr>
            <w:tcW w:w="1671" w:type="dxa"/>
          </w:tcPr>
          <w:p w14:paraId="7FB15F78" w14:textId="77777777" w:rsidR="00743B5B" w:rsidRPr="005A13BA" w:rsidRDefault="00743B5B" w:rsidP="00800826">
            <w:pPr>
              <w:rPr>
                <w:sz w:val="8"/>
                <w:szCs w:val="8"/>
              </w:rPr>
            </w:pPr>
          </w:p>
        </w:tc>
        <w:tc>
          <w:tcPr>
            <w:tcW w:w="778" w:type="dxa"/>
          </w:tcPr>
          <w:p w14:paraId="52A88D7B" w14:textId="77777777" w:rsidR="00743B5B" w:rsidRPr="005A13BA" w:rsidRDefault="00743B5B" w:rsidP="00800826">
            <w:pPr>
              <w:rPr>
                <w:sz w:val="8"/>
                <w:szCs w:val="8"/>
              </w:rPr>
            </w:pPr>
          </w:p>
        </w:tc>
        <w:tc>
          <w:tcPr>
            <w:tcW w:w="1902" w:type="dxa"/>
          </w:tcPr>
          <w:p w14:paraId="27489083" w14:textId="77777777" w:rsidR="00743B5B" w:rsidRPr="005A13BA" w:rsidRDefault="00743B5B" w:rsidP="00800826">
            <w:pPr>
              <w:rPr>
                <w:sz w:val="8"/>
                <w:szCs w:val="8"/>
              </w:rPr>
            </w:pPr>
          </w:p>
        </w:tc>
        <w:tc>
          <w:tcPr>
            <w:tcW w:w="2170" w:type="dxa"/>
          </w:tcPr>
          <w:p w14:paraId="25DCA97D" w14:textId="77777777" w:rsidR="00743B5B" w:rsidRPr="005A13BA" w:rsidRDefault="00743B5B" w:rsidP="00800826">
            <w:pPr>
              <w:rPr>
                <w:sz w:val="8"/>
                <w:szCs w:val="8"/>
              </w:rPr>
            </w:pPr>
          </w:p>
        </w:tc>
        <w:tc>
          <w:tcPr>
            <w:tcW w:w="1936" w:type="dxa"/>
          </w:tcPr>
          <w:p w14:paraId="1D5EE738" w14:textId="77777777" w:rsidR="00743B5B" w:rsidRPr="005A13BA" w:rsidRDefault="00743B5B" w:rsidP="00800826">
            <w:pPr>
              <w:rPr>
                <w:sz w:val="8"/>
                <w:szCs w:val="8"/>
              </w:rPr>
            </w:pPr>
          </w:p>
        </w:tc>
        <w:tc>
          <w:tcPr>
            <w:tcW w:w="1708" w:type="dxa"/>
          </w:tcPr>
          <w:p w14:paraId="2AB35F62" w14:textId="77777777" w:rsidR="00743B5B" w:rsidRPr="005A13BA" w:rsidRDefault="00743B5B" w:rsidP="00800826">
            <w:pPr>
              <w:rPr>
                <w:sz w:val="8"/>
                <w:szCs w:val="8"/>
              </w:rPr>
            </w:pPr>
          </w:p>
        </w:tc>
        <w:tc>
          <w:tcPr>
            <w:tcW w:w="1708" w:type="dxa"/>
          </w:tcPr>
          <w:p w14:paraId="3CAA5FC5" w14:textId="77777777" w:rsidR="00743B5B" w:rsidRPr="005A13BA" w:rsidRDefault="00743B5B" w:rsidP="00800826">
            <w:pPr>
              <w:rPr>
                <w:sz w:val="8"/>
                <w:szCs w:val="8"/>
              </w:rPr>
            </w:pPr>
          </w:p>
        </w:tc>
        <w:tc>
          <w:tcPr>
            <w:tcW w:w="1708" w:type="dxa"/>
          </w:tcPr>
          <w:p w14:paraId="5CD91BC5" w14:textId="0B14EBE5" w:rsidR="00743B5B" w:rsidRPr="005A13BA" w:rsidRDefault="00743B5B" w:rsidP="00800826">
            <w:pPr>
              <w:rPr>
                <w:sz w:val="8"/>
                <w:szCs w:val="8"/>
              </w:rPr>
            </w:pPr>
          </w:p>
        </w:tc>
      </w:tr>
      <w:tr w:rsidR="00743B5B" w:rsidRPr="005A13BA" w14:paraId="496A0D6F" w14:textId="676DB11B" w:rsidTr="00743B5B">
        <w:tc>
          <w:tcPr>
            <w:tcW w:w="1671" w:type="dxa"/>
          </w:tcPr>
          <w:p w14:paraId="733E89B7" w14:textId="1082678F" w:rsidR="00743B5B" w:rsidRPr="005A13BA" w:rsidRDefault="006D64C7" w:rsidP="006D64C7">
            <w:r w:rsidRPr="005A13BA">
              <w:t>Willson and Davis</w:t>
            </w:r>
          </w:p>
        </w:tc>
        <w:tc>
          <w:tcPr>
            <w:tcW w:w="778" w:type="dxa"/>
          </w:tcPr>
          <w:p w14:paraId="41362F96" w14:textId="77777777" w:rsidR="00743B5B" w:rsidRPr="005A13BA" w:rsidRDefault="00743B5B" w:rsidP="00800826">
            <w:r w:rsidRPr="005A13BA">
              <w:t>2008b</w:t>
            </w:r>
          </w:p>
        </w:tc>
        <w:tc>
          <w:tcPr>
            <w:tcW w:w="1902" w:type="dxa"/>
          </w:tcPr>
          <w:p w14:paraId="56CC5BF1" w14:textId="51F65096" w:rsidR="00743B5B" w:rsidRPr="005A13BA" w:rsidRDefault="00743B5B" w:rsidP="00800826">
            <w:r w:rsidRPr="005A13BA">
              <w:t xml:space="preserve">Utility of the </w:t>
            </w:r>
            <w:r w:rsidR="00CD5C31" w:rsidRPr="005A13BA">
              <w:t>f</w:t>
            </w:r>
            <w:r w:rsidRPr="005A13BA">
              <w:t xml:space="preserve">rontal </w:t>
            </w:r>
            <w:r w:rsidR="00CD5C31" w:rsidRPr="005A13BA">
              <w:t>p</w:t>
            </w:r>
            <w:r w:rsidRPr="005A13BA">
              <w:t xml:space="preserve">lane </w:t>
            </w:r>
            <w:r w:rsidR="00CD5C31" w:rsidRPr="005A13BA">
              <w:t>p</w:t>
            </w:r>
            <w:r w:rsidRPr="005A13BA">
              <w:t xml:space="preserve">rojection </w:t>
            </w:r>
            <w:r w:rsidR="00CD5C31" w:rsidRPr="005A13BA">
              <w:t>a</w:t>
            </w:r>
            <w:r w:rsidRPr="005A13BA">
              <w:t xml:space="preserve">ngle in </w:t>
            </w:r>
            <w:r w:rsidR="00CD5C31" w:rsidRPr="005A13BA">
              <w:t>f</w:t>
            </w:r>
            <w:r w:rsidRPr="005A13BA">
              <w:t xml:space="preserve">emales with </w:t>
            </w:r>
            <w:r w:rsidR="00CD5C31" w:rsidRPr="005A13BA">
              <w:t>p</w:t>
            </w:r>
            <w:r w:rsidRPr="005A13BA">
              <w:t xml:space="preserve">atellofemoral </w:t>
            </w:r>
            <w:r w:rsidR="00CD5C31" w:rsidRPr="005A13BA">
              <w:t>p</w:t>
            </w:r>
            <w:r w:rsidRPr="005A13BA">
              <w:t>ain</w:t>
            </w:r>
          </w:p>
        </w:tc>
        <w:tc>
          <w:tcPr>
            <w:tcW w:w="2170" w:type="dxa"/>
          </w:tcPr>
          <w:p w14:paraId="78F00D35" w14:textId="77777777" w:rsidR="00743B5B" w:rsidRPr="005A13BA" w:rsidRDefault="00743B5B" w:rsidP="00800826">
            <w:r w:rsidRPr="005A13BA">
              <w:t>Injured (patellofemoral pain)</w:t>
            </w:r>
          </w:p>
          <w:p w14:paraId="710F28BB" w14:textId="21975733" w:rsidR="00743B5B" w:rsidRPr="005A13BA" w:rsidRDefault="00743B5B" w:rsidP="00800826"/>
          <w:p w14:paraId="6AA50983" w14:textId="77777777" w:rsidR="00743B5B" w:rsidRPr="005A13BA" w:rsidRDefault="00743B5B" w:rsidP="00800826">
            <w:r w:rsidRPr="005A13BA">
              <w:t>Control</w:t>
            </w:r>
          </w:p>
        </w:tc>
        <w:tc>
          <w:tcPr>
            <w:tcW w:w="1936" w:type="dxa"/>
          </w:tcPr>
          <w:p w14:paraId="586ADDE0" w14:textId="77777777" w:rsidR="00743B5B" w:rsidRPr="005A13BA" w:rsidRDefault="00743B5B" w:rsidP="00800826">
            <w:r w:rsidRPr="005A13BA">
              <w:t>20 females</w:t>
            </w:r>
          </w:p>
          <w:p w14:paraId="185546CF" w14:textId="77777777" w:rsidR="00743B5B" w:rsidRPr="005A13BA" w:rsidRDefault="00743B5B" w:rsidP="00800826">
            <w:pPr>
              <w:rPr>
                <w:rFonts w:cstheme="minorHAnsi"/>
              </w:rPr>
            </w:pPr>
          </w:p>
          <w:p w14:paraId="17A3A9AB" w14:textId="77777777" w:rsidR="00743B5B" w:rsidRPr="005A13BA" w:rsidRDefault="00743B5B" w:rsidP="00800826"/>
          <w:p w14:paraId="2D3B4DE9" w14:textId="77777777" w:rsidR="00743B5B" w:rsidRPr="005A13BA" w:rsidRDefault="00743B5B" w:rsidP="00800826">
            <w:r w:rsidRPr="005A13BA">
              <w:t>20 females</w:t>
            </w:r>
          </w:p>
          <w:p w14:paraId="61E28AA8" w14:textId="77777777" w:rsidR="00743B5B" w:rsidRPr="005A13BA" w:rsidRDefault="00743B5B" w:rsidP="00800826">
            <w:pPr>
              <w:rPr>
                <w:rFonts w:cstheme="minorHAnsi"/>
              </w:rPr>
            </w:pPr>
          </w:p>
          <w:p w14:paraId="13E16846" w14:textId="064EB504" w:rsidR="00743B5B" w:rsidRPr="005A13BA" w:rsidRDefault="00743B5B" w:rsidP="00800826"/>
        </w:tc>
        <w:tc>
          <w:tcPr>
            <w:tcW w:w="1708" w:type="dxa"/>
          </w:tcPr>
          <w:p w14:paraId="68E8AC3A" w14:textId="77777777" w:rsidR="005B7DB4" w:rsidRPr="005A13BA" w:rsidRDefault="005B7DB4" w:rsidP="005B7DB4">
            <w:pPr>
              <w:rPr>
                <w:rFonts w:cstheme="minorHAnsi"/>
              </w:rPr>
            </w:pPr>
            <w:r w:rsidRPr="005A13BA">
              <w:t>23.3</w:t>
            </w:r>
            <w:r w:rsidRPr="005A13BA">
              <w:rPr>
                <w:rFonts w:cstheme="minorHAnsi"/>
              </w:rPr>
              <w:t>±3.1</w:t>
            </w:r>
          </w:p>
          <w:p w14:paraId="664DB6DB" w14:textId="77777777" w:rsidR="00743B5B" w:rsidRPr="005A13BA" w:rsidRDefault="00743B5B" w:rsidP="00800826"/>
          <w:p w14:paraId="5F8080A2" w14:textId="77777777" w:rsidR="005B7DB4" w:rsidRPr="005A13BA" w:rsidRDefault="005B7DB4" w:rsidP="00800826"/>
          <w:p w14:paraId="6B6FA98A" w14:textId="1BF6CD13" w:rsidR="005B7DB4" w:rsidRPr="005A13BA" w:rsidRDefault="005B7DB4" w:rsidP="005B7DB4">
            <w:pPr>
              <w:rPr>
                <w:rFonts w:cstheme="minorHAnsi"/>
              </w:rPr>
            </w:pPr>
            <w:r w:rsidRPr="005A13BA">
              <w:t>23.7</w:t>
            </w:r>
            <w:r w:rsidRPr="005A13BA">
              <w:rPr>
                <w:rFonts w:cstheme="minorHAnsi"/>
              </w:rPr>
              <w:t>±3.6</w:t>
            </w:r>
          </w:p>
          <w:p w14:paraId="5FD777F0" w14:textId="21D5C122" w:rsidR="005B7DB4" w:rsidRPr="005A13BA" w:rsidRDefault="005B7DB4" w:rsidP="00800826"/>
        </w:tc>
        <w:tc>
          <w:tcPr>
            <w:tcW w:w="1708" w:type="dxa"/>
          </w:tcPr>
          <w:p w14:paraId="49A41606" w14:textId="22168774" w:rsidR="005B7DB4" w:rsidRPr="005A13BA" w:rsidRDefault="005B7DB4" w:rsidP="005B7DB4">
            <w:pPr>
              <w:rPr>
                <w:rFonts w:cstheme="minorHAnsi"/>
              </w:rPr>
            </w:pPr>
            <w:r w:rsidRPr="005A13BA">
              <w:rPr>
                <w:rFonts w:cstheme="minorHAnsi"/>
              </w:rPr>
              <w:t>Tegner activity rating  = 6.3±1.4</w:t>
            </w:r>
          </w:p>
          <w:p w14:paraId="55574302" w14:textId="7BE5E0C6" w:rsidR="005B7DB4" w:rsidRPr="005A13BA" w:rsidRDefault="005B7DB4" w:rsidP="005B7DB4">
            <w:pPr>
              <w:rPr>
                <w:rFonts w:cstheme="minorHAnsi"/>
              </w:rPr>
            </w:pPr>
          </w:p>
          <w:p w14:paraId="3CED01B8" w14:textId="073D3447" w:rsidR="005B7DB4" w:rsidRPr="005A13BA" w:rsidRDefault="005B7DB4" w:rsidP="005B7DB4">
            <w:r w:rsidRPr="005A13BA">
              <w:rPr>
                <w:rFonts w:cstheme="minorHAnsi"/>
              </w:rPr>
              <w:t>Tegner activity rating  = 6.9±1.3</w:t>
            </w:r>
          </w:p>
          <w:p w14:paraId="10798AD3" w14:textId="77777777" w:rsidR="00743B5B" w:rsidRPr="005A13BA" w:rsidRDefault="00743B5B" w:rsidP="00800826"/>
        </w:tc>
        <w:tc>
          <w:tcPr>
            <w:tcW w:w="1708" w:type="dxa"/>
          </w:tcPr>
          <w:p w14:paraId="763042D4" w14:textId="6F28EF84" w:rsidR="00743B5B" w:rsidRPr="005A13BA" w:rsidRDefault="00743B5B" w:rsidP="00800826">
            <w:r w:rsidRPr="005A13BA">
              <w:t>Single-sex study</w:t>
            </w:r>
          </w:p>
        </w:tc>
      </w:tr>
      <w:tr w:rsidR="00743B5B" w:rsidRPr="005A13BA" w14:paraId="66DF94C4" w14:textId="77777777" w:rsidTr="00743B5B">
        <w:tc>
          <w:tcPr>
            <w:tcW w:w="1671" w:type="dxa"/>
          </w:tcPr>
          <w:p w14:paraId="06BFA540" w14:textId="77777777" w:rsidR="00743B5B" w:rsidRPr="005A13BA" w:rsidRDefault="00743B5B" w:rsidP="00800826">
            <w:pPr>
              <w:rPr>
                <w:sz w:val="8"/>
                <w:szCs w:val="8"/>
              </w:rPr>
            </w:pPr>
          </w:p>
        </w:tc>
        <w:tc>
          <w:tcPr>
            <w:tcW w:w="778" w:type="dxa"/>
          </w:tcPr>
          <w:p w14:paraId="01333F67" w14:textId="77777777" w:rsidR="00743B5B" w:rsidRPr="005A13BA" w:rsidRDefault="00743B5B" w:rsidP="00800826">
            <w:pPr>
              <w:rPr>
                <w:sz w:val="8"/>
                <w:szCs w:val="8"/>
              </w:rPr>
            </w:pPr>
          </w:p>
        </w:tc>
        <w:tc>
          <w:tcPr>
            <w:tcW w:w="1902" w:type="dxa"/>
          </w:tcPr>
          <w:p w14:paraId="2613F9E8" w14:textId="77777777" w:rsidR="00743B5B" w:rsidRPr="005A13BA" w:rsidRDefault="00743B5B" w:rsidP="00800826">
            <w:pPr>
              <w:rPr>
                <w:sz w:val="8"/>
                <w:szCs w:val="8"/>
              </w:rPr>
            </w:pPr>
          </w:p>
        </w:tc>
        <w:tc>
          <w:tcPr>
            <w:tcW w:w="2170" w:type="dxa"/>
          </w:tcPr>
          <w:p w14:paraId="6767088E" w14:textId="77777777" w:rsidR="00743B5B" w:rsidRPr="005A13BA" w:rsidRDefault="00743B5B" w:rsidP="00800826">
            <w:pPr>
              <w:rPr>
                <w:sz w:val="8"/>
                <w:szCs w:val="8"/>
              </w:rPr>
            </w:pPr>
          </w:p>
        </w:tc>
        <w:tc>
          <w:tcPr>
            <w:tcW w:w="1936" w:type="dxa"/>
          </w:tcPr>
          <w:p w14:paraId="76C01BAB" w14:textId="77777777" w:rsidR="00743B5B" w:rsidRPr="005A13BA" w:rsidRDefault="00743B5B" w:rsidP="00800826">
            <w:pPr>
              <w:rPr>
                <w:sz w:val="8"/>
                <w:szCs w:val="8"/>
              </w:rPr>
            </w:pPr>
          </w:p>
        </w:tc>
        <w:tc>
          <w:tcPr>
            <w:tcW w:w="1708" w:type="dxa"/>
          </w:tcPr>
          <w:p w14:paraId="56EB594F" w14:textId="77777777" w:rsidR="00743B5B" w:rsidRPr="005A13BA" w:rsidRDefault="00743B5B" w:rsidP="00800826">
            <w:pPr>
              <w:rPr>
                <w:sz w:val="8"/>
                <w:szCs w:val="8"/>
              </w:rPr>
            </w:pPr>
          </w:p>
        </w:tc>
        <w:tc>
          <w:tcPr>
            <w:tcW w:w="1708" w:type="dxa"/>
          </w:tcPr>
          <w:p w14:paraId="2FC09AFD" w14:textId="77777777" w:rsidR="00743B5B" w:rsidRPr="005A13BA" w:rsidRDefault="00743B5B" w:rsidP="00800826">
            <w:pPr>
              <w:rPr>
                <w:sz w:val="8"/>
                <w:szCs w:val="8"/>
              </w:rPr>
            </w:pPr>
          </w:p>
        </w:tc>
        <w:tc>
          <w:tcPr>
            <w:tcW w:w="1708" w:type="dxa"/>
          </w:tcPr>
          <w:p w14:paraId="42F25CD1" w14:textId="21CF7B79" w:rsidR="00743B5B" w:rsidRPr="005A13BA" w:rsidRDefault="00743B5B" w:rsidP="00800826">
            <w:pPr>
              <w:rPr>
                <w:sz w:val="8"/>
                <w:szCs w:val="8"/>
              </w:rPr>
            </w:pPr>
          </w:p>
        </w:tc>
      </w:tr>
      <w:tr w:rsidR="00743B5B" w:rsidRPr="005A13BA" w14:paraId="25D77350" w14:textId="3480C00B" w:rsidTr="00743B5B">
        <w:tc>
          <w:tcPr>
            <w:tcW w:w="1671" w:type="dxa"/>
            <w:tcBorders>
              <w:bottom w:val="single" w:sz="4" w:space="0" w:color="auto"/>
            </w:tcBorders>
          </w:tcPr>
          <w:p w14:paraId="04924A86" w14:textId="02DB3FC8" w:rsidR="00743B5B" w:rsidRPr="005A13BA" w:rsidRDefault="00743B5B" w:rsidP="00800826">
            <w:r w:rsidRPr="005A13BA">
              <w:t>Yamazaki et al</w:t>
            </w:r>
          </w:p>
        </w:tc>
        <w:tc>
          <w:tcPr>
            <w:tcW w:w="778" w:type="dxa"/>
            <w:tcBorders>
              <w:bottom w:val="single" w:sz="4" w:space="0" w:color="auto"/>
            </w:tcBorders>
          </w:tcPr>
          <w:p w14:paraId="7B419912" w14:textId="77777777" w:rsidR="00743B5B" w:rsidRPr="005A13BA" w:rsidRDefault="00743B5B" w:rsidP="00800826">
            <w:r w:rsidRPr="005A13BA">
              <w:t>2010</w:t>
            </w:r>
          </w:p>
        </w:tc>
        <w:tc>
          <w:tcPr>
            <w:tcW w:w="1902" w:type="dxa"/>
            <w:tcBorders>
              <w:bottom w:val="single" w:sz="4" w:space="0" w:color="auto"/>
            </w:tcBorders>
          </w:tcPr>
          <w:p w14:paraId="1E9A2FB1" w14:textId="77777777" w:rsidR="00743B5B" w:rsidRPr="005A13BA" w:rsidRDefault="00743B5B" w:rsidP="00800826">
            <w:r w:rsidRPr="005A13BA">
              <w:t xml:space="preserve">Differences in kinematics of single leg squatting between </w:t>
            </w:r>
            <w:r w:rsidRPr="005A13BA">
              <w:lastRenderedPageBreak/>
              <w:t>anterior cruciate ligament-injured patients and healthy controls.</w:t>
            </w:r>
          </w:p>
        </w:tc>
        <w:tc>
          <w:tcPr>
            <w:tcW w:w="2170" w:type="dxa"/>
            <w:tcBorders>
              <w:bottom w:val="single" w:sz="4" w:space="0" w:color="auto"/>
            </w:tcBorders>
          </w:tcPr>
          <w:p w14:paraId="1C245F5C" w14:textId="77777777" w:rsidR="00743B5B" w:rsidRPr="005A13BA" w:rsidRDefault="00743B5B" w:rsidP="00800826">
            <w:r w:rsidRPr="005A13BA">
              <w:lastRenderedPageBreak/>
              <w:t>Injured</w:t>
            </w:r>
          </w:p>
          <w:p w14:paraId="3A6B1FE5" w14:textId="77777777" w:rsidR="00743B5B" w:rsidRPr="005A13BA" w:rsidRDefault="00743B5B" w:rsidP="00800826">
            <w:r w:rsidRPr="005A13BA">
              <w:t>(anterior cruciate ligament)</w:t>
            </w:r>
          </w:p>
          <w:p w14:paraId="3DAD663F" w14:textId="735ABA7B" w:rsidR="00743B5B" w:rsidRPr="005A13BA" w:rsidRDefault="00743B5B" w:rsidP="00800826"/>
          <w:p w14:paraId="0CD0E5C7" w14:textId="77777777" w:rsidR="00743B5B" w:rsidRPr="005A13BA" w:rsidRDefault="00743B5B" w:rsidP="00800826">
            <w:r w:rsidRPr="005A13BA">
              <w:lastRenderedPageBreak/>
              <w:t>Control</w:t>
            </w:r>
          </w:p>
        </w:tc>
        <w:tc>
          <w:tcPr>
            <w:tcW w:w="1936" w:type="dxa"/>
            <w:tcBorders>
              <w:bottom w:val="single" w:sz="4" w:space="0" w:color="auto"/>
            </w:tcBorders>
          </w:tcPr>
          <w:p w14:paraId="450BB1AC" w14:textId="12A50DD5" w:rsidR="00743B5B" w:rsidRPr="005A13BA" w:rsidRDefault="00743B5B" w:rsidP="00800826">
            <w:r w:rsidRPr="005A13BA">
              <w:lastRenderedPageBreak/>
              <w:t>63 (31 female</w:t>
            </w:r>
            <w:r w:rsidR="00CD5C31" w:rsidRPr="005A13BA">
              <w:t>s</w:t>
            </w:r>
            <w:r w:rsidRPr="005A13BA">
              <w:t>)</w:t>
            </w:r>
          </w:p>
          <w:p w14:paraId="1D3D5DFD" w14:textId="5C70D7F9" w:rsidR="00743B5B" w:rsidRPr="005A13BA" w:rsidRDefault="00743B5B" w:rsidP="00800826"/>
          <w:p w14:paraId="701A484A" w14:textId="5DC62500" w:rsidR="005B7DB4" w:rsidRPr="005A13BA" w:rsidRDefault="005B7DB4" w:rsidP="00800826"/>
          <w:p w14:paraId="158665AB" w14:textId="77777777" w:rsidR="005B7DB4" w:rsidRPr="005A13BA" w:rsidRDefault="005B7DB4" w:rsidP="00800826"/>
          <w:p w14:paraId="4CD805BB" w14:textId="2B4B6AD3" w:rsidR="00743B5B" w:rsidRPr="005A13BA" w:rsidRDefault="00743B5B" w:rsidP="00800826">
            <w:r w:rsidRPr="005A13BA">
              <w:lastRenderedPageBreak/>
              <w:t>26 (12 female</w:t>
            </w:r>
            <w:r w:rsidR="00CD5C31" w:rsidRPr="005A13BA">
              <w:t>s</w:t>
            </w:r>
            <w:r w:rsidRPr="005A13BA">
              <w:t>)</w:t>
            </w:r>
          </w:p>
          <w:p w14:paraId="564B67BC" w14:textId="415D253E" w:rsidR="00743B5B" w:rsidRPr="005A13BA" w:rsidRDefault="00743B5B" w:rsidP="00800826"/>
        </w:tc>
        <w:tc>
          <w:tcPr>
            <w:tcW w:w="1708" w:type="dxa"/>
            <w:tcBorders>
              <w:bottom w:val="single" w:sz="4" w:space="0" w:color="auto"/>
            </w:tcBorders>
          </w:tcPr>
          <w:p w14:paraId="195A2F11" w14:textId="409E401D" w:rsidR="005B7DB4" w:rsidRPr="005A13BA" w:rsidRDefault="005B7DB4" w:rsidP="005B7DB4">
            <w:r w:rsidRPr="005A13BA">
              <w:lastRenderedPageBreak/>
              <w:t>male: 26.4; 16-51)</w:t>
            </w:r>
          </w:p>
          <w:p w14:paraId="02A9FB24" w14:textId="63234E2B" w:rsidR="00743B5B" w:rsidRPr="005A13BA" w:rsidRDefault="00252F5E" w:rsidP="00800826">
            <w:r w:rsidRPr="005A13BA">
              <w:t>female: 25.5; 14-47</w:t>
            </w:r>
          </w:p>
          <w:p w14:paraId="66355B12" w14:textId="07DAB155" w:rsidR="005B7DB4" w:rsidRPr="005A13BA" w:rsidRDefault="005B7DB4" w:rsidP="005B7DB4">
            <w:r w:rsidRPr="005A13BA">
              <w:lastRenderedPageBreak/>
              <w:t>male: 26.2; 22-35</w:t>
            </w:r>
          </w:p>
          <w:p w14:paraId="05132129" w14:textId="02F08691" w:rsidR="005B7DB4" w:rsidRPr="005A13BA" w:rsidRDefault="005B7DB4" w:rsidP="005B7DB4">
            <w:r w:rsidRPr="005A13BA">
              <w:t>female: 23.2; 19-33</w:t>
            </w:r>
          </w:p>
        </w:tc>
        <w:tc>
          <w:tcPr>
            <w:tcW w:w="1708" w:type="dxa"/>
            <w:tcBorders>
              <w:bottom w:val="single" w:sz="4" w:space="0" w:color="auto"/>
            </w:tcBorders>
          </w:tcPr>
          <w:p w14:paraId="185DFC1E" w14:textId="77777777" w:rsidR="00743B5B" w:rsidRPr="005A13BA" w:rsidRDefault="00743B5B" w:rsidP="00800826"/>
        </w:tc>
        <w:tc>
          <w:tcPr>
            <w:tcW w:w="1708" w:type="dxa"/>
            <w:tcBorders>
              <w:bottom w:val="single" w:sz="4" w:space="0" w:color="auto"/>
            </w:tcBorders>
          </w:tcPr>
          <w:p w14:paraId="4A5437BE" w14:textId="0B06A113" w:rsidR="00743B5B" w:rsidRPr="005A13BA" w:rsidRDefault="00743B5B" w:rsidP="00800826">
            <w:r w:rsidRPr="005A13BA">
              <w:t>Tested difference between sexes in ACL group</w:t>
            </w:r>
          </w:p>
        </w:tc>
      </w:tr>
    </w:tbl>
    <w:p w14:paraId="556F79A3" w14:textId="77777777" w:rsidR="004A4657" w:rsidRPr="005A13BA" w:rsidRDefault="004A4657" w:rsidP="004A4657">
      <w:pPr>
        <w:spacing w:after="0" w:line="360" w:lineRule="auto"/>
        <w:rPr>
          <w:b/>
        </w:rPr>
      </w:pPr>
    </w:p>
    <w:p w14:paraId="309A372F" w14:textId="77777777" w:rsidR="00C145FB" w:rsidRPr="005A13BA" w:rsidRDefault="00C145FB" w:rsidP="006303EF">
      <w:pPr>
        <w:pStyle w:val="Caption"/>
        <w:rPr>
          <w:b/>
        </w:rPr>
      </w:pPr>
    </w:p>
    <w:tbl>
      <w:tblPr>
        <w:tblStyle w:val="TableGrid"/>
        <w:tblW w:w="107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1559"/>
        <w:gridCol w:w="1413"/>
        <w:gridCol w:w="1559"/>
        <w:gridCol w:w="1776"/>
        <w:gridCol w:w="1893"/>
      </w:tblGrid>
      <w:tr w:rsidR="00940FF1" w:rsidRPr="005A13BA" w14:paraId="71D526F8" w14:textId="77777777" w:rsidTr="00252F5E">
        <w:tc>
          <w:tcPr>
            <w:tcW w:w="10752" w:type="dxa"/>
            <w:gridSpan w:val="7"/>
            <w:tcBorders>
              <w:bottom w:val="single" w:sz="4" w:space="0" w:color="auto"/>
            </w:tcBorders>
          </w:tcPr>
          <w:p w14:paraId="2743DF2A" w14:textId="29B4DC02" w:rsidR="00940FF1" w:rsidRPr="005A13BA" w:rsidRDefault="00940FF1" w:rsidP="00BF2182">
            <w:bookmarkStart w:id="4" w:name="_Ref500336162"/>
            <w:r w:rsidRPr="005A13BA">
              <w:t xml:space="preserve">Table </w:t>
            </w:r>
            <w:r w:rsidR="00AC73A8" w:rsidRPr="005A13BA">
              <w:rPr>
                <w:noProof/>
              </w:rPr>
              <w:fldChar w:fldCharType="begin"/>
            </w:r>
            <w:r w:rsidR="00AC73A8" w:rsidRPr="005A13BA">
              <w:rPr>
                <w:noProof/>
              </w:rPr>
              <w:instrText xml:space="preserve"> SEQ Table \* ARABIC </w:instrText>
            </w:r>
            <w:r w:rsidR="00AC73A8" w:rsidRPr="005A13BA">
              <w:rPr>
                <w:noProof/>
              </w:rPr>
              <w:fldChar w:fldCharType="separate"/>
            </w:r>
            <w:r w:rsidR="007F3E90" w:rsidRPr="005A13BA">
              <w:rPr>
                <w:noProof/>
              </w:rPr>
              <w:t>3</w:t>
            </w:r>
            <w:r w:rsidR="00AC73A8" w:rsidRPr="005A13BA">
              <w:rPr>
                <w:noProof/>
              </w:rPr>
              <w:fldChar w:fldCharType="end"/>
            </w:r>
            <w:bookmarkEnd w:id="4"/>
            <w:r w:rsidRPr="005A13BA">
              <w:t xml:space="preserve">: Description of Squat </w:t>
            </w:r>
            <w:r w:rsidRPr="005A13BA">
              <w:rPr>
                <w:noProof/>
              </w:rPr>
              <w:t>Movement</w:t>
            </w:r>
          </w:p>
        </w:tc>
      </w:tr>
      <w:tr w:rsidR="00940FF1" w:rsidRPr="005A13BA" w14:paraId="0B9ED7BE" w14:textId="77777777" w:rsidTr="00252F5E">
        <w:tc>
          <w:tcPr>
            <w:tcW w:w="1701" w:type="dxa"/>
            <w:vMerge w:val="restart"/>
            <w:tcBorders>
              <w:top w:val="single" w:sz="4" w:space="0" w:color="auto"/>
            </w:tcBorders>
          </w:tcPr>
          <w:p w14:paraId="1944FAB2" w14:textId="77777777" w:rsidR="00940FF1" w:rsidRPr="005A13BA" w:rsidRDefault="00940FF1" w:rsidP="00BF2182">
            <w:r w:rsidRPr="005A13BA">
              <w:t>Author</w:t>
            </w:r>
          </w:p>
        </w:tc>
        <w:tc>
          <w:tcPr>
            <w:tcW w:w="851" w:type="dxa"/>
            <w:vMerge w:val="restart"/>
            <w:tcBorders>
              <w:top w:val="single" w:sz="4" w:space="0" w:color="auto"/>
            </w:tcBorders>
          </w:tcPr>
          <w:p w14:paraId="06524939" w14:textId="77777777" w:rsidR="00940FF1" w:rsidRPr="005A13BA" w:rsidRDefault="00940FF1" w:rsidP="00BF2182">
            <w:r w:rsidRPr="005A13BA">
              <w:t>Year</w:t>
            </w:r>
          </w:p>
        </w:tc>
        <w:tc>
          <w:tcPr>
            <w:tcW w:w="6307" w:type="dxa"/>
            <w:gridSpan w:val="4"/>
            <w:tcBorders>
              <w:top w:val="single" w:sz="4" w:space="0" w:color="auto"/>
            </w:tcBorders>
          </w:tcPr>
          <w:p w14:paraId="1DCFB8EC" w14:textId="77777777" w:rsidR="00940FF1" w:rsidRPr="005A13BA" w:rsidRDefault="00940FF1" w:rsidP="00BF2182">
            <w:pPr>
              <w:jc w:val="center"/>
            </w:pPr>
            <w:r w:rsidRPr="005A13BA">
              <w:t>Squat method</w:t>
            </w:r>
          </w:p>
        </w:tc>
        <w:tc>
          <w:tcPr>
            <w:tcW w:w="1893" w:type="dxa"/>
            <w:vMerge w:val="restart"/>
            <w:tcBorders>
              <w:top w:val="single" w:sz="4" w:space="0" w:color="auto"/>
            </w:tcBorders>
          </w:tcPr>
          <w:p w14:paraId="44F5E577" w14:textId="77777777" w:rsidR="00940FF1" w:rsidRPr="005A13BA" w:rsidRDefault="00940FF1" w:rsidP="00BF2182">
            <w:r w:rsidRPr="005A13BA">
              <w:t>Natural or cued</w:t>
            </w:r>
          </w:p>
        </w:tc>
      </w:tr>
      <w:tr w:rsidR="00940FF1" w:rsidRPr="005A13BA" w14:paraId="4F4D322F" w14:textId="77777777" w:rsidTr="006D64C7">
        <w:tc>
          <w:tcPr>
            <w:tcW w:w="1701" w:type="dxa"/>
            <w:vMerge/>
            <w:tcBorders>
              <w:bottom w:val="single" w:sz="4" w:space="0" w:color="auto"/>
            </w:tcBorders>
          </w:tcPr>
          <w:p w14:paraId="67C74F84" w14:textId="77777777" w:rsidR="00940FF1" w:rsidRPr="005A13BA" w:rsidRDefault="00940FF1" w:rsidP="00BF2182"/>
        </w:tc>
        <w:tc>
          <w:tcPr>
            <w:tcW w:w="851" w:type="dxa"/>
            <w:vMerge/>
            <w:tcBorders>
              <w:bottom w:val="single" w:sz="4" w:space="0" w:color="auto"/>
            </w:tcBorders>
          </w:tcPr>
          <w:p w14:paraId="64425D55" w14:textId="77777777" w:rsidR="00940FF1" w:rsidRPr="005A13BA" w:rsidRDefault="00940FF1" w:rsidP="00BF2182"/>
        </w:tc>
        <w:tc>
          <w:tcPr>
            <w:tcW w:w="1559" w:type="dxa"/>
            <w:tcBorders>
              <w:bottom w:val="single" w:sz="4" w:space="0" w:color="auto"/>
            </w:tcBorders>
          </w:tcPr>
          <w:p w14:paraId="610372AC" w14:textId="77777777" w:rsidR="00940FF1" w:rsidRPr="005A13BA" w:rsidRDefault="00940FF1" w:rsidP="00BF2182">
            <w:r w:rsidRPr="005A13BA">
              <w:t>Unsupported leg position</w:t>
            </w:r>
          </w:p>
        </w:tc>
        <w:tc>
          <w:tcPr>
            <w:tcW w:w="1413" w:type="dxa"/>
            <w:tcBorders>
              <w:bottom w:val="single" w:sz="4" w:space="0" w:color="auto"/>
            </w:tcBorders>
          </w:tcPr>
          <w:p w14:paraId="5C5326CB" w14:textId="77777777" w:rsidR="00940FF1" w:rsidRPr="005A13BA" w:rsidRDefault="00940FF1" w:rsidP="00BF2182">
            <w:r w:rsidRPr="005A13BA">
              <w:t>Arm position</w:t>
            </w:r>
          </w:p>
        </w:tc>
        <w:tc>
          <w:tcPr>
            <w:tcW w:w="1559" w:type="dxa"/>
            <w:tcBorders>
              <w:bottom w:val="single" w:sz="4" w:space="0" w:color="auto"/>
            </w:tcBorders>
          </w:tcPr>
          <w:p w14:paraId="7D0432AD" w14:textId="77777777" w:rsidR="00940FF1" w:rsidRPr="005A13BA" w:rsidRDefault="00940FF1" w:rsidP="00BF2182">
            <w:r w:rsidRPr="005A13BA">
              <w:t>Depth of squat</w:t>
            </w:r>
          </w:p>
        </w:tc>
        <w:tc>
          <w:tcPr>
            <w:tcW w:w="1776" w:type="dxa"/>
            <w:tcBorders>
              <w:bottom w:val="single" w:sz="4" w:space="0" w:color="auto"/>
            </w:tcBorders>
          </w:tcPr>
          <w:p w14:paraId="25191D7F" w14:textId="77777777" w:rsidR="00940FF1" w:rsidRPr="005A13BA" w:rsidRDefault="00940FF1" w:rsidP="00BF2182">
            <w:r w:rsidRPr="005A13BA">
              <w:t>Depth of squat standardised?</w:t>
            </w:r>
          </w:p>
        </w:tc>
        <w:tc>
          <w:tcPr>
            <w:tcW w:w="1893" w:type="dxa"/>
            <w:vMerge/>
            <w:tcBorders>
              <w:bottom w:val="single" w:sz="4" w:space="0" w:color="auto"/>
            </w:tcBorders>
          </w:tcPr>
          <w:p w14:paraId="4F8D5459" w14:textId="77777777" w:rsidR="00940FF1" w:rsidRPr="005A13BA" w:rsidRDefault="00940FF1" w:rsidP="00BF2182"/>
        </w:tc>
      </w:tr>
      <w:tr w:rsidR="00C702EB" w:rsidRPr="005A13BA" w14:paraId="3F5585EB" w14:textId="77777777" w:rsidTr="006D64C7">
        <w:tc>
          <w:tcPr>
            <w:tcW w:w="1701" w:type="dxa"/>
            <w:tcBorders>
              <w:top w:val="single" w:sz="4" w:space="0" w:color="auto"/>
            </w:tcBorders>
          </w:tcPr>
          <w:p w14:paraId="66DC71A5" w14:textId="77777777" w:rsidR="00C702EB" w:rsidRPr="005A13BA" w:rsidRDefault="00C702EB" w:rsidP="00BF2182">
            <w:pPr>
              <w:rPr>
                <w:sz w:val="8"/>
                <w:szCs w:val="8"/>
              </w:rPr>
            </w:pPr>
          </w:p>
        </w:tc>
        <w:tc>
          <w:tcPr>
            <w:tcW w:w="851" w:type="dxa"/>
            <w:tcBorders>
              <w:top w:val="single" w:sz="4" w:space="0" w:color="auto"/>
            </w:tcBorders>
          </w:tcPr>
          <w:p w14:paraId="3200C4BF" w14:textId="77777777" w:rsidR="00C702EB" w:rsidRPr="005A13BA" w:rsidRDefault="00C702EB" w:rsidP="00BF2182">
            <w:pPr>
              <w:rPr>
                <w:sz w:val="8"/>
                <w:szCs w:val="8"/>
              </w:rPr>
            </w:pPr>
          </w:p>
        </w:tc>
        <w:tc>
          <w:tcPr>
            <w:tcW w:w="1559" w:type="dxa"/>
            <w:tcBorders>
              <w:top w:val="single" w:sz="4" w:space="0" w:color="auto"/>
            </w:tcBorders>
          </w:tcPr>
          <w:p w14:paraId="6288AC40" w14:textId="77777777" w:rsidR="00C702EB" w:rsidRPr="005A13BA" w:rsidRDefault="00C702EB" w:rsidP="00BF2182">
            <w:pPr>
              <w:rPr>
                <w:sz w:val="8"/>
                <w:szCs w:val="8"/>
              </w:rPr>
            </w:pPr>
          </w:p>
        </w:tc>
        <w:tc>
          <w:tcPr>
            <w:tcW w:w="1413" w:type="dxa"/>
            <w:tcBorders>
              <w:top w:val="single" w:sz="4" w:space="0" w:color="auto"/>
            </w:tcBorders>
          </w:tcPr>
          <w:p w14:paraId="3044FD6D" w14:textId="77777777" w:rsidR="00C702EB" w:rsidRPr="005A13BA" w:rsidRDefault="00C702EB" w:rsidP="00BF2182">
            <w:pPr>
              <w:rPr>
                <w:sz w:val="8"/>
                <w:szCs w:val="8"/>
              </w:rPr>
            </w:pPr>
          </w:p>
        </w:tc>
        <w:tc>
          <w:tcPr>
            <w:tcW w:w="1559" w:type="dxa"/>
            <w:tcBorders>
              <w:top w:val="single" w:sz="4" w:space="0" w:color="auto"/>
            </w:tcBorders>
          </w:tcPr>
          <w:p w14:paraId="61BB00D5" w14:textId="77777777" w:rsidR="00C702EB" w:rsidRPr="005A13BA" w:rsidRDefault="00C702EB" w:rsidP="00BF2182">
            <w:pPr>
              <w:rPr>
                <w:sz w:val="8"/>
                <w:szCs w:val="8"/>
              </w:rPr>
            </w:pPr>
          </w:p>
        </w:tc>
        <w:tc>
          <w:tcPr>
            <w:tcW w:w="1776" w:type="dxa"/>
            <w:tcBorders>
              <w:top w:val="single" w:sz="4" w:space="0" w:color="auto"/>
            </w:tcBorders>
          </w:tcPr>
          <w:p w14:paraId="5E1BDB18" w14:textId="77777777" w:rsidR="00C702EB" w:rsidRPr="005A13BA" w:rsidRDefault="00C702EB" w:rsidP="00BF2182">
            <w:pPr>
              <w:rPr>
                <w:sz w:val="8"/>
                <w:szCs w:val="8"/>
              </w:rPr>
            </w:pPr>
          </w:p>
        </w:tc>
        <w:tc>
          <w:tcPr>
            <w:tcW w:w="1893" w:type="dxa"/>
            <w:tcBorders>
              <w:top w:val="single" w:sz="4" w:space="0" w:color="auto"/>
            </w:tcBorders>
          </w:tcPr>
          <w:p w14:paraId="6DB12140" w14:textId="77777777" w:rsidR="00C702EB" w:rsidRPr="005A13BA" w:rsidRDefault="00C702EB" w:rsidP="00BF2182">
            <w:pPr>
              <w:rPr>
                <w:sz w:val="8"/>
                <w:szCs w:val="8"/>
              </w:rPr>
            </w:pPr>
          </w:p>
        </w:tc>
      </w:tr>
      <w:tr w:rsidR="00800826" w:rsidRPr="005A13BA" w14:paraId="2EE77498" w14:textId="77777777" w:rsidTr="006D64C7">
        <w:tc>
          <w:tcPr>
            <w:tcW w:w="1701" w:type="dxa"/>
          </w:tcPr>
          <w:p w14:paraId="016D664F" w14:textId="58679AFB" w:rsidR="00800826" w:rsidRPr="005A13BA" w:rsidRDefault="00800826" w:rsidP="00BF2182">
            <w:r w:rsidRPr="005A13BA">
              <w:t>Carry et al</w:t>
            </w:r>
          </w:p>
        </w:tc>
        <w:tc>
          <w:tcPr>
            <w:tcW w:w="851" w:type="dxa"/>
          </w:tcPr>
          <w:p w14:paraId="5CFA9C4B" w14:textId="60DA64B8" w:rsidR="00800826" w:rsidRPr="005A13BA" w:rsidRDefault="00800826" w:rsidP="00BF2182">
            <w:r w:rsidRPr="005A13BA">
              <w:t>2017</w:t>
            </w:r>
          </w:p>
        </w:tc>
        <w:tc>
          <w:tcPr>
            <w:tcW w:w="1559" w:type="dxa"/>
          </w:tcPr>
          <w:p w14:paraId="154AE0E9" w14:textId="253ADDAF" w:rsidR="00800826" w:rsidRPr="005A13BA" w:rsidRDefault="00800826" w:rsidP="00BF2182">
            <w:r w:rsidRPr="005A13BA">
              <w:t>Not stated</w:t>
            </w:r>
          </w:p>
        </w:tc>
        <w:tc>
          <w:tcPr>
            <w:tcW w:w="1413" w:type="dxa"/>
          </w:tcPr>
          <w:p w14:paraId="74A30CA7" w14:textId="4BFCE07A" w:rsidR="00800826" w:rsidRPr="005A13BA" w:rsidRDefault="00800826" w:rsidP="00BF2182">
            <w:r w:rsidRPr="005A13BA">
              <w:t>Self-selected by participant</w:t>
            </w:r>
          </w:p>
        </w:tc>
        <w:tc>
          <w:tcPr>
            <w:tcW w:w="1559" w:type="dxa"/>
          </w:tcPr>
          <w:p w14:paraId="2E2963D9" w14:textId="26B6465F" w:rsidR="00800826" w:rsidRPr="005A13BA" w:rsidRDefault="00800826" w:rsidP="00BF2182">
            <w:r w:rsidRPr="005A13BA">
              <w:t>Self-selected to the end of range</w:t>
            </w:r>
          </w:p>
        </w:tc>
        <w:tc>
          <w:tcPr>
            <w:tcW w:w="1776" w:type="dxa"/>
          </w:tcPr>
          <w:p w14:paraId="04E83502" w14:textId="2A0EA1B9" w:rsidR="00800826" w:rsidRPr="005A13BA" w:rsidRDefault="00800826" w:rsidP="00BF2182">
            <w:r w:rsidRPr="005A13BA">
              <w:t>No</w:t>
            </w:r>
          </w:p>
        </w:tc>
        <w:tc>
          <w:tcPr>
            <w:tcW w:w="1893" w:type="dxa"/>
          </w:tcPr>
          <w:p w14:paraId="5B46318A" w14:textId="2AE582C2" w:rsidR="00800826" w:rsidRPr="005A13BA" w:rsidRDefault="00800826" w:rsidP="00BF2182">
            <w:r w:rsidRPr="005A13BA">
              <w:t>Natural, although stipulated trunk had to remain upright</w:t>
            </w:r>
          </w:p>
        </w:tc>
      </w:tr>
      <w:tr w:rsidR="007A6F77" w:rsidRPr="005A13BA" w14:paraId="774A1865" w14:textId="77777777" w:rsidTr="006D64C7">
        <w:tc>
          <w:tcPr>
            <w:tcW w:w="1701" w:type="dxa"/>
          </w:tcPr>
          <w:p w14:paraId="6DDADD06" w14:textId="77777777" w:rsidR="007A6F77" w:rsidRPr="005A13BA" w:rsidRDefault="007A6F77" w:rsidP="00BF2182">
            <w:pPr>
              <w:rPr>
                <w:sz w:val="8"/>
                <w:szCs w:val="8"/>
              </w:rPr>
            </w:pPr>
          </w:p>
        </w:tc>
        <w:tc>
          <w:tcPr>
            <w:tcW w:w="851" w:type="dxa"/>
          </w:tcPr>
          <w:p w14:paraId="005E22A6" w14:textId="77777777" w:rsidR="007A6F77" w:rsidRPr="005A13BA" w:rsidRDefault="007A6F77" w:rsidP="00BF2182">
            <w:pPr>
              <w:rPr>
                <w:sz w:val="8"/>
                <w:szCs w:val="8"/>
              </w:rPr>
            </w:pPr>
          </w:p>
        </w:tc>
        <w:tc>
          <w:tcPr>
            <w:tcW w:w="1559" w:type="dxa"/>
          </w:tcPr>
          <w:p w14:paraId="3663EA56" w14:textId="77777777" w:rsidR="007A6F77" w:rsidRPr="005A13BA" w:rsidRDefault="007A6F77" w:rsidP="00BF2182">
            <w:pPr>
              <w:rPr>
                <w:sz w:val="8"/>
                <w:szCs w:val="8"/>
              </w:rPr>
            </w:pPr>
          </w:p>
        </w:tc>
        <w:tc>
          <w:tcPr>
            <w:tcW w:w="1413" w:type="dxa"/>
          </w:tcPr>
          <w:p w14:paraId="3221A948" w14:textId="77777777" w:rsidR="007A6F77" w:rsidRPr="005A13BA" w:rsidRDefault="007A6F77" w:rsidP="00BF2182">
            <w:pPr>
              <w:rPr>
                <w:sz w:val="8"/>
                <w:szCs w:val="8"/>
              </w:rPr>
            </w:pPr>
          </w:p>
        </w:tc>
        <w:tc>
          <w:tcPr>
            <w:tcW w:w="1559" w:type="dxa"/>
          </w:tcPr>
          <w:p w14:paraId="5067EE52" w14:textId="77777777" w:rsidR="007A6F77" w:rsidRPr="005A13BA" w:rsidRDefault="007A6F77" w:rsidP="00BF2182">
            <w:pPr>
              <w:rPr>
                <w:sz w:val="8"/>
                <w:szCs w:val="8"/>
              </w:rPr>
            </w:pPr>
          </w:p>
        </w:tc>
        <w:tc>
          <w:tcPr>
            <w:tcW w:w="1776" w:type="dxa"/>
          </w:tcPr>
          <w:p w14:paraId="3E2E9E59" w14:textId="77777777" w:rsidR="007A6F77" w:rsidRPr="005A13BA" w:rsidRDefault="007A6F77" w:rsidP="00BF2182">
            <w:pPr>
              <w:rPr>
                <w:sz w:val="8"/>
                <w:szCs w:val="8"/>
              </w:rPr>
            </w:pPr>
          </w:p>
        </w:tc>
        <w:tc>
          <w:tcPr>
            <w:tcW w:w="1893" w:type="dxa"/>
          </w:tcPr>
          <w:p w14:paraId="1D7D9F04" w14:textId="77777777" w:rsidR="007A6F77" w:rsidRPr="005A13BA" w:rsidRDefault="007A6F77" w:rsidP="00BF2182">
            <w:pPr>
              <w:rPr>
                <w:sz w:val="8"/>
                <w:szCs w:val="8"/>
              </w:rPr>
            </w:pPr>
          </w:p>
        </w:tc>
      </w:tr>
      <w:tr w:rsidR="00940FF1" w:rsidRPr="005A13BA" w14:paraId="7861F25F" w14:textId="77777777" w:rsidTr="006D64C7">
        <w:tc>
          <w:tcPr>
            <w:tcW w:w="1701" w:type="dxa"/>
          </w:tcPr>
          <w:p w14:paraId="5F8B0552" w14:textId="77777777" w:rsidR="00940FF1" w:rsidRPr="005A13BA" w:rsidRDefault="00940FF1" w:rsidP="00BF2182">
            <w:r w:rsidRPr="005A13BA">
              <w:t>Hatton et al</w:t>
            </w:r>
          </w:p>
        </w:tc>
        <w:tc>
          <w:tcPr>
            <w:tcW w:w="851" w:type="dxa"/>
          </w:tcPr>
          <w:p w14:paraId="7358093B" w14:textId="77777777" w:rsidR="00940FF1" w:rsidRPr="005A13BA" w:rsidRDefault="00940FF1" w:rsidP="00BF2182">
            <w:r w:rsidRPr="005A13BA">
              <w:t>2004</w:t>
            </w:r>
          </w:p>
        </w:tc>
        <w:tc>
          <w:tcPr>
            <w:tcW w:w="1559" w:type="dxa"/>
          </w:tcPr>
          <w:p w14:paraId="13671299" w14:textId="77777777" w:rsidR="00940FF1" w:rsidRPr="005A13BA" w:rsidRDefault="00940FF1" w:rsidP="00BF2182">
            <w:r w:rsidRPr="005A13BA">
              <w:t>Not stated</w:t>
            </w:r>
          </w:p>
        </w:tc>
        <w:tc>
          <w:tcPr>
            <w:tcW w:w="1413" w:type="dxa"/>
          </w:tcPr>
          <w:p w14:paraId="74413C4A" w14:textId="77777777" w:rsidR="00940FF1" w:rsidRPr="005A13BA" w:rsidRDefault="00940FF1" w:rsidP="00BF2182">
            <w:r w:rsidRPr="005A13BA">
              <w:t>Folded across chest</w:t>
            </w:r>
          </w:p>
        </w:tc>
        <w:tc>
          <w:tcPr>
            <w:tcW w:w="1559" w:type="dxa"/>
          </w:tcPr>
          <w:p w14:paraId="05B2D261" w14:textId="77777777" w:rsidR="00940FF1" w:rsidRPr="005A13BA" w:rsidRDefault="00940FF1" w:rsidP="00BF2182">
            <w:r w:rsidRPr="005A13BA">
              <w:t>60° of knee flexion</w:t>
            </w:r>
          </w:p>
        </w:tc>
        <w:tc>
          <w:tcPr>
            <w:tcW w:w="1776" w:type="dxa"/>
          </w:tcPr>
          <w:p w14:paraId="383D9181" w14:textId="77777777" w:rsidR="00940FF1" w:rsidRPr="005A13BA" w:rsidRDefault="00940FF1" w:rsidP="00BF2182">
            <w:r w:rsidRPr="005A13BA">
              <w:t>Yes, buttocks needed to have touched a plinth positioned behind participant</w:t>
            </w:r>
          </w:p>
        </w:tc>
        <w:tc>
          <w:tcPr>
            <w:tcW w:w="1893" w:type="dxa"/>
          </w:tcPr>
          <w:p w14:paraId="2D03D988" w14:textId="77777777" w:rsidR="00940FF1" w:rsidRPr="005A13BA" w:rsidRDefault="00940FF1" w:rsidP="00BF2182">
            <w:r w:rsidRPr="005A13BA">
              <w:t>Natural</w:t>
            </w:r>
          </w:p>
        </w:tc>
      </w:tr>
      <w:tr w:rsidR="007A6F77" w:rsidRPr="005A13BA" w14:paraId="3E9B7612" w14:textId="77777777" w:rsidTr="006D64C7">
        <w:tc>
          <w:tcPr>
            <w:tcW w:w="1701" w:type="dxa"/>
          </w:tcPr>
          <w:p w14:paraId="3F907536" w14:textId="77777777" w:rsidR="007A6F77" w:rsidRPr="005A13BA" w:rsidRDefault="007A6F77" w:rsidP="00BF2182">
            <w:pPr>
              <w:rPr>
                <w:sz w:val="8"/>
                <w:szCs w:val="8"/>
              </w:rPr>
            </w:pPr>
          </w:p>
        </w:tc>
        <w:tc>
          <w:tcPr>
            <w:tcW w:w="851" w:type="dxa"/>
          </w:tcPr>
          <w:p w14:paraId="23ED6AE4" w14:textId="77777777" w:rsidR="007A6F77" w:rsidRPr="005A13BA" w:rsidRDefault="007A6F77" w:rsidP="00BF2182">
            <w:pPr>
              <w:rPr>
                <w:sz w:val="8"/>
                <w:szCs w:val="8"/>
              </w:rPr>
            </w:pPr>
          </w:p>
        </w:tc>
        <w:tc>
          <w:tcPr>
            <w:tcW w:w="1559" w:type="dxa"/>
          </w:tcPr>
          <w:p w14:paraId="662A713C" w14:textId="77777777" w:rsidR="007A6F77" w:rsidRPr="005A13BA" w:rsidRDefault="007A6F77" w:rsidP="00BF2182">
            <w:pPr>
              <w:rPr>
                <w:sz w:val="8"/>
                <w:szCs w:val="8"/>
              </w:rPr>
            </w:pPr>
          </w:p>
        </w:tc>
        <w:tc>
          <w:tcPr>
            <w:tcW w:w="1413" w:type="dxa"/>
          </w:tcPr>
          <w:p w14:paraId="054704C9" w14:textId="77777777" w:rsidR="007A6F77" w:rsidRPr="005A13BA" w:rsidRDefault="007A6F77" w:rsidP="00BF2182">
            <w:pPr>
              <w:rPr>
                <w:sz w:val="8"/>
                <w:szCs w:val="8"/>
              </w:rPr>
            </w:pPr>
          </w:p>
        </w:tc>
        <w:tc>
          <w:tcPr>
            <w:tcW w:w="1559" w:type="dxa"/>
          </w:tcPr>
          <w:p w14:paraId="108F3B69" w14:textId="77777777" w:rsidR="007A6F77" w:rsidRPr="005A13BA" w:rsidRDefault="007A6F77" w:rsidP="00BF2182">
            <w:pPr>
              <w:rPr>
                <w:sz w:val="8"/>
                <w:szCs w:val="8"/>
              </w:rPr>
            </w:pPr>
          </w:p>
        </w:tc>
        <w:tc>
          <w:tcPr>
            <w:tcW w:w="1776" w:type="dxa"/>
          </w:tcPr>
          <w:p w14:paraId="61E6DAF2" w14:textId="77777777" w:rsidR="007A6F77" w:rsidRPr="005A13BA" w:rsidRDefault="007A6F77" w:rsidP="00BF2182">
            <w:pPr>
              <w:rPr>
                <w:sz w:val="8"/>
                <w:szCs w:val="8"/>
              </w:rPr>
            </w:pPr>
          </w:p>
        </w:tc>
        <w:tc>
          <w:tcPr>
            <w:tcW w:w="1893" w:type="dxa"/>
          </w:tcPr>
          <w:p w14:paraId="706A71C5" w14:textId="77777777" w:rsidR="007A6F77" w:rsidRPr="005A13BA" w:rsidRDefault="007A6F77" w:rsidP="00BF2182">
            <w:pPr>
              <w:rPr>
                <w:sz w:val="8"/>
                <w:szCs w:val="8"/>
              </w:rPr>
            </w:pPr>
          </w:p>
        </w:tc>
      </w:tr>
      <w:tr w:rsidR="00940FF1" w:rsidRPr="005A13BA" w14:paraId="3C0430ED" w14:textId="77777777" w:rsidTr="006D64C7">
        <w:tc>
          <w:tcPr>
            <w:tcW w:w="1701" w:type="dxa"/>
          </w:tcPr>
          <w:p w14:paraId="609C103C" w14:textId="77777777" w:rsidR="00940FF1" w:rsidRPr="005A13BA" w:rsidRDefault="00940FF1" w:rsidP="00BF2182">
            <w:r w:rsidRPr="005A13BA">
              <w:t>Herrington</w:t>
            </w:r>
          </w:p>
        </w:tc>
        <w:tc>
          <w:tcPr>
            <w:tcW w:w="851" w:type="dxa"/>
          </w:tcPr>
          <w:p w14:paraId="5E27B306" w14:textId="77777777" w:rsidR="00940FF1" w:rsidRPr="005A13BA" w:rsidRDefault="00940FF1" w:rsidP="00BF2182">
            <w:r w:rsidRPr="005A13BA">
              <w:t>2014</w:t>
            </w:r>
          </w:p>
        </w:tc>
        <w:tc>
          <w:tcPr>
            <w:tcW w:w="1559" w:type="dxa"/>
          </w:tcPr>
          <w:p w14:paraId="340BD63B" w14:textId="77777777" w:rsidR="00940FF1" w:rsidRPr="005A13BA" w:rsidRDefault="00940FF1" w:rsidP="00BF2182">
            <w:r w:rsidRPr="005A13BA">
              <w:t>Not stated</w:t>
            </w:r>
          </w:p>
        </w:tc>
        <w:tc>
          <w:tcPr>
            <w:tcW w:w="1413" w:type="dxa"/>
          </w:tcPr>
          <w:p w14:paraId="4526623C" w14:textId="77777777" w:rsidR="00940FF1" w:rsidRPr="005A13BA" w:rsidRDefault="00940FF1" w:rsidP="00BF2182">
            <w:r w:rsidRPr="005A13BA">
              <w:t>Hands on pelvis</w:t>
            </w:r>
          </w:p>
        </w:tc>
        <w:tc>
          <w:tcPr>
            <w:tcW w:w="1559" w:type="dxa"/>
          </w:tcPr>
          <w:p w14:paraId="6C93789A" w14:textId="77777777" w:rsidR="00940FF1" w:rsidRPr="005A13BA" w:rsidRDefault="00940FF1" w:rsidP="00BF2182">
            <w:r w:rsidRPr="005A13BA">
              <w:t>Knee flexion of at least 45° but no greater than 60°</w:t>
            </w:r>
          </w:p>
        </w:tc>
        <w:tc>
          <w:tcPr>
            <w:tcW w:w="1776" w:type="dxa"/>
          </w:tcPr>
          <w:p w14:paraId="70869FDB" w14:textId="77777777" w:rsidR="00940FF1" w:rsidRPr="005A13BA" w:rsidRDefault="00940FF1" w:rsidP="00BF2182">
            <w:r w:rsidRPr="005A13BA">
              <w:t>Not during recorded trials. Depth of squat checked during practice trials.</w:t>
            </w:r>
          </w:p>
        </w:tc>
        <w:tc>
          <w:tcPr>
            <w:tcW w:w="1893" w:type="dxa"/>
          </w:tcPr>
          <w:p w14:paraId="77AF94C2" w14:textId="77777777" w:rsidR="00940FF1" w:rsidRPr="005A13BA" w:rsidRDefault="00940FF1" w:rsidP="00BF2182">
            <w:r w:rsidRPr="005A13BA">
              <w:t>Natural</w:t>
            </w:r>
          </w:p>
        </w:tc>
      </w:tr>
      <w:tr w:rsidR="007A6F77" w:rsidRPr="005A13BA" w14:paraId="50F8294C" w14:textId="77777777" w:rsidTr="006D64C7">
        <w:tc>
          <w:tcPr>
            <w:tcW w:w="1701" w:type="dxa"/>
          </w:tcPr>
          <w:p w14:paraId="11060391" w14:textId="77777777" w:rsidR="007A6F77" w:rsidRPr="005A13BA" w:rsidRDefault="007A6F77" w:rsidP="00BF2182">
            <w:pPr>
              <w:rPr>
                <w:sz w:val="8"/>
                <w:szCs w:val="8"/>
              </w:rPr>
            </w:pPr>
          </w:p>
        </w:tc>
        <w:tc>
          <w:tcPr>
            <w:tcW w:w="851" w:type="dxa"/>
          </w:tcPr>
          <w:p w14:paraId="2EC38D18" w14:textId="77777777" w:rsidR="007A6F77" w:rsidRPr="005A13BA" w:rsidRDefault="007A6F77" w:rsidP="00BF2182">
            <w:pPr>
              <w:rPr>
                <w:sz w:val="8"/>
                <w:szCs w:val="8"/>
              </w:rPr>
            </w:pPr>
          </w:p>
        </w:tc>
        <w:tc>
          <w:tcPr>
            <w:tcW w:w="1559" w:type="dxa"/>
          </w:tcPr>
          <w:p w14:paraId="1F08AD22" w14:textId="77777777" w:rsidR="007A6F77" w:rsidRPr="005A13BA" w:rsidRDefault="007A6F77" w:rsidP="00BF2182">
            <w:pPr>
              <w:rPr>
                <w:sz w:val="8"/>
                <w:szCs w:val="8"/>
              </w:rPr>
            </w:pPr>
          </w:p>
        </w:tc>
        <w:tc>
          <w:tcPr>
            <w:tcW w:w="1413" w:type="dxa"/>
          </w:tcPr>
          <w:p w14:paraId="2AE6BBE8" w14:textId="77777777" w:rsidR="007A6F77" w:rsidRPr="005A13BA" w:rsidRDefault="007A6F77" w:rsidP="00BF2182">
            <w:pPr>
              <w:rPr>
                <w:sz w:val="8"/>
                <w:szCs w:val="8"/>
              </w:rPr>
            </w:pPr>
          </w:p>
        </w:tc>
        <w:tc>
          <w:tcPr>
            <w:tcW w:w="1559" w:type="dxa"/>
          </w:tcPr>
          <w:p w14:paraId="70C382DA" w14:textId="77777777" w:rsidR="007A6F77" w:rsidRPr="005A13BA" w:rsidRDefault="007A6F77" w:rsidP="00BF2182">
            <w:pPr>
              <w:rPr>
                <w:sz w:val="8"/>
                <w:szCs w:val="8"/>
              </w:rPr>
            </w:pPr>
          </w:p>
        </w:tc>
        <w:tc>
          <w:tcPr>
            <w:tcW w:w="1776" w:type="dxa"/>
          </w:tcPr>
          <w:p w14:paraId="177FE1A7" w14:textId="77777777" w:rsidR="007A6F77" w:rsidRPr="005A13BA" w:rsidRDefault="007A6F77" w:rsidP="00BF2182">
            <w:pPr>
              <w:rPr>
                <w:sz w:val="8"/>
                <w:szCs w:val="8"/>
              </w:rPr>
            </w:pPr>
          </w:p>
        </w:tc>
        <w:tc>
          <w:tcPr>
            <w:tcW w:w="1893" w:type="dxa"/>
          </w:tcPr>
          <w:p w14:paraId="20009245" w14:textId="77777777" w:rsidR="007A6F77" w:rsidRPr="005A13BA" w:rsidRDefault="007A6F77" w:rsidP="00BF2182">
            <w:pPr>
              <w:rPr>
                <w:sz w:val="8"/>
                <w:szCs w:val="8"/>
              </w:rPr>
            </w:pPr>
          </w:p>
        </w:tc>
      </w:tr>
      <w:tr w:rsidR="00940FF1" w:rsidRPr="005A13BA" w14:paraId="2F56EB29" w14:textId="77777777" w:rsidTr="006D64C7">
        <w:tc>
          <w:tcPr>
            <w:tcW w:w="1701" w:type="dxa"/>
          </w:tcPr>
          <w:p w14:paraId="07D5C52C" w14:textId="77777777" w:rsidR="00940FF1" w:rsidRPr="005A13BA" w:rsidRDefault="00940FF1" w:rsidP="00BF2182">
            <w:r w:rsidRPr="005A13BA">
              <w:t>Kvist</w:t>
            </w:r>
          </w:p>
        </w:tc>
        <w:tc>
          <w:tcPr>
            <w:tcW w:w="851" w:type="dxa"/>
          </w:tcPr>
          <w:p w14:paraId="2EF9F0FE" w14:textId="77777777" w:rsidR="00940FF1" w:rsidRPr="005A13BA" w:rsidRDefault="00940FF1" w:rsidP="00BF2182">
            <w:r w:rsidRPr="005A13BA">
              <w:t>2005</w:t>
            </w:r>
          </w:p>
        </w:tc>
        <w:tc>
          <w:tcPr>
            <w:tcW w:w="1559" w:type="dxa"/>
          </w:tcPr>
          <w:p w14:paraId="459F091B" w14:textId="77777777" w:rsidR="00940FF1" w:rsidRPr="005A13BA" w:rsidRDefault="00940FF1" w:rsidP="00BF2182">
            <w:r w:rsidRPr="005A13BA">
              <w:t>Not stated</w:t>
            </w:r>
          </w:p>
        </w:tc>
        <w:tc>
          <w:tcPr>
            <w:tcW w:w="1413" w:type="dxa"/>
          </w:tcPr>
          <w:p w14:paraId="012D1991" w14:textId="77777777" w:rsidR="00940FF1" w:rsidRPr="005A13BA" w:rsidRDefault="00940FF1" w:rsidP="00BF2182">
            <w:r w:rsidRPr="005A13BA">
              <w:t>Not stated</w:t>
            </w:r>
          </w:p>
        </w:tc>
        <w:tc>
          <w:tcPr>
            <w:tcW w:w="1559" w:type="dxa"/>
          </w:tcPr>
          <w:p w14:paraId="3A3A9177" w14:textId="77777777" w:rsidR="00940FF1" w:rsidRPr="005A13BA" w:rsidRDefault="00940FF1" w:rsidP="00BF2182">
            <w:r w:rsidRPr="005A13BA">
              <w:t>Maximum depth possible with unassisted rise</w:t>
            </w:r>
          </w:p>
        </w:tc>
        <w:tc>
          <w:tcPr>
            <w:tcW w:w="1776" w:type="dxa"/>
          </w:tcPr>
          <w:p w14:paraId="73EB4823" w14:textId="54C707C5" w:rsidR="00940FF1" w:rsidRPr="005A13BA" w:rsidRDefault="007A6F77" w:rsidP="00BF2182">
            <w:r w:rsidRPr="005A13BA">
              <w:t>No</w:t>
            </w:r>
          </w:p>
        </w:tc>
        <w:tc>
          <w:tcPr>
            <w:tcW w:w="1893" w:type="dxa"/>
          </w:tcPr>
          <w:p w14:paraId="243B5E14" w14:textId="77777777" w:rsidR="00940FF1" w:rsidRPr="005A13BA" w:rsidRDefault="00940FF1" w:rsidP="00BF2182">
            <w:r w:rsidRPr="005A13BA">
              <w:t>Natural</w:t>
            </w:r>
          </w:p>
        </w:tc>
      </w:tr>
      <w:tr w:rsidR="007A6F77" w:rsidRPr="005A13BA" w14:paraId="18FB080C" w14:textId="77777777" w:rsidTr="006D64C7">
        <w:tc>
          <w:tcPr>
            <w:tcW w:w="1701" w:type="dxa"/>
          </w:tcPr>
          <w:p w14:paraId="79036A17" w14:textId="77777777" w:rsidR="007A6F77" w:rsidRPr="005A13BA" w:rsidRDefault="007A6F77" w:rsidP="00BF2182">
            <w:pPr>
              <w:rPr>
                <w:sz w:val="8"/>
                <w:szCs w:val="8"/>
              </w:rPr>
            </w:pPr>
          </w:p>
        </w:tc>
        <w:tc>
          <w:tcPr>
            <w:tcW w:w="851" w:type="dxa"/>
          </w:tcPr>
          <w:p w14:paraId="1309F9E1" w14:textId="77777777" w:rsidR="007A6F77" w:rsidRPr="005A13BA" w:rsidRDefault="007A6F77" w:rsidP="00BF2182">
            <w:pPr>
              <w:rPr>
                <w:sz w:val="8"/>
                <w:szCs w:val="8"/>
              </w:rPr>
            </w:pPr>
          </w:p>
        </w:tc>
        <w:tc>
          <w:tcPr>
            <w:tcW w:w="1559" w:type="dxa"/>
          </w:tcPr>
          <w:p w14:paraId="00C3FA98" w14:textId="77777777" w:rsidR="007A6F77" w:rsidRPr="005A13BA" w:rsidRDefault="007A6F77" w:rsidP="00BF2182">
            <w:pPr>
              <w:rPr>
                <w:sz w:val="8"/>
                <w:szCs w:val="8"/>
              </w:rPr>
            </w:pPr>
          </w:p>
        </w:tc>
        <w:tc>
          <w:tcPr>
            <w:tcW w:w="1413" w:type="dxa"/>
          </w:tcPr>
          <w:p w14:paraId="79714220" w14:textId="77777777" w:rsidR="007A6F77" w:rsidRPr="005A13BA" w:rsidRDefault="007A6F77" w:rsidP="00BF2182">
            <w:pPr>
              <w:rPr>
                <w:sz w:val="8"/>
                <w:szCs w:val="8"/>
              </w:rPr>
            </w:pPr>
          </w:p>
        </w:tc>
        <w:tc>
          <w:tcPr>
            <w:tcW w:w="1559" w:type="dxa"/>
          </w:tcPr>
          <w:p w14:paraId="0902CC93" w14:textId="77777777" w:rsidR="007A6F77" w:rsidRPr="005A13BA" w:rsidRDefault="007A6F77" w:rsidP="00BF2182">
            <w:pPr>
              <w:rPr>
                <w:sz w:val="8"/>
                <w:szCs w:val="8"/>
              </w:rPr>
            </w:pPr>
          </w:p>
        </w:tc>
        <w:tc>
          <w:tcPr>
            <w:tcW w:w="1776" w:type="dxa"/>
          </w:tcPr>
          <w:p w14:paraId="4B6EE7A9" w14:textId="77777777" w:rsidR="007A6F77" w:rsidRPr="005A13BA" w:rsidRDefault="007A6F77" w:rsidP="00BF2182">
            <w:pPr>
              <w:rPr>
                <w:sz w:val="8"/>
                <w:szCs w:val="8"/>
              </w:rPr>
            </w:pPr>
          </w:p>
        </w:tc>
        <w:tc>
          <w:tcPr>
            <w:tcW w:w="1893" w:type="dxa"/>
          </w:tcPr>
          <w:p w14:paraId="78BA2A70" w14:textId="77777777" w:rsidR="007A6F77" w:rsidRPr="005A13BA" w:rsidRDefault="007A6F77" w:rsidP="00BF2182">
            <w:pPr>
              <w:rPr>
                <w:sz w:val="8"/>
                <w:szCs w:val="8"/>
              </w:rPr>
            </w:pPr>
          </w:p>
        </w:tc>
      </w:tr>
      <w:tr w:rsidR="00940FF1" w:rsidRPr="005A13BA" w14:paraId="412414CA" w14:textId="77777777" w:rsidTr="006D64C7">
        <w:tc>
          <w:tcPr>
            <w:tcW w:w="1701" w:type="dxa"/>
          </w:tcPr>
          <w:p w14:paraId="34884828" w14:textId="77777777" w:rsidR="00940FF1" w:rsidRPr="005A13BA" w:rsidRDefault="00940FF1" w:rsidP="00BF2182">
            <w:r w:rsidRPr="005A13BA">
              <w:lastRenderedPageBreak/>
              <w:t>Levinger et al</w:t>
            </w:r>
          </w:p>
        </w:tc>
        <w:tc>
          <w:tcPr>
            <w:tcW w:w="851" w:type="dxa"/>
          </w:tcPr>
          <w:p w14:paraId="6B44EC36" w14:textId="397D63D8" w:rsidR="00940FF1" w:rsidRPr="005A13BA" w:rsidRDefault="00940FF1" w:rsidP="00BF2182">
            <w:r w:rsidRPr="005A13BA">
              <w:t>200</w:t>
            </w:r>
            <w:r w:rsidR="00554364" w:rsidRPr="005A13BA">
              <w:t>7</w:t>
            </w:r>
          </w:p>
        </w:tc>
        <w:tc>
          <w:tcPr>
            <w:tcW w:w="1559" w:type="dxa"/>
          </w:tcPr>
          <w:p w14:paraId="4E26D0F9" w14:textId="77777777" w:rsidR="00940FF1" w:rsidRPr="005A13BA" w:rsidRDefault="00940FF1" w:rsidP="00BF2182">
            <w:r w:rsidRPr="005A13BA">
              <w:t>Toe tips in contact with ground with heel raised</w:t>
            </w:r>
          </w:p>
        </w:tc>
        <w:tc>
          <w:tcPr>
            <w:tcW w:w="1413" w:type="dxa"/>
          </w:tcPr>
          <w:p w14:paraId="422BB5F3" w14:textId="77777777" w:rsidR="00940FF1" w:rsidRPr="005A13BA" w:rsidRDefault="00940FF1" w:rsidP="00BF2182">
            <w:r w:rsidRPr="005A13BA">
              <w:t>At sides</w:t>
            </w:r>
          </w:p>
        </w:tc>
        <w:tc>
          <w:tcPr>
            <w:tcW w:w="1559" w:type="dxa"/>
          </w:tcPr>
          <w:p w14:paraId="21F00EC9" w14:textId="77777777" w:rsidR="00940FF1" w:rsidRPr="005A13BA" w:rsidRDefault="00940FF1" w:rsidP="00BF2182">
            <w:r w:rsidRPr="005A13BA">
              <w:t>45° of knee flexion</w:t>
            </w:r>
          </w:p>
        </w:tc>
        <w:tc>
          <w:tcPr>
            <w:tcW w:w="1776" w:type="dxa"/>
          </w:tcPr>
          <w:p w14:paraId="1173F0E4" w14:textId="77777777" w:rsidR="00940FF1" w:rsidRPr="005A13BA" w:rsidRDefault="00940FF1" w:rsidP="00BF2182">
            <w:r w:rsidRPr="005A13BA">
              <w:t>Audio cue from electrogonimeter when target knee flexion angle reached</w:t>
            </w:r>
          </w:p>
        </w:tc>
        <w:tc>
          <w:tcPr>
            <w:tcW w:w="1893" w:type="dxa"/>
          </w:tcPr>
          <w:p w14:paraId="27ED1353" w14:textId="77777777" w:rsidR="00940FF1" w:rsidRPr="005A13BA" w:rsidRDefault="00940FF1" w:rsidP="00BF2182">
            <w:r w:rsidRPr="005A13BA">
              <w:t>Natural</w:t>
            </w:r>
          </w:p>
        </w:tc>
      </w:tr>
      <w:tr w:rsidR="007A6F77" w:rsidRPr="005A13BA" w14:paraId="2B2FF3BA" w14:textId="77777777" w:rsidTr="006D64C7">
        <w:tc>
          <w:tcPr>
            <w:tcW w:w="1701" w:type="dxa"/>
          </w:tcPr>
          <w:p w14:paraId="0E4A45AA" w14:textId="77777777" w:rsidR="007A6F77" w:rsidRPr="005A13BA" w:rsidRDefault="007A6F77" w:rsidP="00BF2182">
            <w:pPr>
              <w:rPr>
                <w:sz w:val="8"/>
                <w:szCs w:val="8"/>
              </w:rPr>
            </w:pPr>
          </w:p>
        </w:tc>
        <w:tc>
          <w:tcPr>
            <w:tcW w:w="851" w:type="dxa"/>
          </w:tcPr>
          <w:p w14:paraId="525F3E88" w14:textId="77777777" w:rsidR="007A6F77" w:rsidRPr="005A13BA" w:rsidRDefault="007A6F77" w:rsidP="00BF2182">
            <w:pPr>
              <w:rPr>
                <w:sz w:val="8"/>
                <w:szCs w:val="8"/>
              </w:rPr>
            </w:pPr>
          </w:p>
        </w:tc>
        <w:tc>
          <w:tcPr>
            <w:tcW w:w="1559" w:type="dxa"/>
          </w:tcPr>
          <w:p w14:paraId="2AEED4F4" w14:textId="77777777" w:rsidR="007A6F77" w:rsidRPr="005A13BA" w:rsidRDefault="007A6F77" w:rsidP="00BF2182">
            <w:pPr>
              <w:rPr>
                <w:sz w:val="8"/>
                <w:szCs w:val="8"/>
              </w:rPr>
            </w:pPr>
          </w:p>
        </w:tc>
        <w:tc>
          <w:tcPr>
            <w:tcW w:w="1413" w:type="dxa"/>
          </w:tcPr>
          <w:p w14:paraId="276C5D8C" w14:textId="77777777" w:rsidR="007A6F77" w:rsidRPr="005A13BA" w:rsidRDefault="007A6F77" w:rsidP="00BF2182">
            <w:pPr>
              <w:rPr>
                <w:sz w:val="8"/>
                <w:szCs w:val="8"/>
              </w:rPr>
            </w:pPr>
          </w:p>
        </w:tc>
        <w:tc>
          <w:tcPr>
            <w:tcW w:w="1559" w:type="dxa"/>
          </w:tcPr>
          <w:p w14:paraId="034D9396" w14:textId="77777777" w:rsidR="007A6F77" w:rsidRPr="005A13BA" w:rsidRDefault="007A6F77" w:rsidP="00BF2182">
            <w:pPr>
              <w:rPr>
                <w:sz w:val="8"/>
                <w:szCs w:val="8"/>
              </w:rPr>
            </w:pPr>
          </w:p>
        </w:tc>
        <w:tc>
          <w:tcPr>
            <w:tcW w:w="1776" w:type="dxa"/>
          </w:tcPr>
          <w:p w14:paraId="52239F28" w14:textId="77777777" w:rsidR="007A6F77" w:rsidRPr="005A13BA" w:rsidRDefault="007A6F77" w:rsidP="00BF2182">
            <w:pPr>
              <w:rPr>
                <w:sz w:val="8"/>
                <w:szCs w:val="8"/>
              </w:rPr>
            </w:pPr>
          </w:p>
        </w:tc>
        <w:tc>
          <w:tcPr>
            <w:tcW w:w="1893" w:type="dxa"/>
          </w:tcPr>
          <w:p w14:paraId="3B9DAE2E" w14:textId="77777777" w:rsidR="007A6F77" w:rsidRPr="005A13BA" w:rsidRDefault="007A6F77" w:rsidP="00BF2182">
            <w:pPr>
              <w:rPr>
                <w:sz w:val="8"/>
                <w:szCs w:val="8"/>
              </w:rPr>
            </w:pPr>
          </w:p>
        </w:tc>
      </w:tr>
      <w:tr w:rsidR="00940FF1" w:rsidRPr="005A13BA" w14:paraId="4FC1F03A" w14:textId="77777777" w:rsidTr="006D64C7">
        <w:tc>
          <w:tcPr>
            <w:tcW w:w="1701" w:type="dxa"/>
          </w:tcPr>
          <w:p w14:paraId="203E70B6" w14:textId="77777777" w:rsidR="00940FF1" w:rsidRPr="005A13BA" w:rsidRDefault="00940FF1" w:rsidP="00BF2182">
            <w:r w:rsidRPr="005A13BA">
              <w:t>Nakagawa et al</w:t>
            </w:r>
          </w:p>
        </w:tc>
        <w:tc>
          <w:tcPr>
            <w:tcW w:w="851" w:type="dxa"/>
          </w:tcPr>
          <w:p w14:paraId="1676BC1A" w14:textId="77777777" w:rsidR="00940FF1" w:rsidRPr="005A13BA" w:rsidRDefault="00940FF1" w:rsidP="00BF2182">
            <w:r w:rsidRPr="005A13BA">
              <w:t>2012</w:t>
            </w:r>
          </w:p>
        </w:tc>
        <w:tc>
          <w:tcPr>
            <w:tcW w:w="1559" w:type="dxa"/>
          </w:tcPr>
          <w:p w14:paraId="641AFDF2" w14:textId="50632DB6" w:rsidR="00940FF1" w:rsidRPr="005A13BA" w:rsidRDefault="00940FF1" w:rsidP="007A6F77">
            <w:r w:rsidRPr="005A13BA">
              <w:t xml:space="preserve">Not </w:t>
            </w:r>
            <w:r w:rsidR="007A6F77" w:rsidRPr="005A13BA">
              <w:t>stated</w:t>
            </w:r>
          </w:p>
        </w:tc>
        <w:tc>
          <w:tcPr>
            <w:tcW w:w="1413" w:type="dxa"/>
          </w:tcPr>
          <w:p w14:paraId="7A8D1835" w14:textId="36E8A638" w:rsidR="00940FF1" w:rsidRPr="005A13BA" w:rsidRDefault="00940FF1" w:rsidP="007A6F77">
            <w:r w:rsidRPr="005A13BA">
              <w:t xml:space="preserve">Not </w:t>
            </w:r>
            <w:r w:rsidR="007A6F77" w:rsidRPr="005A13BA">
              <w:t>stated</w:t>
            </w:r>
          </w:p>
        </w:tc>
        <w:tc>
          <w:tcPr>
            <w:tcW w:w="1559" w:type="dxa"/>
          </w:tcPr>
          <w:p w14:paraId="11E6ADA8" w14:textId="77777777" w:rsidR="00940FF1" w:rsidRPr="005A13BA" w:rsidRDefault="00940FF1" w:rsidP="00BF2182">
            <w:r w:rsidRPr="005A13BA">
              <w:t>60° of knee flexion</w:t>
            </w:r>
          </w:p>
          <w:p w14:paraId="59A0B802" w14:textId="77777777" w:rsidR="00940FF1" w:rsidRPr="005A13BA" w:rsidRDefault="00940FF1" w:rsidP="00BF2182"/>
          <w:p w14:paraId="05C0047D" w14:textId="5D5A6F1F" w:rsidR="00940FF1" w:rsidRPr="005A13BA" w:rsidRDefault="00940FF1" w:rsidP="00D32111">
            <w:r w:rsidRPr="005A13BA">
              <w:t xml:space="preserve">Participants required to </w:t>
            </w:r>
            <w:r w:rsidR="00D32111" w:rsidRPr="005A13BA">
              <w:t>p</w:t>
            </w:r>
            <w:r w:rsidRPr="005A13BA">
              <w:t xml:space="preserve">erform squat at a speed of 2 seconds down, 2 seconds up. </w:t>
            </w:r>
          </w:p>
        </w:tc>
        <w:tc>
          <w:tcPr>
            <w:tcW w:w="1776" w:type="dxa"/>
          </w:tcPr>
          <w:p w14:paraId="3278E822" w14:textId="77777777" w:rsidR="00940FF1" w:rsidRPr="005A13BA" w:rsidRDefault="00940FF1" w:rsidP="00BF2182">
            <w:r w:rsidRPr="005A13BA">
              <w:t>Depth of squat not checked. Digital metronome used to control speed of squat.</w:t>
            </w:r>
          </w:p>
        </w:tc>
        <w:tc>
          <w:tcPr>
            <w:tcW w:w="1893" w:type="dxa"/>
          </w:tcPr>
          <w:p w14:paraId="636E2715" w14:textId="77777777" w:rsidR="00940FF1" w:rsidRPr="005A13BA" w:rsidRDefault="00940FF1" w:rsidP="00BF2182">
            <w:r w:rsidRPr="005A13BA">
              <w:t>Natural</w:t>
            </w:r>
          </w:p>
        </w:tc>
      </w:tr>
      <w:tr w:rsidR="007A6F77" w:rsidRPr="005A13BA" w14:paraId="017A8FEE" w14:textId="77777777" w:rsidTr="006D64C7">
        <w:tc>
          <w:tcPr>
            <w:tcW w:w="1701" w:type="dxa"/>
          </w:tcPr>
          <w:p w14:paraId="07DAF32A" w14:textId="77777777" w:rsidR="007A6F77" w:rsidRPr="005A13BA" w:rsidRDefault="007A6F77" w:rsidP="00BF2182">
            <w:pPr>
              <w:rPr>
                <w:sz w:val="8"/>
                <w:szCs w:val="8"/>
              </w:rPr>
            </w:pPr>
          </w:p>
        </w:tc>
        <w:tc>
          <w:tcPr>
            <w:tcW w:w="851" w:type="dxa"/>
          </w:tcPr>
          <w:p w14:paraId="75AF4641" w14:textId="77777777" w:rsidR="007A6F77" w:rsidRPr="005A13BA" w:rsidRDefault="007A6F77" w:rsidP="00BF2182">
            <w:pPr>
              <w:rPr>
                <w:sz w:val="8"/>
                <w:szCs w:val="8"/>
              </w:rPr>
            </w:pPr>
          </w:p>
        </w:tc>
        <w:tc>
          <w:tcPr>
            <w:tcW w:w="1559" w:type="dxa"/>
          </w:tcPr>
          <w:p w14:paraId="60272E10" w14:textId="77777777" w:rsidR="007A6F77" w:rsidRPr="005A13BA" w:rsidRDefault="007A6F77" w:rsidP="007A6F77">
            <w:pPr>
              <w:rPr>
                <w:sz w:val="8"/>
                <w:szCs w:val="8"/>
              </w:rPr>
            </w:pPr>
          </w:p>
        </w:tc>
        <w:tc>
          <w:tcPr>
            <w:tcW w:w="1413" w:type="dxa"/>
          </w:tcPr>
          <w:p w14:paraId="5A1EFECB" w14:textId="77777777" w:rsidR="007A6F77" w:rsidRPr="005A13BA" w:rsidRDefault="007A6F77" w:rsidP="007A6F77">
            <w:pPr>
              <w:rPr>
                <w:sz w:val="8"/>
                <w:szCs w:val="8"/>
              </w:rPr>
            </w:pPr>
          </w:p>
        </w:tc>
        <w:tc>
          <w:tcPr>
            <w:tcW w:w="1559" w:type="dxa"/>
          </w:tcPr>
          <w:p w14:paraId="7221898F" w14:textId="77777777" w:rsidR="007A6F77" w:rsidRPr="005A13BA" w:rsidRDefault="007A6F77" w:rsidP="00BF2182">
            <w:pPr>
              <w:rPr>
                <w:sz w:val="8"/>
                <w:szCs w:val="8"/>
              </w:rPr>
            </w:pPr>
          </w:p>
        </w:tc>
        <w:tc>
          <w:tcPr>
            <w:tcW w:w="1776" w:type="dxa"/>
          </w:tcPr>
          <w:p w14:paraId="0BA72EA9" w14:textId="77777777" w:rsidR="007A6F77" w:rsidRPr="005A13BA" w:rsidRDefault="007A6F77" w:rsidP="00BF2182">
            <w:pPr>
              <w:rPr>
                <w:sz w:val="8"/>
                <w:szCs w:val="8"/>
              </w:rPr>
            </w:pPr>
          </w:p>
        </w:tc>
        <w:tc>
          <w:tcPr>
            <w:tcW w:w="1893" w:type="dxa"/>
          </w:tcPr>
          <w:p w14:paraId="27B5B8AD" w14:textId="77777777" w:rsidR="007A6F77" w:rsidRPr="005A13BA" w:rsidRDefault="007A6F77" w:rsidP="00BF2182">
            <w:pPr>
              <w:rPr>
                <w:sz w:val="8"/>
                <w:szCs w:val="8"/>
              </w:rPr>
            </w:pPr>
          </w:p>
        </w:tc>
      </w:tr>
      <w:tr w:rsidR="00940FF1" w:rsidRPr="005A13BA" w14:paraId="76A96978" w14:textId="77777777" w:rsidTr="006D64C7">
        <w:tc>
          <w:tcPr>
            <w:tcW w:w="1701" w:type="dxa"/>
          </w:tcPr>
          <w:p w14:paraId="5E29C2DA" w14:textId="77777777" w:rsidR="00940FF1" w:rsidRPr="005A13BA" w:rsidRDefault="00940FF1" w:rsidP="00BF2182">
            <w:r w:rsidRPr="005A13BA">
              <w:t>Nakagawa et al</w:t>
            </w:r>
          </w:p>
        </w:tc>
        <w:tc>
          <w:tcPr>
            <w:tcW w:w="851" w:type="dxa"/>
          </w:tcPr>
          <w:p w14:paraId="0325009D" w14:textId="77777777" w:rsidR="00940FF1" w:rsidRPr="005A13BA" w:rsidRDefault="00940FF1" w:rsidP="00BF2182">
            <w:r w:rsidRPr="005A13BA">
              <w:t>2015</w:t>
            </w:r>
          </w:p>
        </w:tc>
        <w:tc>
          <w:tcPr>
            <w:tcW w:w="1559" w:type="dxa"/>
          </w:tcPr>
          <w:p w14:paraId="3D952B3A" w14:textId="6F687CCE" w:rsidR="00940FF1" w:rsidRPr="005A13BA" w:rsidRDefault="00940FF1" w:rsidP="007A6F77">
            <w:r w:rsidRPr="005A13BA">
              <w:t xml:space="preserve">Not </w:t>
            </w:r>
            <w:r w:rsidR="007A6F77" w:rsidRPr="005A13BA">
              <w:t>stated</w:t>
            </w:r>
          </w:p>
        </w:tc>
        <w:tc>
          <w:tcPr>
            <w:tcW w:w="1413" w:type="dxa"/>
          </w:tcPr>
          <w:p w14:paraId="1EA81FA6" w14:textId="6B661270" w:rsidR="00940FF1" w:rsidRPr="005A13BA" w:rsidRDefault="00940FF1" w:rsidP="007A6F77">
            <w:r w:rsidRPr="005A13BA">
              <w:t xml:space="preserve">Not </w:t>
            </w:r>
            <w:r w:rsidR="007A6F77" w:rsidRPr="005A13BA">
              <w:t>stated</w:t>
            </w:r>
          </w:p>
        </w:tc>
        <w:tc>
          <w:tcPr>
            <w:tcW w:w="1559" w:type="dxa"/>
          </w:tcPr>
          <w:p w14:paraId="32D2EA0A" w14:textId="77777777" w:rsidR="00940FF1" w:rsidRPr="005A13BA" w:rsidRDefault="00940FF1" w:rsidP="00BF2182">
            <w:r w:rsidRPr="005A13BA">
              <w:t>Knee flexion greater than 60°.</w:t>
            </w:r>
          </w:p>
          <w:p w14:paraId="60694717" w14:textId="77777777" w:rsidR="00940FF1" w:rsidRPr="005A13BA" w:rsidRDefault="00940FF1" w:rsidP="00BF2182"/>
          <w:p w14:paraId="41D925CE" w14:textId="16CF4816" w:rsidR="00940FF1" w:rsidRPr="005A13BA" w:rsidRDefault="00940FF1" w:rsidP="00BF2182">
            <w:r w:rsidRPr="005A13BA">
              <w:t>Required to perform at a speed of 15</w:t>
            </w:r>
            <w:r w:rsidR="00CD5C31" w:rsidRPr="005A13BA">
              <w:t xml:space="preserve"> squats</w:t>
            </w:r>
            <w:r w:rsidRPr="005A13BA">
              <w:t xml:space="preserve"> per minute</w:t>
            </w:r>
          </w:p>
        </w:tc>
        <w:tc>
          <w:tcPr>
            <w:tcW w:w="1776" w:type="dxa"/>
          </w:tcPr>
          <w:p w14:paraId="428C319E" w14:textId="77777777" w:rsidR="00940FF1" w:rsidRPr="005A13BA" w:rsidRDefault="00940FF1" w:rsidP="00BF2182">
            <w:r w:rsidRPr="005A13BA">
              <w:t xml:space="preserve">Digital metronome used to control speed of squat. </w:t>
            </w:r>
          </w:p>
        </w:tc>
        <w:tc>
          <w:tcPr>
            <w:tcW w:w="1893" w:type="dxa"/>
          </w:tcPr>
          <w:p w14:paraId="175855D0" w14:textId="77777777" w:rsidR="00940FF1" w:rsidRPr="005A13BA" w:rsidRDefault="00940FF1" w:rsidP="00BF2182">
            <w:r w:rsidRPr="005A13BA">
              <w:t>Natural</w:t>
            </w:r>
          </w:p>
        </w:tc>
      </w:tr>
      <w:tr w:rsidR="007A6F77" w:rsidRPr="005A13BA" w14:paraId="29C32D99" w14:textId="77777777" w:rsidTr="006D64C7">
        <w:tc>
          <w:tcPr>
            <w:tcW w:w="1701" w:type="dxa"/>
          </w:tcPr>
          <w:p w14:paraId="52DE37A0" w14:textId="77777777" w:rsidR="007A6F77" w:rsidRPr="005A13BA" w:rsidRDefault="007A6F77" w:rsidP="00BF2182">
            <w:pPr>
              <w:rPr>
                <w:sz w:val="8"/>
                <w:szCs w:val="8"/>
              </w:rPr>
            </w:pPr>
          </w:p>
        </w:tc>
        <w:tc>
          <w:tcPr>
            <w:tcW w:w="851" w:type="dxa"/>
          </w:tcPr>
          <w:p w14:paraId="3208CE97" w14:textId="77777777" w:rsidR="007A6F77" w:rsidRPr="005A13BA" w:rsidRDefault="007A6F77" w:rsidP="00BF2182">
            <w:pPr>
              <w:rPr>
                <w:sz w:val="8"/>
                <w:szCs w:val="8"/>
              </w:rPr>
            </w:pPr>
          </w:p>
        </w:tc>
        <w:tc>
          <w:tcPr>
            <w:tcW w:w="1559" w:type="dxa"/>
          </w:tcPr>
          <w:p w14:paraId="16EA4C0D" w14:textId="77777777" w:rsidR="007A6F77" w:rsidRPr="005A13BA" w:rsidRDefault="007A6F77" w:rsidP="007A6F77">
            <w:pPr>
              <w:rPr>
                <w:sz w:val="8"/>
                <w:szCs w:val="8"/>
              </w:rPr>
            </w:pPr>
          </w:p>
        </w:tc>
        <w:tc>
          <w:tcPr>
            <w:tcW w:w="1413" w:type="dxa"/>
          </w:tcPr>
          <w:p w14:paraId="3574565B" w14:textId="77777777" w:rsidR="007A6F77" w:rsidRPr="005A13BA" w:rsidRDefault="007A6F77" w:rsidP="007A6F77">
            <w:pPr>
              <w:rPr>
                <w:sz w:val="8"/>
                <w:szCs w:val="8"/>
              </w:rPr>
            </w:pPr>
          </w:p>
        </w:tc>
        <w:tc>
          <w:tcPr>
            <w:tcW w:w="1559" w:type="dxa"/>
          </w:tcPr>
          <w:p w14:paraId="4B21AD69" w14:textId="77777777" w:rsidR="007A6F77" w:rsidRPr="005A13BA" w:rsidRDefault="007A6F77" w:rsidP="00BF2182">
            <w:pPr>
              <w:rPr>
                <w:sz w:val="8"/>
                <w:szCs w:val="8"/>
              </w:rPr>
            </w:pPr>
          </w:p>
        </w:tc>
        <w:tc>
          <w:tcPr>
            <w:tcW w:w="1776" w:type="dxa"/>
          </w:tcPr>
          <w:p w14:paraId="66067281" w14:textId="77777777" w:rsidR="007A6F77" w:rsidRPr="005A13BA" w:rsidRDefault="007A6F77" w:rsidP="00BF2182">
            <w:pPr>
              <w:rPr>
                <w:sz w:val="8"/>
                <w:szCs w:val="8"/>
              </w:rPr>
            </w:pPr>
          </w:p>
        </w:tc>
        <w:tc>
          <w:tcPr>
            <w:tcW w:w="1893" w:type="dxa"/>
          </w:tcPr>
          <w:p w14:paraId="2063A525" w14:textId="77777777" w:rsidR="007A6F77" w:rsidRPr="005A13BA" w:rsidRDefault="007A6F77" w:rsidP="00BF2182">
            <w:pPr>
              <w:rPr>
                <w:sz w:val="8"/>
                <w:szCs w:val="8"/>
              </w:rPr>
            </w:pPr>
          </w:p>
        </w:tc>
      </w:tr>
      <w:tr w:rsidR="00940FF1" w:rsidRPr="005A13BA" w14:paraId="31E24FC1" w14:textId="77777777" w:rsidTr="006D64C7">
        <w:tc>
          <w:tcPr>
            <w:tcW w:w="1701" w:type="dxa"/>
          </w:tcPr>
          <w:p w14:paraId="5C401D0C" w14:textId="699FB598" w:rsidR="00940FF1" w:rsidRPr="005A13BA" w:rsidRDefault="007926E4" w:rsidP="00BF2182">
            <w:r w:rsidRPr="005A13BA">
              <w:t>Rathleff et al</w:t>
            </w:r>
          </w:p>
        </w:tc>
        <w:tc>
          <w:tcPr>
            <w:tcW w:w="851" w:type="dxa"/>
          </w:tcPr>
          <w:p w14:paraId="22A74A53" w14:textId="77777777" w:rsidR="00940FF1" w:rsidRPr="005A13BA" w:rsidRDefault="00940FF1" w:rsidP="00BF2182">
            <w:r w:rsidRPr="005A13BA">
              <w:t>2014</w:t>
            </w:r>
          </w:p>
        </w:tc>
        <w:tc>
          <w:tcPr>
            <w:tcW w:w="1559" w:type="dxa"/>
          </w:tcPr>
          <w:p w14:paraId="06DB1A63" w14:textId="77777777" w:rsidR="00940FF1" w:rsidRPr="005A13BA" w:rsidRDefault="00940FF1" w:rsidP="00BF2182">
            <w:r w:rsidRPr="005A13BA">
              <w:t>Behind weight bearing leg</w:t>
            </w:r>
          </w:p>
        </w:tc>
        <w:tc>
          <w:tcPr>
            <w:tcW w:w="1413" w:type="dxa"/>
          </w:tcPr>
          <w:p w14:paraId="1E8FFF57" w14:textId="77777777" w:rsidR="00940FF1" w:rsidRPr="005A13BA" w:rsidRDefault="00940FF1" w:rsidP="00BF2182">
            <w:r w:rsidRPr="005A13BA">
              <w:t>Across chest</w:t>
            </w:r>
          </w:p>
        </w:tc>
        <w:tc>
          <w:tcPr>
            <w:tcW w:w="1559" w:type="dxa"/>
          </w:tcPr>
          <w:p w14:paraId="15436900" w14:textId="77777777" w:rsidR="00940FF1" w:rsidRPr="005A13BA" w:rsidRDefault="00940FF1" w:rsidP="00BF2182">
            <w:r w:rsidRPr="005A13BA">
              <w:t>90° of knee flexion</w:t>
            </w:r>
          </w:p>
        </w:tc>
        <w:tc>
          <w:tcPr>
            <w:tcW w:w="1776" w:type="dxa"/>
          </w:tcPr>
          <w:p w14:paraId="561FE7E9" w14:textId="26818A3C" w:rsidR="00940FF1" w:rsidRPr="005A13BA" w:rsidRDefault="00940FF1" w:rsidP="00BF2182">
            <w:r w:rsidRPr="005A13BA">
              <w:t>Visual observation by investigator</w:t>
            </w:r>
          </w:p>
        </w:tc>
        <w:tc>
          <w:tcPr>
            <w:tcW w:w="1893" w:type="dxa"/>
          </w:tcPr>
          <w:p w14:paraId="2110B75A" w14:textId="77777777" w:rsidR="00940FF1" w:rsidRPr="005A13BA" w:rsidRDefault="00940FF1" w:rsidP="00BF2182">
            <w:r w:rsidRPr="005A13BA">
              <w:t>Natural</w:t>
            </w:r>
          </w:p>
        </w:tc>
      </w:tr>
      <w:tr w:rsidR="007A6F77" w:rsidRPr="005A13BA" w14:paraId="1CF4BB2C" w14:textId="77777777" w:rsidTr="006D64C7">
        <w:tc>
          <w:tcPr>
            <w:tcW w:w="1701" w:type="dxa"/>
          </w:tcPr>
          <w:p w14:paraId="7AF3C55F" w14:textId="77777777" w:rsidR="007A6F77" w:rsidRPr="005A13BA" w:rsidRDefault="007A6F77" w:rsidP="00BF2182">
            <w:pPr>
              <w:rPr>
                <w:sz w:val="8"/>
                <w:szCs w:val="8"/>
              </w:rPr>
            </w:pPr>
          </w:p>
        </w:tc>
        <w:tc>
          <w:tcPr>
            <w:tcW w:w="851" w:type="dxa"/>
          </w:tcPr>
          <w:p w14:paraId="74E7CFE2" w14:textId="77777777" w:rsidR="007A6F77" w:rsidRPr="005A13BA" w:rsidRDefault="007A6F77" w:rsidP="00BF2182">
            <w:pPr>
              <w:rPr>
                <w:sz w:val="8"/>
                <w:szCs w:val="8"/>
              </w:rPr>
            </w:pPr>
          </w:p>
        </w:tc>
        <w:tc>
          <w:tcPr>
            <w:tcW w:w="1559" w:type="dxa"/>
          </w:tcPr>
          <w:p w14:paraId="7C1F1366" w14:textId="77777777" w:rsidR="007A6F77" w:rsidRPr="005A13BA" w:rsidRDefault="007A6F77" w:rsidP="00BF2182">
            <w:pPr>
              <w:rPr>
                <w:sz w:val="8"/>
                <w:szCs w:val="8"/>
              </w:rPr>
            </w:pPr>
          </w:p>
        </w:tc>
        <w:tc>
          <w:tcPr>
            <w:tcW w:w="1413" w:type="dxa"/>
          </w:tcPr>
          <w:p w14:paraId="4F382B76" w14:textId="77777777" w:rsidR="007A6F77" w:rsidRPr="005A13BA" w:rsidRDefault="007A6F77" w:rsidP="00BF2182">
            <w:pPr>
              <w:rPr>
                <w:sz w:val="8"/>
                <w:szCs w:val="8"/>
              </w:rPr>
            </w:pPr>
          </w:p>
        </w:tc>
        <w:tc>
          <w:tcPr>
            <w:tcW w:w="1559" w:type="dxa"/>
          </w:tcPr>
          <w:p w14:paraId="38E82E00" w14:textId="77777777" w:rsidR="007A6F77" w:rsidRPr="005A13BA" w:rsidRDefault="007A6F77" w:rsidP="00BF2182">
            <w:pPr>
              <w:rPr>
                <w:sz w:val="8"/>
                <w:szCs w:val="8"/>
              </w:rPr>
            </w:pPr>
          </w:p>
        </w:tc>
        <w:tc>
          <w:tcPr>
            <w:tcW w:w="1776" w:type="dxa"/>
          </w:tcPr>
          <w:p w14:paraId="3E399190" w14:textId="77777777" w:rsidR="007A6F77" w:rsidRPr="005A13BA" w:rsidRDefault="007A6F77" w:rsidP="00BF2182">
            <w:pPr>
              <w:rPr>
                <w:sz w:val="8"/>
                <w:szCs w:val="8"/>
              </w:rPr>
            </w:pPr>
          </w:p>
        </w:tc>
        <w:tc>
          <w:tcPr>
            <w:tcW w:w="1893" w:type="dxa"/>
          </w:tcPr>
          <w:p w14:paraId="419219CE" w14:textId="77777777" w:rsidR="007A6F77" w:rsidRPr="005A13BA" w:rsidRDefault="007A6F77" w:rsidP="00BF2182">
            <w:pPr>
              <w:rPr>
                <w:sz w:val="8"/>
                <w:szCs w:val="8"/>
              </w:rPr>
            </w:pPr>
          </w:p>
        </w:tc>
      </w:tr>
      <w:tr w:rsidR="00940FF1" w:rsidRPr="005A13BA" w14:paraId="71196705" w14:textId="77777777" w:rsidTr="006D64C7">
        <w:tc>
          <w:tcPr>
            <w:tcW w:w="1701" w:type="dxa"/>
          </w:tcPr>
          <w:p w14:paraId="521A6E50" w14:textId="77777777" w:rsidR="00940FF1" w:rsidRPr="005A13BA" w:rsidRDefault="00940FF1" w:rsidP="00BF2182">
            <w:r w:rsidRPr="005A13BA">
              <w:t>Song et al</w:t>
            </w:r>
          </w:p>
        </w:tc>
        <w:tc>
          <w:tcPr>
            <w:tcW w:w="851" w:type="dxa"/>
          </w:tcPr>
          <w:p w14:paraId="5B06CCAD" w14:textId="77777777" w:rsidR="00940FF1" w:rsidRPr="005A13BA" w:rsidRDefault="00940FF1" w:rsidP="00BF2182">
            <w:r w:rsidRPr="005A13BA">
              <w:t>2015</w:t>
            </w:r>
          </w:p>
        </w:tc>
        <w:tc>
          <w:tcPr>
            <w:tcW w:w="1559" w:type="dxa"/>
          </w:tcPr>
          <w:p w14:paraId="2EE6EBFB" w14:textId="2A74DEDE" w:rsidR="00940FF1" w:rsidRPr="005A13BA" w:rsidRDefault="00940FF1" w:rsidP="007A6F77">
            <w:r w:rsidRPr="005A13BA">
              <w:t xml:space="preserve">Not </w:t>
            </w:r>
            <w:r w:rsidR="007A6F77" w:rsidRPr="005A13BA">
              <w:t>stated</w:t>
            </w:r>
          </w:p>
        </w:tc>
        <w:tc>
          <w:tcPr>
            <w:tcW w:w="1413" w:type="dxa"/>
          </w:tcPr>
          <w:p w14:paraId="6BF7BB92" w14:textId="77777777" w:rsidR="00940FF1" w:rsidRPr="005A13BA" w:rsidRDefault="00940FF1" w:rsidP="00BF2182">
            <w:r w:rsidRPr="005A13BA">
              <w:t>Across chest</w:t>
            </w:r>
          </w:p>
        </w:tc>
        <w:tc>
          <w:tcPr>
            <w:tcW w:w="1559" w:type="dxa"/>
          </w:tcPr>
          <w:p w14:paraId="19E3C382" w14:textId="77777777" w:rsidR="00940FF1" w:rsidRPr="005A13BA" w:rsidRDefault="00940FF1" w:rsidP="00BF2182">
            <w:r w:rsidRPr="005A13BA">
              <w:t>45° of knee flexion</w:t>
            </w:r>
          </w:p>
          <w:p w14:paraId="51D00241" w14:textId="77777777" w:rsidR="00940FF1" w:rsidRPr="005A13BA" w:rsidRDefault="00940FF1" w:rsidP="00BF2182"/>
          <w:p w14:paraId="33F36203" w14:textId="77777777" w:rsidR="00940FF1" w:rsidRPr="005A13BA" w:rsidRDefault="00940FF1" w:rsidP="00BF2182">
            <w:r w:rsidRPr="005A13BA">
              <w:t>Perform at a speed of 30° per second</w:t>
            </w:r>
          </w:p>
        </w:tc>
        <w:tc>
          <w:tcPr>
            <w:tcW w:w="1776" w:type="dxa"/>
          </w:tcPr>
          <w:p w14:paraId="1B03E43C" w14:textId="77777777" w:rsidR="00940FF1" w:rsidRPr="005A13BA" w:rsidRDefault="00940FF1" w:rsidP="00BF2182">
            <w:r w:rsidRPr="005A13BA">
              <w:t xml:space="preserve">Goniometer used initially to check depth. Then visual observation </w:t>
            </w:r>
            <w:r w:rsidRPr="005A13BA">
              <w:lastRenderedPageBreak/>
              <w:t>against a marker placed on a wall.</w:t>
            </w:r>
          </w:p>
        </w:tc>
        <w:tc>
          <w:tcPr>
            <w:tcW w:w="1893" w:type="dxa"/>
          </w:tcPr>
          <w:p w14:paraId="7F578EC9" w14:textId="77777777" w:rsidR="00940FF1" w:rsidRPr="005A13BA" w:rsidRDefault="00940FF1" w:rsidP="00BF2182">
            <w:r w:rsidRPr="005A13BA">
              <w:lastRenderedPageBreak/>
              <w:t>Natural</w:t>
            </w:r>
          </w:p>
        </w:tc>
      </w:tr>
      <w:tr w:rsidR="007A6F77" w:rsidRPr="005A13BA" w14:paraId="1FAEA96A" w14:textId="77777777" w:rsidTr="006D64C7">
        <w:tc>
          <w:tcPr>
            <w:tcW w:w="1701" w:type="dxa"/>
          </w:tcPr>
          <w:p w14:paraId="34D9E3FA" w14:textId="77777777" w:rsidR="007A6F77" w:rsidRPr="005A13BA" w:rsidRDefault="007A6F77" w:rsidP="00BF2182">
            <w:pPr>
              <w:rPr>
                <w:sz w:val="8"/>
                <w:szCs w:val="8"/>
              </w:rPr>
            </w:pPr>
          </w:p>
        </w:tc>
        <w:tc>
          <w:tcPr>
            <w:tcW w:w="851" w:type="dxa"/>
          </w:tcPr>
          <w:p w14:paraId="260BB12F" w14:textId="77777777" w:rsidR="007A6F77" w:rsidRPr="005A13BA" w:rsidRDefault="007A6F77" w:rsidP="00BF2182">
            <w:pPr>
              <w:rPr>
                <w:sz w:val="8"/>
                <w:szCs w:val="8"/>
              </w:rPr>
            </w:pPr>
          </w:p>
        </w:tc>
        <w:tc>
          <w:tcPr>
            <w:tcW w:w="1559" w:type="dxa"/>
          </w:tcPr>
          <w:p w14:paraId="299916DE" w14:textId="77777777" w:rsidR="007A6F77" w:rsidRPr="005A13BA" w:rsidRDefault="007A6F77" w:rsidP="007A6F77">
            <w:pPr>
              <w:rPr>
                <w:sz w:val="8"/>
                <w:szCs w:val="8"/>
              </w:rPr>
            </w:pPr>
          </w:p>
        </w:tc>
        <w:tc>
          <w:tcPr>
            <w:tcW w:w="1413" w:type="dxa"/>
          </w:tcPr>
          <w:p w14:paraId="710EFE5D" w14:textId="77777777" w:rsidR="007A6F77" w:rsidRPr="005A13BA" w:rsidRDefault="007A6F77" w:rsidP="00BF2182">
            <w:pPr>
              <w:rPr>
                <w:sz w:val="8"/>
                <w:szCs w:val="8"/>
              </w:rPr>
            </w:pPr>
          </w:p>
        </w:tc>
        <w:tc>
          <w:tcPr>
            <w:tcW w:w="1559" w:type="dxa"/>
          </w:tcPr>
          <w:p w14:paraId="67412D12" w14:textId="77777777" w:rsidR="007A6F77" w:rsidRPr="005A13BA" w:rsidRDefault="007A6F77" w:rsidP="00BF2182">
            <w:pPr>
              <w:rPr>
                <w:sz w:val="8"/>
                <w:szCs w:val="8"/>
              </w:rPr>
            </w:pPr>
          </w:p>
        </w:tc>
        <w:tc>
          <w:tcPr>
            <w:tcW w:w="1776" w:type="dxa"/>
          </w:tcPr>
          <w:p w14:paraId="4A6AEBF9" w14:textId="77777777" w:rsidR="007A6F77" w:rsidRPr="005A13BA" w:rsidRDefault="007A6F77" w:rsidP="00BF2182">
            <w:pPr>
              <w:rPr>
                <w:sz w:val="8"/>
                <w:szCs w:val="8"/>
              </w:rPr>
            </w:pPr>
          </w:p>
        </w:tc>
        <w:tc>
          <w:tcPr>
            <w:tcW w:w="1893" w:type="dxa"/>
          </w:tcPr>
          <w:p w14:paraId="02EB8089" w14:textId="77777777" w:rsidR="007A6F77" w:rsidRPr="005A13BA" w:rsidRDefault="007A6F77" w:rsidP="00BF2182">
            <w:pPr>
              <w:rPr>
                <w:sz w:val="8"/>
                <w:szCs w:val="8"/>
              </w:rPr>
            </w:pPr>
          </w:p>
        </w:tc>
      </w:tr>
      <w:tr w:rsidR="00800826" w:rsidRPr="005A13BA" w14:paraId="5667BDDB" w14:textId="77777777" w:rsidTr="006D64C7">
        <w:tc>
          <w:tcPr>
            <w:tcW w:w="1701" w:type="dxa"/>
          </w:tcPr>
          <w:p w14:paraId="6AD6D604" w14:textId="0537D026" w:rsidR="00800826" w:rsidRPr="005A13BA" w:rsidRDefault="00800826" w:rsidP="00BF2182">
            <w:r w:rsidRPr="005A13BA">
              <w:t>Scholtes et al</w:t>
            </w:r>
          </w:p>
        </w:tc>
        <w:tc>
          <w:tcPr>
            <w:tcW w:w="851" w:type="dxa"/>
          </w:tcPr>
          <w:p w14:paraId="4EDD4B24" w14:textId="44C2EE2B" w:rsidR="00800826" w:rsidRPr="005A13BA" w:rsidRDefault="00800826" w:rsidP="00BF2182">
            <w:r w:rsidRPr="005A13BA">
              <w:t>2017</w:t>
            </w:r>
          </w:p>
        </w:tc>
        <w:tc>
          <w:tcPr>
            <w:tcW w:w="1559" w:type="dxa"/>
          </w:tcPr>
          <w:p w14:paraId="1A988F4E" w14:textId="76F9F6FF" w:rsidR="00800826" w:rsidRPr="005A13BA" w:rsidRDefault="00800826" w:rsidP="007A6F77">
            <w:r w:rsidRPr="005A13BA">
              <w:t xml:space="preserve">Not </w:t>
            </w:r>
            <w:r w:rsidR="007A6F77" w:rsidRPr="005A13BA">
              <w:t>stated</w:t>
            </w:r>
          </w:p>
        </w:tc>
        <w:tc>
          <w:tcPr>
            <w:tcW w:w="1413" w:type="dxa"/>
          </w:tcPr>
          <w:p w14:paraId="69BE540A" w14:textId="11BA0BEF" w:rsidR="00800826" w:rsidRPr="005A13BA" w:rsidRDefault="00800826" w:rsidP="00BF2182">
            <w:r w:rsidRPr="005A13BA">
              <w:t>Arms by side</w:t>
            </w:r>
          </w:p>
        </w:tc>
        <w:tc>
          <w:tcPr>
            <w:tcW w:w="1559" w:type="dxa"/>
          </w:tcPr>
          <w:p w14:paraId="45AAE005" w14:textId="480173C3" w:rsidR="00800826" w:rsidRPr="005A13BA" w:rsidRDefault="00800826" w:rsidP="00BF2182">
            <w:r w:rsidRPr="005A13BA">
              <w:t>At least 60° of knee flexion</w:t>
            </w:r>
          </w:p>
        </w:tc>
        <w:tc>
          <w:tcPr>
            <w:tcW w:w="1776" w:type="dxa"/>
          </w:tcPr>
          <w:p w14:paraId="4760F83B" w14:textId="581D6CF5" w:rsidR="00800826" w:rsidRPr="005A13BA" w:rsidRDefault="00800826" w:rsidP="00BF2182">
            <w:r w:rsidRPr="005A13BA">
              <w:t>Visual observation by investigator</w:t>
            </w:r>
          </w:p>
        </w:tc>
        <w:tc>
          <w:tcPr>
            <w:tcW w:w="1893" w:type="dxa"/>
          </w:tcPr>
          <w:p w14:paraId="0ECDFA68" w14:textId="77777777" w:rsidR="00800826" w:rsidRPr="005A13BA" w:rsidRDefault="00800826" w:rsidP="00BF2182">
            <w:r w:rsidRPr="005A13BA">
              <w:t>Natural and cued</w:t>
            </w:r>
          </w:p>
          <w:p w14:paraId="6072AE25" w14:textId="77777777" w:rsidR="00800826" w:rsidRPr="005A13BA" w:rsidRDefault="00800826" w:rsidP="00BF2182"/>
          <w:p w14:paraId="6E1FD628" w14:textId="0B37AEA6" w:rsidR="00800826" w:rsidRPr="005A13BA" w:rsidRDefault="00800826" w:rsidP="00BF2182">
            <w:r w:rsidRPr="005A13BA">
              <w:t>Cued condition required participants to maintain their knee over the foot.</w:t>
            </w:r>
          </w:p>
        </w:tc>
      </w:tr>
      <w:tr w:rsidR="007A6F77" w:rsidRPr="005A13BA" w14:paraId="087ECDD4" w14:textId="77777777" w:rsidTr="006D64C7">
        <w:tc>
          <w:tcPr>
            <w:tcW w:w="1701" w:type="dxa"/>
          </w:tcPr>
          <w:p w14:paraId="765D3A52" w14:textId="77777777" w:rsidR="007A6F77" w:rsidRPr="005A13BA" w:rsidRDefault="007A6F77" w:rsidP="00BF2182">
            <w:pPr>
              <w:rPr>
                <w:sz w:val="8"/>
                <w:szCs w:val="8"/>
              </w:rPr>
            </w:pPr>
          </w:p>
        </w:tc>
        <w:tc>
          <w:tcPr>
            <w:tcW w:w="851" w:type="dxa"/>
          </w:tcPr>
          <w:p w14:paraId="71934476" w14:textId="77777777" w:rsidR="007A6F77" w:rsidRPr="005A13BA" w:rsidRDefault="007A6F77" w:rsidP="00BF2182">
            <w:pPr>
              <w:rPr>
                <w:sz w:val="8"/>
                <w:szCs w:val="8"/>
              </w:rPr>
            </w:pPr>
          </w:p>
        </w:tc>
        <w:tc>
          <w:tcPr>
            <w:tcW w:w="1559" w:type="dxa"/>
          </w:tcPr>
          <w:p w14:paraId="39B659A1" w14:textId="77777777" w:rsidR="007A6F77" w:rsidRPr="005A13BA" w:rsidRDefault="007A6F77" w:rsidP="007A6F77">
            <w:pPr>
              <w:rPr>
                <w:sz w:val="8"/>
                <w:szCs w:val="8"/>
              </w:rPr>
            </w:pPr>
          </w:p>
        </w:tc>
        <w:tc>
          <w:tcPr>
            <w:tcW w:w="1413" w:type="dxa"/>
          </w:tcPr>
          <w:p w14:paraId="23994B95" w14:textId="77777777" w:rsidR="007A6F77" w:rsidRPr="005A13BA" w:rsidRDefault="007A6F77" w:rsidP="00BF2182">
            <w:pPr>
              <w:rPr>
                <w:sz w:val="8"/>
                <w:szCs w:val="8"/>
              </w:rPr>
            </w:pPr>
          </w:p>
        </w:tc>
        <w:tc>
          <w:tcPr>
            <w:tcW w:w="1559" w:type="dxa"/>
          </w:tcPr>
          <w:p w14:paraId="4AF561A7" w14:textId="77777777" w:rsidR="007A6F77" w:rsidRPr="005A13BA" w:rsidRDefault="007A6F77" w:rsidP="00BF2182">
            <w:pPr>
              <w:rPr>
                <w:sz w:val="8"/>
                <w:szCs w:val="8"/>
              </w:rPr>
            </w:pPr>
          </w:p>
        </w:tc>
        <w:tc>
          <w:tcPr>
            <w:tcW w:w="1776" w:type="dxa"/>
          </w:tcPr>
          <w:p w14:paraId="42B02B4B" w14:textId="77777777" w:rsidR="007A6F77" w:rsidRPr="005A13BA" w:rsidRDefault="007A6F77" w:rsidP="00BF2182">
            <w:pPr>
              <w:rPr>
                <w:sz w:val="8"/>
                <w:szCs w:val="8"/>
              </w:rPr>
            </w:pPr>
          </w:p>
        </w:tc>
        <w:tc>
          <w:tcPr>
            <w:tcW w:w="1893" w:type="dxa"/>
          </w:tcPr>
          <w:p w14:paraId="7B79BE19" w14:textId="77777777" w:rsidR="007A6F77" w:rsidRPr="005A13BA" w:rsidRDefault="007A6F77" w:rsidP="00BF2182">
            <w:pPr>
              <w:rPr>
                <w:sz w:val="8"/>
                <w:szCs w:val="8"/>
              </w:rPr>
            </w:pPr>
          </w:p>
        </w:tc>
      </w:tr>
      <w:tr w:rsidR="00940FF1" w:rsidRPr="005A13BA" w14:paraId="783E82EA" w14:textId="77777777" w:rsidTr="006D64C7">
        <w:tc>
          <w:tcPr>
            <w:tcW w:w="1701" w:type="dxa"/>
          </w:tcPr>
          <w:p w14:paraId="76922F96" w14:textId="77777777" w:rsidR="00940FF1" w:rsidRPr="005A13BA" w:rsidRDefault="00940FF1" w:rsidP="00BF2182">
            <w:r w:rsidRPr="005A13BA">
              <w:t>Souza et al</w:t>
            </w:r>
          </w:p>
        </w:tc>
        <w:tc>
          <w:tcPr>
            <w:tcW w:w="851" w:type="dxa"/>
          </w:tcPr>
          <w:p w14:paraId="61388899" w14:textId="77777777" w:rsidR="00940FF1" w:rsidRPr="005A13BA" w:rsidRDefault="00940FF1" w:rsidP="00BF2182">
            <w:r w:rsidRPr="005A13BA">
              <w:t>2010</w:t>
            </w:r>
          </w:p>
        </w:tc>
        <w:tc>
          <w:tcPr>
            <w:tcW w:w="1559" w:type="dxa"/>
          </w:tcPr>
          <w:p w14:paraId="50DD4034" w14:textId="272E45E5" w:rsidR="00940FF1" w:rsidRPr="005A13BA" w:rsidRDefault="00940FF1" w:rsidP="007A6F77">
            <w:r w:rsidRPr="005A13BA">
              <w:t xml:space="preserve">Not </w:t>
            </w:r>
            <w:r w:rsidR="007A6F77" w:rsidRPr="005A13BA">
              <w:t>stated</w:t>
            </w:r>
          </w:p>
        </w:tc>
        <w:tc>
          <w:tcPr>
            <w:tcW w:w="1413" w:type="dxa"/>
          </w:tcPr>
          <w:p w14:paraId="52F4F6F0" w14:textId="7509D539" w:rsidR="00940FF1" w:rsidRPr="005A13BA" w:rsidRDefault="00940FF1" w:rsidP="007A6F77">
            <w:r w:rsidRPr="005A13BA">
              <w:t xml:space="preserve">Not </w:t>
            </w:r>
            <w:r w:rsidR="007A6F77" w:rsidRPr="005A13BA">
              <w:t>stated</w:t>
            </w:r>
            <w:r w:rsidRPr="005A13BA">
              <w:t xml:space="preserve"> (required not to touch sides of scanner)</w:t>
            </w:r>
          </w:p>
        </w:tc>
        <w:tc>
          <w:tcPr>
            <w:tcW w:w="1559" w:type="dxa"/>
          </w:tcPr>
          <w:p w14:paraId="1AB22C2F" w14:textId="77777777" w:rsidR="00940FF1" w:rsidRPr="005A13BA" w:rsidRDefault="00940FF1" w:rsidP="00BF2182">
            <w:r w:rsidRPr="005A13BA">
              <w:t>Approximately 50° of knee flexion</w:t>
            </w:r>
          </w:p>
          <w:p w14:paraId="4055B621" w14:textId="77777777" w:rsidR="00940FF1" w:rsidRPr="005A13BA" w:rsidRDefault="00940FF1" w:rsidP="00BF2182"/>
          <w:p w14:paraId="3338EC87" w14:textId="77777777" w:rsidR="00940FF1" w:rsidRPr="005A13BA" w:rsidRDefault="00940FF1" w:rsidP="00BF2182">
            <w:r w:rsidRPr="005A13BA">
              <w:t>Participants required to squat to approximately 50° then slowly rise pausing at 45°, 30°, 15° and 0° for image collection</w:t>
            </w:r>
          </w:p>
          <w:p w14:paraId="29D6B709" w14:textId="77777777" w:rsidR="00940FF1" w:rsidRPr="005A13BA" w:rsidRDefault="00940FF1" w:rsidP="00BF2182"/>
        </w:tc>
        <w:tc>
          <w:tcPr>
            <w:tcW w:w="1776" w:type="dxa"/>
          </w:tcPr>
          <w:p w14:paraId="2D388C64" w14:textId="77777777" w:rsidR="00940FF1" w:rsidRPr="005A13BA" w:rsidRDefault="00940FF1" w:rsidP="00BF2182">
            <w:r w:rsidRPr="005A13BA">
              <w:t>Plastic goniometer attached to side of leg</w:t>
            </w:r>
          </w:p>
        </w:tc>
        <w:tc>
          <w:tcPr>
            <w:tcW w:w="1893" w:type="dxa"/>
          </w:tcPr>
          <w:p w14:paraId="6D6EB40A" w14:textId="77777777" w:rsidR="00940FF1" w:rsidRPr="005A13BA" w:rsidRDefault="00940FF1" w:rsidP="00BF2182">
            <w:r w:rsidRPr="005A13BA">
              <w:t>Natural</w:t>
            </w:r>
          </w:p>
          <w:p w14:paraId="4AFDCA0F" w14:textId="77777777" w:rsidR="00940FF1" w:rsidRPr="005A13BA" w:rsidRDefault="00940FF1" w:rsidP="00BF2182"/>
          <w:p w14:paraId="053D86FB" w14:textId="77777777" w:rsidR="00940FF1" w:rsidRPr="005A13BA" w:rsidRDefault="00940FF1" w:rsidP="00BF2182"/>
        </w:tc>
      </w:tr>
      <w:tr w:rsidR="00C702EB" w:rsidRPr="005A13BA" w14:paraId="6D291A4A" w14:textId="77777777" w:rsidTr="006D64C7">
        <w:tc>
          <w:tcPr>
            <w:tcW w:w="1701" w:type="dxa"/>
          </w:tcPr>
          <w:p w14:paraId="568AC75C" w14:textId="77777777" w:rsidR="00C702EB" w:rsidRPr="005A13BA" w:rsidRDefault="00C702EB" w:rsidP="00BF2182">
            <w:pPr>
              <w:rPr>
                <w:sz w:val="8"/>
                <w:szCs w:val="8"/>
              </w:rPr>
            </w:pPr>
          </w:p>
        </w:tc>
        <w:tc>
          <w:tcPr>
            <w:tcW w:w="851" w:type="dxa"/>
          </w:tcPr>
          <w:p w14:paraId="250EFC93" w14:textId="77777777" w:rsidR="00C702EB" w:rsidRPr="005A13BA" w:rsidRDefault="00C702EB" w:rsidP="00BF2182">
            <w:pPr>
              <w:rPr>
                <w:sz w:val="8"/>
                <w:szCs w:val="8"/>
              </w:rPr>
            </w:pPr>
          </w:p>
        </w:tc>
        <w:tc>
          <w:tcPr>
            <w:tcW w:w="1559" w:type="dxa"/>
          </w:tcPr>
          <w:p w14:paraId="4AFC594F" w14:textId="77777777" w:rsidR="00C702EB" w:rsidRPr="005A13BA" w:rsidRDefault="00C702EB" w:rsidP="007A6F77">
            <w:pPr>
              <w:rPr>
                <w:sz w:val="8"/>
                <w:szCs w:val="8"/>
              </w:rPr>
            </w:pPr>
          </w:p>
        </w:tc>
        <w:tc>
          <w:tcPr>
            <w:tcW w:w="1413" w:type="dxa"/>
          </w:tcPr>
          <w:p w14:paraId="4DFB1798" w14:textId="77777777" w:rsidR="00C702EB" w:rsidRPr="005A13BA" w:rsidRDefault="00C702EB" w:rsidP="00BF2182">
            <w:pPr>
              <w:rPr>
                <w:sz w:val="8"/>
                <w:szCs w:val="8"/>
              </w:rPr>
            </w:pPr>
          </w:p>
        </w:tc>
        <w:tc>
          <w:tcPr>
            <w:tcW w:w="1559" w:type="dxa"/>
          </w:tcPr>
          <w:p w14:paraId="34C511A3" w14:textId="77777777" w:rsidR="00C702EB" w:rsidRPr="005A13BA" w:rsidRDefault="00C702EB" w:rsidP="00BF2182">
            <w:pPr>
              <w:rPr>
                <w:sz w:val="8"/>
                <w:szCs w:val="8"/>
              </w:rPr>
            </w:pPr>
          </w:p>
        </w:tc>
        <w:tc>
          <w:tcPr>
            <w:tcW w:w="1776" w:type="dxa"/>
          </w:tcPr>
          <w:p w14:paraId="074277E1" w14:textId="77777777" w:rsidR="00C702EB" w:rsidRPr="005A13BA" w:rsidRDefault="00C702EB" w:rsidP="00BF2182">
            <w:pPr>
              <w:rPr>
                <w:sz w:val="8"/>
                <w:szCs w:val="8"/>
              </w:rPr>
            </w:pPr>
          </w:p>
        </w:tc>
        <w:tc>
          <w:tcPr>
            <w:tcW w:w="1893" w:type="dxa"/>
          </w:tcPr>
          <w:p w14:paraId="1BFDA82A" w14:textId="77777777" w:rsidR="00C702EB" w:rsidRPr="005A13BA" w:rsidRDefault="00C702EB" w:rsidP="00BF2182">
            <w:pPr>
              <w:rPr>
                <w:sz w:val="8"/>
                <w:szCs w:val="8"/>
              </w:rPr>
            </w:pPr>
          </w:p>
        </w:tc>
      </w:tr>
      <w:tr w:rsidR="00940FF1" w:rsidRPr="005A13BA" w14:paraId="348E7A6E" w14:textId="77777777" w:rsidTr="006D64C7">
        <w:tc>
          <w:tcPr>
            <w:tcW w:w="1701" w:type="dxa"/>
          </w:tcPr>
          <w:p w14:paraId="113153AE" w14:textId="77777777" w:rsidR="00940FF1" w:rsidRPr="005A13BA" w:rsidRDefault="00940FF1" w:rsidP="00BF2182">
            <w:r w:rsidRPr="005A13BA">
              <w:t>St-Ogne</w:t>
            </w:r>
          </w:p>
        </w:tc>
        <w:tc>
          <w:tcPr>
            <w:tcW w:w="851" w:type="dxa"/>
          </w:tcPr>
          <w:p w14:paraId="2C63F9AD" w14:textId="77777777" w:rsidR="00940FF1" w:rsidRPr="005A13BA" w:rsidRDefault="00940FF1" w:rsidP="00BF2182">
            <w:r w:rsidRPr="005A13BA">
              <w:t>2004</w:t>
            </w:r>
          </w:p>
        </w:tc>
        <w:tc>
          <w:tcPr>
            <w:tcW w:w="1559" w:type="dxa"/>
          </w:tcPr>
          <w:p w14:paraId="126E35EC" w14:textId="7C6647FC" w:rsidR="00940FF1" w:rsidRPr="005A13BA" w:rsidRDefault="00940FF1" w:rsidP="007A6F77">
            <w:r w:rsidRPr="005A13BA">
              <w:t xml:space="preserve">Not </w:t>
            </w:r>
            <w:r w:rsidR="007A6F77" w:rsidRPr="005A13BA">
              <w:t>stated</w:t>
            </w:r>
          </w:p>
        </w:tc>
        <w:tc>
          <w:tcPr>
            <w:tcW w:w="1413" w:type="dxa"/>
          </w:tcPr>
          <w:p w14:paraId="29174A92" w14:textId="77777777" w:rsidR="00940FF1" w:rsidRPr="005A13BA" w:rsidRDefault="00940FF1" w:rsidP="00BF2182">
            <w:r w:rsidRPr="005A13BA">
              <w:t>Arms behind back</w:t>
            </w:r>
          </w:p>
        </w:tc>
        <w:tc>
          <w:tcPr>
            <w:tcW w:w="1559" w:type="dxa"/>
          </w:tcPr>
          <w:p w14:paraId="7D94807A" w14:textId="77777777" w:rsidR="00940FF1" w:rsidRPr="005A13BA" w:rsidRDefault="00940FF1" w:rsidP="00BF2182">
            <w:r w:rsidRPr="005A13BA">
              <w:t>Not specified</w:t>
            </w:r>
          </w:p>
        </w:tc>
        <w:tc>
          <w:tcPr>
            <w:tcW w:w="1776" w:type="dxa"/>
          </w:tcPr>
          <w:p w14:paraId="4511C66D" w14:textId="5B6A6747" w:rsidR="00940FF1" w:rsidRPr="005A13BA" w:rsidRDefault="007A6F77" w:rsidP="00BF2182">
            <w:r w:rsidRPr="005A13BA">
              <w:t>No</w:t>
            </w:r>
          </w:p>
        </w:tc>
        <w:tc>
          <w:tcPr>
            <w:tcW w:w="1893" w:type="dxa"/>
          </w:tcPr>
          <w:p w14:paraId="55F6120C" w14:textId="77777777" w:rsidR="00940FF1" w:rsidRPr="005A13BA" w:rsidRDefault="00940FF1" w:rsidP="00BF2182">
            <w:r w:rsidRPr="005A13BA">
              <w:t>Natural</w:t>
            </w:r>
          </w:p>
        </w:tc>
      </w:tr>
      <w:tr w:rsidR="007A6F77" w:rsidRPr="005A13BA" w14:paraId="79FF10D6" w14:textId="77777777" w:rsidTr="006D64C7">
        <w:tc>
          <w:tcPr>
            <w:tcW w:w="1701" w:type="dxa"/>
          </w:tcPr>
          <w:p w14:paraId="54A2119D" w14:textId="77777777" w:rsidR="007A6F77" w:rsidRPr="005A13BA" w:rsidRDefault="007A6F77" w:rsidP="00BF2182">
            <w:pPr>
              <w:rPr>
                <w:sz w:val="8"/>
                <w:szCs w:val="8"/>
              </w:rPr>
            </w:pPr>
          </w:p>
        </w:tc>
        <w:tc>
          <w:tcPr>
            <w:tcW w:w="851" w:type="dxa"/>
          </w:tcPr>
          <w:p w14:paraId="688AA40D" w14:textId="77777777" w:rsidR="007A6F77" w:rsidRPr="005A13BA" w:rsidRDefault="007A6F77" w:rsidP="00BF2182">
            <w:pPr>
              <w:rPr>
                <w:sz w:val="8"/>
                <w:szCs w:val="8"/>
              </w:rPr>
            </w:pPr>
          </w:p>
        </w:tc>
        <w:tc>
          <w:tcPr>
            <w:tcW w:w="1559" w:type="dxa"/>
          </w:tcPr>
          <w:p w14:paraId="29C475C5" w14:textId="77777777" w:rsidR="007A6F77" w:rsidRPr="005A13BA" w:rsidRDefault="007A6F77" w:rsidP="007A6F77">
            <w:pPr>
              <w:rPr>
                <w:sz w:val="8"/>
                <w:szCs w:val="8"/>
              </w:rPr>
            </w:pPr>
          </w:p>
        </w:tc>
        <w:tc>
          <w:tcPr>
            <w:tcW w:w="1413" w:type="dxa"/>
          </w:tcPr>
          <w:p w14:paraId="70E6C162" w14:textId="77777777" w:rsidR="007A6F77" w:rsidRPr="005A13BA" w:rsidRDefault="007A6F77" w:rsidP="00BF2182">
            <w:pPr>
              <w:rPr>
                <w:sz w:val="8"/>
                <w:szCs w:val="8"/>
              </w:rPr>
            </w:pPr>
          </w:p>
        </w:tc>
        <w:tc>
          <w:tcPr>
            <w:tcW w:w="1559" w:type="dxa"/>
          </w:tcPr>
          <w:p w14:paraId="5F95BCFE" w14:textId="77777777" w:rsidR="007A6F77" w:rsidRPr="005A13BA" w:rsidRDefault="007A6F77" w:rsidP="00BF2182">
            <w:pPr>
              <w:rPr>
                <w:sz w:val="8"/>
                <w:szCs w:val="8"/>
              </w:rPr>
            </w:pPr>
          </w:p>
        </w:tc>
        <w:tc>
          <w:tcPr>
            <w:tcW w:w="1776" w:type="dxa"/>
          </w:tcPr>
          <w:p w14:paraId="0E8047CD" w14:textId="77777777" w:rsidR="007A6F77" w:rsidRPr="005A13BA" w:rsidRDefault="007A6F77" w:rsidP="00BF2182">
            <w:pPr>
              <w:rPr>
                <w:sz w:val="8"/>
                <w:szCs w:val="8"/>
              </w:rPr>
            </w:pPr>
          </w:p>
        </w:tc>
        <w:tc>
          <w:tcPr>
            <w:tcW w:w="1893" w:type="dxa"/>
          </w:tcPr>
          <w:p w14:paraId="6A4F29AF" w14:textId="77777777" w:rsidR="007A6F77" w:rsidRPr="005A13BA" w:rsidRDefault="007A6F77" w:rsidP="00BF2182">
            <w:pPr>
              <w:rPr>
                <w:sz w:val="8"/>
                <w:szCs w:val="8"/>
              </w:rPr>
            </w:pPr>
          </w:p>
        </w:tc>
      </w:tr>
      <w:tr w:rsidR="00940FF1" w:rsidRPr="005A13BA" w14:paraId="23A4CDAA" w14:textId="77777777" w:rsidTr="006D64C7">
        <w:tc>
          <w:tcPr>
            <w:tcW w:w="1701" w:type="dxa"/>
          </w:tcPr>
          <w:p w14:paraId="58FBAFF7" w14:textId="2E28FFA6" w:rsidR="00940FF1" w:rsidRPr="005A13BA" w:rsidRDefault="00940FF1" w:rsidP="006D64C7">
            <w:r w:rsidRPr="005A13BA">
              <w:t>Willson</w:t>
            </w:r>
            <w:r w:rsidR="006D64C7" w:rsidRPr="005A13BA">
              <w:t xml:space="preserve"> and Davis</w:t>
            </w:r>
          </w:p>
        </w:tc>
        <w:tc>
          <w:tcPr>
            <w:tcW w:w="851" w:type="dxa"/>
          </w:tcPr>
          <w:p w14:paraId="4A9A870C" w14:textId="77777777" w:rsidR="00940FF1" w:rsidRPr="005A13BA" w:rsidRDefault="00940FF1" w:rsidP="00BF2182">
            <w:r w:rsidRPr="005A13BA">
              <w:t>2008a</w:t>
            </w:r>
          </w:p>
        </w:tc>
        <w:tc>
          <w:tcPr>
            <w:tcW w:w="1559" w:type="dxa"/>
          </w:tcPr>
          <w:p w14:paraId="253BBBEA" w14:textId="724F4FE8" w:rsidR="00940FF1" w:rsidRPr="005A13BA" w:rsidRDefault="00940FF1" w:rsidP="007A6F77">
            <w:r w:rsidRPr="005A13BA">
              <w:t xml:space="preserve">Not </w:t>
            </w:r>
            <w:r w:rsidR="007A6F77" w:rsidRPr="005A13BA">
              <w:t>stated</w:t>
            </w:r>
          </w:p>
        </w:tc>
        <w:tc>
          <w:tcPr>
            <w:tcW w:w="1413" w:type="dxa"/>
          </w:tcPr>
          <w:p w14:paraId="7FA4D0B4" w14:textId="0A5F3548" w:rsidR="00940FF1" w:rsidRPr="005A13BA" w:rsidRDefault="00940FF1" w:rsidP="007A6F77">
            <w:r w:rsidRPr="005A13BA">
              <w:t xml:space="preserve">Not </w:t>
            </w:r>
            <w:r w:rsidR="007A6F77" w:rsidRPr="005A13BA">
              <w:t>stated</w:t>
            </w:r>
          </w:p>
        </w:tc>
        <w:tc>
          <w:tcPr>
            <w:tcW w:w="1559" w:type="dxa"/>
          </w:tcPr>
          <w:p w14:paraId="70E77B47" w14:textId="77777777" w:rsidR="00940FF1" w:rsidRPr="005A13BA" w:rsidRDefault="00940FF1" w:rsidP="00BF2182">
            <w:r w:rsidRPr="005A13BA">
              <w:t>Beyond 60° of knee flexion.</w:t>
            </w:r>
          </w:p>
          <w:p w14:paraId="7B715697" w14:textId="77777777" w:rsidR="00940FF1" w:rsidRPr="005A13BA" w:rsidRDefault="00940FF1" w:rsidP="00BF2182"/>
          <w:p w14:paraId="4613CC2D" w14:textId="5C70E118" w:rsidR="00940FF1" w:rsidRPr="005A13BA" w:rsidRDefault="006D64C7" w:rsidP="006D64C7">
            <w:r w:rsidRPr="005A13BA">
              <w:t>V</w:t>
            </w:r>
            <w:r w:rsidR="00940FF1" w:rsidRPr="005A13BA">
              <w:t xml:space="preserve">erbal </w:t>
            </w:r>
            <w:r w:rsidRPr="005A13BA">
              <w:t xml:space="preserve">cadence, </w:t>
            </w:r>
            <w:r w:rsidR="00940FF1" w:rsidRPr="005A13BA">
              <w:t xml:space="preserve">15 </w:t>
            </w:r>
            <w:r w:rsidRPr="005A13BA">
              <w:lastRenderedPageBreak/>
              <w:t>squats per minute</w:t>
            </w:r>
            <w:r w:rsidR="00940FF1" w:rsidRPr="005A13BA">
              <w:t>.</w:t>
            </w:r>
          </w:p>
        </w:tc>
        <w:tc>
          <w:tcPr>
            <w:tcW w:w="1776" w:type="dxa"/>
          </w:tcPr>
          <w:p w14:paraId="008CB4CA" w14:textId="6AAB4460" w:rsidR="00940FF1" w:rsidRPr="005A13BA" w:rsidRDefault="007A6F77" w:rsidP="00BF2182">
            <w:r w:rsidRPr="005A13BA">
              <w:lastRenderedPageBreak/>
              <w:t>No</w:t>
            </w:r>
          </w:p>
        </w:tc>
        <w:tc>
          <w:tcPr>
            <w:tcW w:w="1893" w:type="dxa"/>
          </w:tcPr>
          <w:p w14:paraId="31006613" w14:textId="77777777" w:rsidR="00940FF1" w:rsidRPr="005A13BA" w:rsidRDefault="00940FF1" w:rsidP="00BF2182">
            <w:r w:rsidRPr="005A13BA">
              <w:t>Natural</w:t>
            </w:r>
          </w:p>
        </w:tc>
      </w:tr>
      <w:tr w:rsidR="00940FF1" w:rsidRPr="005A13BA" w14:paraId="27F67E55" w14:textId="77777777" w:rsidTr="006D64C7">
        <w:tc>
          <w:tcPr>
            <w:tcW w:w="1701" w:type="dxa"/>
          </w:tcPr>
          <w:p w14:paraId="0472B107" w14:textId="081AA15D" w:rsidR="00940FF1" w:rsidRPr="005A13BA" w:rsidRDefault="00940FF1" w:rsidP="006D64C7">
            <w:r w:rsidRPr="005A13BA">
              <w:t xml:space="preserve">Willson </w:t>
            </w:r>
            <w:r w:rsidR="006D64C7" w:rsidRPr="005A13BA">
              <w:t>and Davis</w:t>
            </w:r>
          </w:p>
        </w:tc>
        <w:tc>
          <w:tcPr>
            <w:tcW w:w="851" w:type="dxa"/>
          </w:tcPr>
          <w:p w14:paraId="3EFE0AD9" w14:textId="77777777" w:rsidR="00940FF1" w:rsidRPr="005A13BA" w:rsidRDefault="00940FF1" w:rsidP="00BF2182">
            <w:r w:rsidRPr="005A13BA">
              <w:t>2008b</w:t>
            </w:r>
          </w:p>
        </w:tc>
        <w:tc>
          <w:tcPr>
            <w:tcW w:w="1559" w:type="dxa"/>
          </w:tcPr>
          <w:p w14:paraId="32F2EE3D" w14:textId="77777777" w:rsidR="00940FF1" w:rsidRPr="005A13BA" w:rsidRDefault="00940FF1" w:rsidP="00BF2182">
            <w:r w:rsidRPr="005A13BA">
              <w:t>Not explicitly stated. From figure it can be speculated that the knee of unsupported leg flexed to approximately 90°</w:t>
            </w:r>
          </w:p>
        </w:tc>
        <w:tc>
          <w:tcPr>
            <w:tcW w:w="1413" w:type="dxa"/>
          </w:tcPr>
          <w:p w14:paraId="2CAA77F9" w14:textId="77777777" w:rsidR="00940FF1" w:rsidRPr="005A13BA" w:rsidRDefault="00940FF1" w:rsidP="00BF2182">
            <w:r w:rsidRPr="005A13BA">
              <w:t>Arms across the chest</w:t>
            </w:r>
          </w:p>
        </w:tc>
        <w:tc>
          <w:tcPr>
            <w:tcW w:w="1559" w:type="dxa"/>
          </w:tcPr>
          <w:p w14:paraId="22C94ED2" w14:textId="77777777" w:rsidR="00940FF1" w:rsidRPr="005A13BA" w:rsidRDefault="00940FF1" w:rsidP="00BF2182">
            <w:r w:rsidRPr="005A13BA">
              <w:t>Beyond 60° of knee flexion.</w:t>
            </w:r>
          </w:p>
          <w:p w14:paraId="1FE18D15" w14:textId="77777777" w:rsidR="00940FF1" w:rsidRPr="005A13BA" w:rsidRDefault="00940FF1" w:rsidP="00BF2182"/>
          <w:p w14:paraId="2AEE1A59" w14:textId="35094E17" w:rsidR="00940FF1" w:rsidRPr="005A13BA" w:rsidRDefault="006D64C7" w:rsidP="00BF2182">
            <w:r w:rsidRPr="005A13BA">
              <w:t>Verbal cadence, 15 squats per minute.</w:t>
            </w:r>
          </w:p>
        </w:tc>
        <w:tc>
          <w:tcPr>
            <w:tcW w:w="1776" w:type="dxa"/>
          </w:tcPr>
          <w:p w14:paraId="0B759942" w14:textId="77777777" w:rsidR="00940FF1" w:rsidRPr="005A13BA" w:rsidRDefault="00940FF1" w:rsidP="00BF2182">
            <w:r w:rsidRPr="005A13BA">
              <w:t>Participants given feedback during practice trials. Not monitored during trials.</w:t>
            </w:r>
          </w:p>
        </w:tc>
        <w:tc>
          <w:tcPr>
            <w:tcW w:w="1893" w:type="dxa"/>
          </w:tcPr>
          <w:p w14:paraId="3985330C" w14:textId="77777777" w:rsidR="00940FF1" w:rsidRPr="005A13BA" w:rsidRDefault="00940FF1" w:rsidP="00BF2182">
            <w:r w:rsidRPr="005A13BA">
              <w:t>Natural</w:t>
            </w:r>
          </w:p>
        </w:tc>
      </w:tr>
      <w:tr w:rsidR="00D32111" w:rsidRPr="005A13BA" w14:paraId="22297CEA" w14:textId="77777777" w:rsidTr="006D64C7">
        <w:tc>
          <w:tcPr>
            <w:tcW w:w="1701" w:type="dxa"/>
          </w:tcPr>
          <w:p w14:paraId="78E9C494" w14:textId="77777777" w:rsidR="00D32111" w:rsidRPr="005A13BA" w:rsidRDefault="00D32111" w:rsidP="00BF2182">
            <w:pPr>
              <w:rPr>
                <w:sz w:val="8"/>
                <w:szCs w:val="8"/>
              </w:rPr>
            </w:pPr>
          </w:p>
        </w:tc>
        <w:tc>
          <w:tcPr>
            <w:tcW w:w="851" w:type="dxa"/>
          </w:tcPr>
          <w:p w14:paraId="3B2752D5" w14:textId="77777777" w:rsidR="00D32111" w:rsidRPr="005A13BA" w:rsidRDefault="00D32111" w:rsidP="00BF2182">
            <w:pPr>
              <w:rPr>
                <w:sz w:val="8"/>
                <w:szCs w:val="8"/>
              </w:rPr>
            </w:pPr>
          </w:p>
        </w:tc>
        <w:tc>
          <w:tcPr>
            <w:tcW w:w="1559" w:type="dxa"/>
          </w:tcPr>
          <w:p w14:paraId="6EA192F6" w14:textId="77777777" w:rsidR="00D32111" w:rsidRPr="005A13BA" w:rsidRDefault="00D32111" w:rsidP="00BF2182">
            <w:pPr>
              <w:rPr>
                <w:sz w:val="8"/>
                <w:szCs w:val="8"/>
              </w:rPr>
            </w:pPr>
          </w:p>
        </w:tc>
        <w:tc>
          <w:tcPr>
            <w:tcW w:w="1413" w:type="dxa"/>
          </w:tcPr>
          <w:p w14:paraId="478FE28D" w14:textId="77777777" w:rsidR="00D32111" w:rsidRPr="005A13BA" w:rsidRDefault="00D32111" w:rsidP="00BF2182">
            <w:pPr>
              <w:rPr>
                <w:sz w:val="8"/>
                <w:szCs w:val="8"/>
              </w:rPr>
            </w:pPr>
          </w:p>
        </w:tc>
        <w:tc>
          <w:tcPr>
            <w:tcW w:w="1559" w:type="dxa"/>
          </w:tcPr>
          <w:p w14:paraId="75F3065F" w14:textId="77777777" w:rsidR="00D32111" w:rsidRPr="005A13BA" w:rsidRDefault="00D32111" w:rsidP="00BF2182">
            <w:pPr>
              <w:rPr>
                <w:sz w:val="8"/>
                <w:szCs w:val="8"/>
              </w:rPr>
            </w:pPr>
          </w:p>
        </w:tc>
        <w:tc>
          <w:tcPr>
            <w:tcW w:w="1776" w:type="dxa"/>
          </w:tcPr>
          <w:p w14:paraId="074871D6" w14:textId="77777777" w:rsidR="00D32111" w:rsidRPr="005A13BA" w:rsidRDefault="00D32111" w:rsidP="00BF2182">
            <w:pPr>
              <w:rPr>
                <w:sz w:val="8"/>
                <w:szCs w:val="8"/>
              </w:rPr>
            </w:pPr>
          </w:p>
        </w:tc>
        <w:tc>
          <w:tcPr>
            <w:tcW w:w="1893" w:type="dxa"/>
          </w:tcPr>
          <w:p w14:paraId="0143D405" w14:textId="77777777" w:rsidR="00D32111" w:rsidRPr="005A13BA" w:rsidRDefault="00D32111" w:rsidP="00BF2182">
            <w:pPr>
              <w:rPr>
                <w:sz w:val="8"/>
                <w:szCs w:val="8"/>
              </w:rPr>
            </w:pPr>
          </w:p>
        </w:tc>
      </w:tr>
      <w:tr w:rsidR="00940FF1" w:rsidRPr="005A13BA" w14:paraId="72B26767" w14:textId="77777777" w:rsidTr="006D64C7">
        <w:tc>
          <w:tcPr>
            <w:tcW w:w="1701" w:type="dxa"/>
            <w:tcBorders>
              <w:bottom w:val="single" w:sz="4" w:space="0" w:color="auto"/>
            </w:tcBorders>
          </w:tcPr>
          <w:p w14:paraId="36594BB6" w14:textId="77777777" w:rsidR="00940FF1" w:rsidRPr="005A13BA" w:rsidRDefault="00940FF1" w:rsidP="00BF2182">
            <w:r w:rsidRPr="005A13BA">
              <w:t>Yamazaki et al</w:t>
            </w:r>
          </w:p>
        </w:tc>
        <w:tc>
          <w:tcPr>
            <w:tcW w:w="851" w:type="dxa"/>
            <w:tcBorders>
              <w:bottom w:val="single" w:sz="4" w:space="0" w:color="auto"/>
            </w:tcBorders>
          </w:tcPr>
          <w:p w14:paraId="1ABA4DE0" w14:textId="77777777" w:rsidR="00940FF1" w:rsidRPr="005A13BA" w:rsidRDefault="00940FF1" w:rsidP="00BF2182">
            <w:r w:rsidRPr="005A13BA">
              <w:t>2010</w:t>
            </w:r>
          </w:p>
        </w:tc>
        <w:tc>
          <w:tcPr>
            <w:tcW w:w="1559" w:type="dxa"/>
            <w:tcBorders>
              <w:bottom w:val="single" w:sz="4" w:space="0" w:color="auto"/>
            </w:tcBorders>
          </w:tcPr>
          <w:p w14:paraId="784A4C29" w14:textId="77777777" w:rsidR="00940FF1" w:rsidRPr="005A13BA" w:rsidRDefault="00940FF1" w:rsidP="00BF2182">
            <w:r w:rsidRPr="005A13BA">
              <w:t>Unsupported leg behind participant</w:t>
            </w:r>
          </w:p>
        </w:tc>
        <w:tc>
          <w:tcPr>
            <w:tcW w:w="1413" w:type="dxa"/>
            <w:tcBorders>
              <w:bottom w:val="single" w:sz="4" w:space="0" w:color="auto"/>
            </w:tcBorders>
          </w:tcPr>
          <w:p w14:paraId="5558AD2A" w14:textId="77777777" w:rsidR="00940FF1" w:rsidRPr="005A13BA" w:rsidRDefault="00940FF1" w:rsidP="00BF2182">
            <w:r w:rsidRPr="005A13BA">
              <w:t>Arms across the chest</w:t>
            </w:r>
          </w:p>
        </w:tc>
        <w:tc>
          <w:tcPr>
            <w:tcW w:w="1559" w:type="dxa"/>
            <w:tcBorders>
              <w:bottom w:val="single" w:sz="4" w:space="0" w:color="auto"/>
            </w:tcBorders>
          </w:tcPr>
          <w:p w14:paraId="45F8103B" w14:textId="77777777" w:rsidR="00940FF1" w:rsidRPr="005A13BA" w:rsidRDefault="00940FF1" w:rsidP="00BF2182">
            <w:r w:rsidRPr="005A13BA">
              <w:t>Perform half squat over 10 seconds on injured, than non-injured leg.</w:t>
            </w:r>
          </w:p>
        </w:tc>
        <w:tc>
          <w:tcPr>
            <w:tcW w:w="1776" w:type="dxa"/>
            <w:tcBorders>
              <w:bottom w:val="single" w:sz="4" w:space="0" w:color="auto"/>
            </w:tcBorders>
          </w:tcPr>
          <w:p w14:paraId="58937775" w14:textId="4A69893A" w:rsidR="00940FF1" w:rsidRPr="005A13BA" w:rsidRDefault="007A6F77" w:rsidP="00BF2182">
            <w:r w:rsidRPr="005A13BA">
              <w:t>No</w:t>
            </w:r>
          </w:p>
        </w:tc>
        <w:tc>
          <w:tcPr>
            <w:tcW w:w="1893" w:type="dxa"/>
            <w:tcBorders>
              <w:bottom w:val="single" w:sz="4" w:space="0" w:color="auto"/>
            </w:tcBorders>
          </w:tcPr>
          <w:p w14:paraId="2C5A9D0B" w14:textId="77777777" w:rsidR="00940FF1" w:rsidRPr="005A13BA" w:rsidRDefault="00940FF1" w:rsidP="00BF2182">
            <w:r w:rsidRPr="005A13BA">
              <w:t>Natural</w:t>
            </w:r>
          </w:p>
        </w:tc>
      </w:tr>
    </w:tbl>
    <w:p w14:paraId="4135CD82" w14:textId="77777777" w:rsidR="00C145FB" w:rsidRPr="005A13BA" w:rsidRDefault="00C145FB" w:rsidP="004A4657">
      <w:pPr>
        <w:spacing w:after="0" w:line="360" w:lineRule="auto"/>
        <w:rPr>
          <w:b/>
        </w:rPr>
      </w:pPr>
    </w:p>
    <w:p w14:paraId="4819CE11" w14:textId="77777777" w:rsidR="00BF2182" w:rsidRPr="005A13BA" w:rsidRDefault="00BF2182" w:rsidP="00BF2182">
      <w:pPr>
        <w:pStyle w:val="Caption"/>
        <w:rPr>
          <w:b/>
        </w:rPr>
      </w:pPr>
    </w:p>
    <w:tbl>
      <w:tblPr>
        <w:tblStyle w:val="TableGrid"/>
        <w:tblW w:w="139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0"/>
        <w:gridCol w:w="982"/>
        <w:gridCol w:w="2268"/>
        <w:gridCol w:w="1701"/>
        <w:gridCol w:w="1017"/>
        <w:gridCol w:w="1109"/>
        <w:gridCol w:w="4881"/>
      </w:tblGrid>
      <w:tr w:rsidR="00BF2182" w:rsidRPr="005A13BA" w14:paraId="12E8E539" w14:textId="77777777" w:rsidTr="00AB7858">
        <w:tc>
          <w:tcPr>
            <w:tcW w:w="13948" w:type="dxa"/>
            <w:gridSpan w:val="7"/>
            <w:tcBorders>
              <w:bottom w:val="single" w:sz="4" w:space="0" w:color="auto"/>
            </w:tcBorders>
          </w:tcPr>
          <w:p w14:paraId="210333DA" w14:textId="4C99D453" w:rsidR="00BF2182" w:rsidRPr="005A13BA" w:rsidRDefault="00BF2182" w:rsidP="00BF2182">
            <w:bookmarkStart w:id="5" w:name="_Ref500339932"/>
            <w:r w:rsidRPr="005A13BA">
              <w:t xml:space="preserve">Table </w:t>
            </w:r>
            <w:r w:rsidR="00AC73A8" w:rsidRPr="005A13BA">
              <w:rPr>
                <w:noProof/>
              </w:rPr>
              <w:fldChar w:fldCharType="begin"/>
            </w:r>
            <w:r w:rsidR="00AC73A8" w:rsidRPr="005A13BA">
              <w:rPr>
                <w:noProof/>
              </w:rPr>
              <w:instrText xml:space="preserve"> SEQ Table \* ARABIC </w:instrText>
            </w:r>
            <w:r w:rsidR="00AC73A8" w:rsidRPr="005A13BA">
              <w:rPr>
                <w:noProof/>
              </w:rPr>
              <w:fldChar w:fldCharType="separate"/>
            </w:r>
            <w:r w:rsidR="007F3E90" w:rsidRPr="005A13BA">
              <w:rPr>
                <w:noProof/>
              </w:rPr>
              <w:t>4</w:t>
            </w:r>
            <w:r w:rsidR="00AC73A8" w:rsidRPr="005A13BA">
              <w:rPr>
                <w:noProof/>
              </w:rPr>
              <w:fldChar w:fldCharType="end"/>
            </w:r>
            <w:bookmarkEnd w:id="5"/>
            <w:r w:rsidRPr="005A13BA">
              <w:t>: Biomechanical outcome parameters</w:t>
            </w:r>
          </w:p>
        </w:tc>
      </w:tr>
      <w:tr w:rsidR="00BF2182" w:rsidRPr="005A13BA" w14:paraId="72374302" w14:textId="77777777" w:rsidTr="007E1A63">
        <w:tc>
          <w:tcPr>
            <w:tcW w:w="1990" w:type="dxa"/>
            <w:tcBorders>
              <w:top w:val="single" w:sz="4" w:space="0" w:color="auto"/>
            </w:tcBorders>
          </w:tcPr>
          <w:p w14:paraId="0BAE89F0" w14:textId="77777777" w:rsidR="00BF2182" w:rsidRPr="005A13BA" w:rsidRDefault="00BF2182" w:rsidP="00BF2182">
            <w:r w:rsidRPr="005A13BA">
              <w:t>Author</w:t>
            </w:r>
          </w:p>
        </w:tc>
        <w:tc>
          <w:tcPr>
            <w:tcW w:w="982" w:type="dxa"/>
            <w:tcBorders>
              <w:top w:val="single" w:sz="4" w:space="0" w:color="auto"/>
            </w:tcBorders>
          </w:tcPr>
          <w:p w14:paraId="41EE6194" w14:textId="77777777" w:rsidR="00BF2182" w:rsidRPr="005A13BA" w:rsidRDefault="00BF2182" w:rsidP="00BF2182">
            <w:r w:rsidRPr="005A13BA">
              <w:t>Year</w:t>
            </w:r>
          </w:p>
        </w:tc>
        <w:tc>
          <w:tcPr>
            <w:tcW w:w="2268" w:type="dxa"/>
            <w:tcBorders>
              <w:top w:val="single" w:sz="4" w:space="0" w:color="auto"/>
            </w:tcBorders>
          </w:tcPr>
          <w:p w14:paraId="712236BE" w14:textId="77777777" w:rsidR="00BF2182" w:rsidRPr="005A13BA" w:rsidRDefault="00BF2182" w:rsidP="00BF2182">
            <w:r w:rsidRPr="005A13BA">
              <w:t>Outcome measures</w:t>
            </w:r>
          </w:p>
        </w:tc>
        <w:tc>
          <w:tcPr>
            <w:tcW w:w="1701" w:type="dxa"/>
            <w:tcBorders>
              <w:top w:val="single" w:sz="4" w:space="0" w:color="auto"/>
            </w:tcBorders>
          </w:tcPr>
          <w:p w14:paraId="489AF7E8" w14:textId="77777777" w:rsidR="00BF2182" w:rsidRPr="005A13BA" w:rsidRDefault="00BF2182" w:rsidP="00BF2182"/>
        </w:tc>
        <w:tc>
          <w:tcPr>
            <w:tcW w:w="1017" w:type="dxa"/>
            <w:tcBorders>
              <w:top w:val="single" w:sz="4" w:space="0" w:color="auto"/>
            </w:tcBorders>
          </w:tcPr>
          <w:p w14:paraId="7C2553DF" w14:textId="77777777" w:rsidR="00BF2182" w:rsidRPr="005A13BA" w:rsidRDefault="00BF2182" w:rsidP="00BF2182"/>
        </w:tc>
        <w:tc>
          <w:tcPr>
            <w:tcW w:w="1109" w:type="dxa"/>
            <w:tcBorders>
              <w:top w:val="single" w:sz="4" w:space="0" w:color="auto"/>
            </w:tcBorders>
          </w:tcPr>
          <w:p w14:paraId="3F0F94FD" w14:textId="77777777" w:rsidR="00BF2182" w:rsidRPr="005A13BA" w:rsidRDefault="00BF2182" w:rsidP="00BF2182"/>
        </w:tc>
        <w:tc>
          <w:tcPr>
            <w:tcW w:w="4881" w:type="dxa"/>
            <w:tcBorders>
              <w:top w:val="single" w:sz="4" w:space="0" w:color="auto"/>
            </w:tcBorders>
          </w:tcPr>
          <w:p w14:paraId="53D374DE" w14:textId="77777777" w:rsidR="00BF2182" w:rsidRPr="005A13BA" w:rsidRDefault="00BF2182" w:rsidP="00BF2182">
            <w:r w:rsidRPr="005A13BA">
              <w:t>Results</w:t>
            </w:r>
          </w:p>
        </w:tc>
      </w:tr>
      <w:tr w:rsidR="00BF2182" w:rsidRPr="005A13BA" w14:paraId="3A8BCFDF" w14:textId="77777777" w:rsidTr="00AB7858">
        <w:tc>
          <w:tcPr>
            <w:tcW w:w="1990" w:type="dxa"/>
            <w:tcBorders>
              <w:bottom w:val="single" w:sz="4" w:space="0" w:color="auto"/>
            </w:tcBorders>
          </w:tcPr>
          <w:p w14:paraId="4D12A62D" w14:textId="77777777" w:rsidR="00BF2182" w:rsidRPr="005A13BA" w:rsidRDefault="00BF2182" w:rsidP="00BF2182"/>
        </w:tc>
        <w:tc>
          <w:tcPr>
            <w:tcW w:w="982" w:type="dxa"/>
            <w:tcBorders>
              <w:bottom w:val="single" w:sz="4" w:space="0" w:color="auto"/>
            </w:tcBorders>
          </w:tcPr>
          <w:p w14:paraId="5F7DEF54" w14:textId="77777777" w:rsidR="00BF2182" w:rsidRPr="005A13BA" w:rsidRDefault="00BF2182" w:rsidP="00BF2182"/>
        </w:tc>
        <w:tc>
          <w:tcPr>
            <w:tcW w:w="2268" w:type="dxa"/>
            <w:tcBorders>
              <w:bottom w:val="single" w:sz="4" w:space="0" w:color="auto"/>
            </w:tcBorders>
          </w:tcPr>
          <w:p w14:paraId="7D534154" w14:textId="77777777" w:rsidR="00BF2182" w:rsidRPr="005A13BA" w:rsidRDefault="00BF2182" w:rsidP="00BF2182">
            <w:r w:rsidRPr="005A13BA">
              <w:t>Outcome parameters</w:t>
            </w:r>
          </w:p>
        </w:tc>
        <w:tc>
          <w:tcPr>
            <w:tcW w:w="1701" w:type="dxa"/>
            <w:tcBorders>
              <w:bottom w:val="single" w:sz="4" w:space="0" w:color="auto"/>
            </w:tcBorders>
          </w:tcPr>
          <w:p w14:paraId="7DFE2F38" w14:textId="77777777" w:rsidR="00BF2182" w:rsidRPr="005A13BA" w:rsidRDefault="00BF2182" w:rsidP="00BF2182">
            <w:r w:rsidRPr="005A13BA">
              <w:t>Hardware and software</w:t>
            </w:r>
          </w:p>
        </w:tc>
        <w:tc>
          <w:tcPr>
            <w:tcW w:w="1017" w:type="dxa"/>
            <w:tcBorders>
              <w:bottom w:val="single" w:sz="4" w:space="0" w:color="auto"/>
            </w:tcBorders>
          </w:tcPr>
          <w:p w14:paraId="1B66735A" w14:textId="77777777" w:rsidR="00BF2182" w:rsidRPr="005A13BA" w:rsidRDefault="00BF2182" w:rsidP="00BF2182">
            <w:r w:rsidRPr="005A13BA">
              <w:t xml:space="preserve">Evidence of validity </w:t>
            </w:r>
          </w:p>
        </w:tc>
        <w:tc>
          <w:tcPr>
            <w:tcW w:w="1109" w:type="dxa"/>
            <w:tcBorders>
              <w:bottom w:val="single" w:sz="4" w:space="0" w:color="auto"/>
            </w:tcBorders>
          </w:tcPr>
          <w:p w14:paraId="44640ED9" w14:textId="77777777" w:rsidR="00BF2182" w:rsidRPr="005A13BA" w:rsidRDefault="00BF2182" w:rsidP="00BF2182">
            <w:r w:rsidRPr="005A13BA">
              <w:t>Evidence of reliability</w:t>
            </w:r>
          </w:p>
        </w:tc>
        <w:tc>
          <w:tcPr>
            <w:tcW w:w="4881" w:type="dxa"/>
            <w:tcBorders>
              <w:bottom w:val="single" w:sz="4" w:space="0" w:color="auto"/>
            </w:tcBorders>
          </w:tcPr>
          <w:p w14:paraId="4D9A7BCA" w14:textId="77777777" w:rsidR="00BF2182" w:rsidRPr="005A13BA" w:rsidRDefault="00BF2182" w:rsidP="00BF2182"/>
        </w:tc>
      </w:tr>
      <w:tr w:rsidR="00AB7858" w:rsidRPr="005A13BA" w14:paraId="4ADB2730" w14:textId="77777777" w:rsidTr="00AB7858">
        <w:tc>
          <w:tcPr>
            <w:tcW w:w="1990" w:type="dxa"/>
            <w:tcBorders>
              <w:top w:val="single" w:sz="4" w:space="0" w:color="auto"/>
            </w:tcBorders>
          </w:tcPr>
          <w:p w14:paraId="2E1261C0" w14:textId="77777777" w:rsidR="00AB7858" w:rsidRPr="005A13BA" w:rsidRDefault="00AB7858" w:rsidP="00BF2182">
            <w:pPr>
              <w:rPr>
                <w:sz w:val="8"/>
                <w:szCs w:val="8"/>
              </w:rPr>
            </w:pPr>
          </w:p>
        </w:tc>
        <w:tc>
          <w:tcPr>
            <w:tcW w:w="982" w:type="dxa"/>
            <w:tcBorders>
              <w:top w:val="single" w:sz="4" w:space="0" w:color="auto"/>
            </w:tcBorders>
          </w:tcPr>
          <w:p w14:paraId="123CCF1B" w14:textId="77777777" w:rsidR="00AB7858" w:rsidRPr="005A13BA" w:rsidRDefault="00AB7858" w:rsidP="00BF2182">
            <w:pPr>
              <w:rPr>
                <w:sz w:val="8"/>
                <w:szCs w:val="8"/>
              </w:rPr>
            </w:pPr>
          </w:p>
        </w:tc>
        <w:tc>
          <w:tcPr>
            <w:tcW w:w="2268" w:type="dxa"/>
            <w:tcBorders>
              <w:top w:val="single" w:sz="4" w:space="0" w:color="auto"/>
            </w:tcBorders>
          </w:tcPr>
          <w:p w14:paraId="41E1F5CE" w14:textId="77777777" w:rsidR="00AB7858" w:rsidRPr="005A13BA" w:rsidRDefault="00AB7858" w:rsidP="00BF2182">
            <w:pPr>
              <w:rPr>
                <w:sz w:val="8"/>
                <w:szCs w:val="8"/>
              </w:rPr>
            </w:pPr>
          </w:p>
        </w:tc>
        <w:tc>
          <w:tcPr>
            <w:tcW w:w="1701" w:type="dxa"/>
            <w:tcBorders>
              <w:top w:val="single" w:sz="4" w:space="0" w:color="auto"/>
            </w:tcBorders>
          </w:tcPr>
          <w:p w14:paraId="149FC61E" w14:textId="77777777" w:rsidR="00AB7858" w:rsidRPr="005A13BA" w:rsidRDefault="00AB7858" w:rsidP="00BF2182">
            <w:pPr>
              <w:rPr>
                <w:sz w:val="8"/>
                <w:szCs w:val="8"/>
              </w:rPr>
            </w:pPr>
          </w:p>
        </w:tc>
        <w:tc>
          <w:tcPr>
            <w:tcW w:w="1017" w:type="dxa"/>
            <w:tcBorders>
              <w:top w:val="single" w:sz="4" w:space="0" w:color="auto"/>
            </w:tcBorders>
          </w:tcPr>
          <w:p w14:paraId="50801E0D" w14:textId="77777777" w:rsidR="00AB7858" w:rsidRPr="005A13BA" w:rsidRDefault="00AB7858" w:rsidP="00BF2182">
            <w:pPr>
              <w:rPr>
                <w:sz w:val="8"/>
                <w:szCs w:val="8"/>
              </w:rPr>
            </w:pPr>
          </w:p>
        </w:tc>
        <w:tc>
          <w:tcPr>
            <w:tcW w:w="1109" w:type="dxa"/>
            <w:tcBorders>
              <w:top w:val="single" w:sz="4" w:space="0" w:color="auto"/>
            </w:tcBorders>
          </w:tcPr>
          <w:p w14:paraId="5E0DB88E" w14:textId="77777777" w:rsidR="00AB7858" w:rsidRPr="005A13BA" w:rsidRDefault="00AB7858" w:rsidP="00BF2182">
            <w:pPr>
              <w:rPr>
                <w:sz w:val="8"/>
                <w:szCs w:val="8"/>
              </w:rPr>
            </w:pPr>
          </w:p>
        </w:tc>
        <w:tc>
          <w:tcPr>
            <w:tcW w:w="4881" w:type="dxa"/>
            <w:tcBorders>
              <w:top w:val="single" w:sz="4" w:space="0" w:color="auto"/>
            </w:tcBorders>
          </w:tcPr>
          <w:p w14:paraId="4F6E05A3" w14:textId="77777777" w:rsidR="00AB7858" w:rsidRPr="005A13BA" w:rsidRDefault="00AB7858" w:rsidP="00BF2182">
            <w:pPr>
              <w:rPr>
                <w:sz w:val="8"/>
                <w:szCs w:val="8"/>
              </w:rPr>
            </w:pPr>
          </w:p>
        </w:tc>
      </w:tr>
      <w:tr w:rsidR="007926E4" w:rsidRPr="005A13BA" w14:paraId="2D682E9D" w14:textId="77777777" w:rsidTr="007E1A63">
        <w:tc>
          <w:tcPr>
            <w:tcW w:w="1990" w:type="dxa"/>
          </w:tcPr>
          <w:p w14:paraId="70831C58" w14:textId="07626852" w:rsidR="007926E4" w:rsidRPr="005A13BA" w:rsidRDefault="007926E4" w:rsidP="00BF2182">
            <w:r w:rsidRPr="005A13BA">
              <w:t>Carry et al</w:t>
            </w:r>
          </w:p>
        </w:tc>
        <w:tc>
          <w:tcPr>
            <w:tcW w:w="982" w:type="dxa"/>
          </w:tcPr>
          <w:p w14:paraId="70E342D8" w14:textId="310C61B1" w:rsidR="007926E4" w:rsidRPr="005A13BA" w:rsidRDefault="007926E4" w:rsidP="00BF2182">
            <w:r w:rsidRPr="005A13BA">
              <w:t>2017</w:t>
            </w:r>
          </w:p>
        </w:tc>
        <w:tc>
          <w:tcPr>
            <w:tcW w:w="2268" w:type="dxa"/>
          </w:tcPr>
          <w:p w14:paraId="6CEDDF07" w14:textId="58DFB0FF" w:rsidR="007926E4" w:rsidRPr="005A13BA" w:rsidRDefault="007926E4" w:rsidP="00BF2182">
            <w:r w:rsidRPr="005A13BA">
              <w:t>3D kinematics and kinetics</w:t>
            </w:r>
          </w:p>
          <w:p w14:paraId="08D7D68E" w14:textId="77777777" w:rsidR="007926E4" w:rsidRPr="005A13BA" w:rsidRDefault="007926E4" w:rsidP="00BF2182"/>
          <w:p w14:paraId="29D26790" w14:textId="77777777" w:rsidR="007926E4" w:rsidRPr="005A13BA" w:rsidRDefault="007926E4" w:rsidP="00BF2182">
            <w:r w:rsidRPr="005A13BA">
              <w:t>Peak knee flexion</w:t>
            </w:r>
          </w:p>
          <w:p w14:paraId="331F9447" w14:textId="77777777" w:rsidR="007926E4" w:rsidRPr="005A13BA" w:rsidRDefault="007926E4" w:rsidP="00BF2182"/>
          <w:p w14:paraId="1BC6FEB5" w14:textId="77777777" w:rsidR="007926E4" w:rsidRPr="005A13BA" w:rsidRDefault="007926E4" w:rsidP="00BF2182">
            <w:r w:rsidRPr="005A13BA">
              <w:lastRenderedPageBreak/>
              <w:t>Peak power absorption</w:t>
            </w:r>
          </w:p>
          <w:p w14:paraId="2148C891" w14:textId="77777777" w:rsidR="007926E4" w:rsidRPr="005A13BA" w:rsidRDefault="007926E4" w:rsidP="00BF2182"/>
          <w:p w14:paraId="24B37B39" w14:textId="77777777" w:rsidR="007926E4" w:rsidRPr="005A13BA" w:rsidRDefault="007926E4" w:rsidP="00BF2182">
            <w:r w:rsidRPr="005A13BA">
              <w:t>Peak power generation</w:t>
            </w:r>
          </w:p>
          <w:p w14:paraId="31410FAB" w14:textId="77777777" w:rsidR="007926E4" w:rsidRPr="005A13BA" w:rsidRDefault="007926E4" w:rsidP="00BF2182"/>
          <w:p w14:paraId="2EB1E719" w14:textId="47E45D00" w:rsidR="007926E4" w:rsidRPr="005A13BA" w:rsidRDefault="007926E4" w:rsidP="007926E4">
            <w:r w:rsidRPr="005A13BA">
              <w:t>CoP mean distance</w:t>
            </w:r>
          </w:p>
          <w:p w14:paraId="3EECFE55" w14:textId="77777777" w:rsidR="007926E4" w:rsidRPr="005A13BA" w:rsidRDefault="007926E4" w:rsidP="007926E4"/>
          <w:p w14:paraId="2F22A734" w14:textId="77777777" w:rsidR="007926E4" w:rsidRPr="005A13BA" w:rsidRDefault="007926E4" w:rsidP="007926E4">
            <w:r w:rsidRPr="005A13BA">
              <w:t>Average distance from mean CoP</w:t>
            </w:r>
          </w:p>
          <w:p w14:paraId="30A08034" w14:textId="77777777" w:rsidR="007926E4" w:rsidRPr="005A13BA" w:rsidRDefault="007926E4" w:rsidP="007926E4"/>
          <w:p w14:paraId="12A5E097" w14:textId="77777777" w:rsidR="007926E4" w:rsidRPr="005A13BA" w:rsidRDefault="007926E4" w:rsidP="007926E4">
            <w:r w:rsidRPr="005A13BA">
              <w:t>RMS distance</w:t>
            </w:r>
          </w:p>
          <w:p w14:paraId="70BECA24" w14:textId="77777777" w:rsidR="007926E4" w:rsidRPr="005A13BA" w:rsidRDefault="007926E4" w:rsidP="007926E4"/>
          <w:p w14:paraId="61A74332" w14:textId="77777777" w:rsidR="007926E4" w:rsidRPr="005A13BA" w:rsidRDefault="007926E4" w:rsidP="007926E4">
            <w:r w:rsidRPr="005A13BA">
              <w:t>RMS distance from mean CoP range</w:t>
            </w:r>
          </w:p>
          <w:p w14:paraId="487A0E28" w14:textId="77777777" w:rsidR="007926E4" w:rsidRPr="005A13BA" w:rsidRDefault="007926E4" w:rsidP="007926E4"/>
          <w:p w14:paraId="705B9D36" w14:textId="77777777" w:rsidR="007926E4" w:rsidRPr="005A13BA" w:rsidRDefault="007926E4" w:rsidP="007926E4">
            <w:r w:rsidRPr="005A13BA">
              <w:t>Maximum distance between any two CoP location</w:t>
            </w:r>
          </w:p>
          <w:p w14:paraId="0FE07802" w14:textId="77777777" w:rsidR="007926E4" w:rsidRPr="005A13BA" w:rsidRDefault="007926E4" w:rsidP="007926E4"/>
          <w:p w14:paraId="0816769A" w14:textId="77777777" w:rsidR="007926E4" w:rsidRPr="005A13BA" w:rsidRDefault="007926E4" w:rsidP="007926E4">
            <w:r w:rsidRPr="005A13BA">
              <w:t>95% CI circle area</w:t>
            </w:r>
          </w:p>
          <w:p w14:paraId="59884171" w14:textId="2B877EC1" w:rsidR="007926E4" w:rsidRPr="005A13BA" w:rsidRDefault="007926E4" w:rsidP="007926E4"/>
        </w:tc>
        <w:tc>
          <w:tcPr>
            <w:tcW w:w="1701" w:type="dxa"/>
          </w:tcPr>
          <w:p w14:paraId="562763F5" w14:textId="26F2BD87" w:rsidR="007926E4" w:rsidRPr="005A13BA" w:rsidRDefault="007926E4" w:rsidP="00BF2182">
            <w:r w:rsidRPr="005A13BA">
              <w:lastRenderedPageBreak/>
              <w:t>Vicon – plug-in gait</w:t>
            </w:r>
          </w:p>
          <w:p w14:paraId="6FC5A1CA" w14:textId="77777777" w:rsidR="007926E4" w:rsidRPr="005A13BA" w:rsidRDefault="007926E4" w:rsidP="00BF2182"/>
          <w:p w14:paraId="5B437852" w14:textId="7708EA0C" w:rsidR="00A3440B" w:rsidRPr="005A13BA" w:rsidRDefault="00A3440B" w:rsidP="00AB7858">
            <w:r w:rsidRPr="005A13BA">
              <w:t>Bertec</w:t>
            </w:r>
            <w:r w:rsidR="00AB7858" w:rsidRPr="005A13BA">
              <w:t xml:space="preserve"> force platforms</w:t>
            </w:r>
          </w:p>
        </w:tc>
        <w:tc>
          <w:tcPr>
            <w:tcW w:w="1017" w:type="dxa"/>
          </w:tcPr>
          <w:p w14:paraId="466BCDB0" w14:textId="15B44232" w:rsidR="007926E4" w:rsidRPr="005A13BA" w:rsidRDefault="007926E4" w:rsidP="00BF2182">
            <w:r w:rsidRPr="005A13BA">
              <w:t>No</w:t>
            </w:r>
          </w:p>
        </w:tc>
        <w:tc>
          <w:tcPr>
            <w:tcW w:w="1109" w:type="dxa"/>
          </w:tcPr>
          <w:p w14:paraId="30BEA1FE" w14:textId="4D64EB5D" w:rsidR="007926E4" w:rsidRPr="005A13BA" w:rsidRDefault="007926E4" w:rsidP="00BF2182">
            <w:r w:rsidRPr="005A13BA">
              <w:t>No</w:t>
            </w:r>
          </w:p>
        </w:tc>
        <w:tc>
          <w:tcPr>
            <w:tcW w:w="4881" w:type="dxa"/>
          </w:tcPr>
          <w:p w14:paraId="77C46A87" w14:textId="77777777" w:rsidR="00AB7858" w:rsidRPr="005A13BA" w:rsidRDefault="007926E4" w:rsidP="007926E4">
            <w:r w:rsidRPr="005A13BA">
              <w:t>Pea</w:t>
            </w:r>
            <w:r w:rsidR="00AB7858" w:rsidRPr="005A13BA">
              <w:t>k power absorption:</w:t>
            </w:r>
          </w:p>
          <w:p w14:paraId="2A0742C5" w14:textId="5CE92885" w:rsidR="007926E4" w:rsidRPr="005A13BA" w:rsidRDefault="007926E4" w:rsidP="007926E4">
            <w:r w:rsidRPr="005A13BA">
              <w:t>0.92W/KG higher in control group (p=0.0029)</w:t>
            </w:r>
          </w:p>
          <w:p w14:paraId="16D41DEA" w14:textId="77777777" w:rsidR="007926E4" w:rsidRPr="005A13BA" w:rsidRDefault="007926E4" w:rsidP="007926E4"/>
          <w:p w14:paraId="04216370" w14:textId="77777777" w:rsidR="00AB7858" w:rsidRPr="005A13BA" w:rsidRDefault="00AB7858" w:rsidP="007926E4">
            <w:r w:rsidRPr="005A13BA">
              <w:t>Peak power generation:</w:t>
            </w:r>
          </w:p>
          <w:p w14:paraId="7399373C" w14:textId="2DB14143" w:rsidR="007926E4" w:rsidRPr="005A13BA" w:rsidRDefault="007926E4" w:rsidP="007926E4">
            <w:r w:rsidRPr="005A13BA">
              <w:t>0.87 W/Kg higher in control group (P = 0.0081)</w:t>
            </w:r>
          </w:p>
          <w:p w14:paraId="3D1D8D5B" w14:textId="77777777" w:rsidR="007926E4" w:rsidRPr="005A13BA" w:rsidRDefault="007926E4" w:rsidP="007926E4"/>
          <w:p w14:paraId="153DCDB6" w14:textId="77777777" w:rsidR="00AB7858" w:rsidRPr="005A13BA" w:rsidRDefault="00AB7858" w:rsidP="007926E4">
            <w:r w:rsidRPr="005A13BA">
              <w:lastRenderedPageBreak/>
              <w:t>CoP range:</w:t>
            </w:r>
          </w:p>
          <w:p w14:paraId="1C596AF0" w14:textId="31C6086B" w:rsidR="007926E4" w:rsidRPr="005A13BA" w:rsidRDefault="007926E4" w:rsidP="007926E4">
            <w:r w:rsidRPr="005A13BA">
              <w:t>7.73cm higher in control group (P = 0.0403)</w:t>
            </w:r>
          </w:p>
        </w:tc>
      </w:tr>
      <w:tr w:rsidR="00AB7858" w:rsidRPr="005A13BA" w14:paraId="4AF2D185" w14:textId="77777777" w:rsidTr="007E1A63">
        <w:tc>
          <w:tcPr>
            <w:tcW w:w="1990" w:type="dxa"/>
          </w:tcPr>
          <w:p w14:paraId="27F043D0" w14:textId="77777777" w:rsidR="00AB7858" w:rsidRPr="005A13BA" w:rsidRDefault="00AB7858" w:rsidP="00BF2182">
            <w:pPr>
              <w:rPr>
                <w:sz w:val="8"/>
                <w:szCs w:val="8"/>
              </w:rPr>
            </w:pPr>
          </w:p>
        </w:tc>
        <w:tc>
          <w:tcPr>
            <w:tcW w:w="982" w:type="dxa"/>
          </w:tcPr>
          <w:p w14:paraId="47664CAB" w14:textId="77777777" w:rsidR="00AB7858" w:rsidRPr="005A13BA" w:rsidRDefault="00AB7858" w:rsidP="00BF2182">
            <w:pPr>
              <w:rPr>
                <w:sz w:val="8"/>
                <w:szCs w:val="8"/>
              </w:rPr>
            </w:pPr>
          </w:p>
        </w:tc>
        <w:tc>
          <w:tcPr>
            <w:tcW w:w="2268" w:type="dxa"/>
          </w:tcPr>
          <w:p w14:paraId="3A980840" w14:textId="77777777" w:rsidR="00AB7858" w:rsidRPr="005A13BA" w:rsidRDefault="00AB7858" w:rsidP="00BF2182">
            <w:pPr>
              <w:rPr>
                <w:sz w:val="8"/>
                <w:szCs w:val="8"/>
              </w:rPr>
            </w:pPr>
          </w:p>
        </w:tc>
        <w:tc>
          <w:tcPr>
            <w:tcW w:w="1701" w:type="dxa"/>
          </w:tcPr>
          <w:p w14:paraId="758147B4" w14:textId="77777777" w:rsidR="00AB7858" w:rsidRPr="005A13BA" w:rsidRDefault="00AB7858" w:rsidP="00BF2182">
            <w:pPr>
              <w:rPr>
                <w:sz w:val="8"/>
                <w:szCs w:val="8"/>
              </w:rPr>
            </w:pPr>
          </w:p>
        </w:tc>
        <w:tc>
          <w:tcPr>
            <w:tcW w:w="1017" w:type="dxa"/>
          </w:tcPr>
          <w:p w14:paraId="7BA8B707" w14:textId="77777777" w:rsidR="00AB7858" w:rsidRPr="005A13BA" w:rsidRDefault="00AB7858" w:rsidP="00BF2182">
            <w:pPr>
              <w:rPr>
                <w:sz w:val="8"/>
                <w:szCs w:val="8"/>
              </w:rPr>
            </w:pPr>
          </w:p>
        </w:tc>
        <w:tc>
          <w:tcPr>
            <w:tcW w:w="1109" w:type="dxa"/>
          </w:tcPr>
          <w:p w14:paraId="12828474" w14:textId="77777777" w:rsidR="00AB7858" w:rsidRPr="005A13BA" w:rsidRDefault="00AB7858" w:rsidP="00BF2182">
            <w:pPr>
              <w:rPr>
                <w:sz w:val="8"/>
                <w:szCs w:val="8"/>
              </w:rPr>
            </w:pPr>
          </w:p>
        </w:tc>
        <w:tc>
          <w:tcPr>
            <w:tcW w:w="4881" w:type="dxa"/>
          </w:tcPr>
          <w:p w14:paraId="342001D3" w14:textId="77777777" w:rsidR="00AB7858" w:rsidRPr="005A13BA" w:rsidRDefault="00AB7858" w:rsidP="007926E4">
            <w:pPr>
              <w:rPr>
                <w:sz w:val="8"/>
                <w:szCs w:val="8"/>
              </w:rPr>
            </w:pPr>
          </w:p>
        </w:tc>
      </w:tr>
      <w:tr w:rsidR="00BF2182" w:rsidRPr="005A13BA" w14:paraId="69B35AF8" w14:textId="77777777" w:rsidTr="007E1A63">
        <w:tc>
          <w:tcPr>
            <w:tcW w:w="1990" w:type="dxa"/>
          </w:tcPr>
          <w:p w14:paraId="20B26F89" w14:textId="77777777" w:rsidR="00BF2182" w:rsidRPr="005A13BA" w:rsidRDefault="00BF2182" w:rsidP="00BF2182">
            <w:r w:rsidRPr="005A13BA">
              <w:t>Hatton et al</w:t>
            </w:r>
          </w:p>
        </w:tc>
        <w:tc>
          <w:tcPr>
            <w:tcW w:w="982" w:type="dxa"/>
          </w:tcPr>
          <w:p w14:paraId="786DA638" w14:textId="77777777" w:rsidR="00BF2182" w:rsidRPr="005A13BA" w:rsidRDefault="00BF2182" w:rsidP="00BF2182">
            <w:r w:rsidRPr="005A13BA">
              <w:t>2004</w:t>
            </w:r>
          </w:p>
        </w:tc>
        <w:tc>
          <w:tcPr>
            <w:tcW w:w="2268" w:type="dxa"/>
          </w:tcPr>
          <w:p w14:paraId="218EAF2D" w14:textId="77777777" w:rsidR="00BF2182" w:rsidRPr="005A13BA" w:rsidRDefault="00BF2182" w:rsidP="00BF2182">
            <w:r w:rsidRPr="005A13BA">
              <w:t>CoP path length</w:t>
            </w:r>
          </w:p>
          <w:p w14:paraId="79E31C7F" w14:textId="77777777" w:rsidR="00BF2182" w:rsidRPr="005A13BA" w:rsidRDefault="00BF2182" w:rsidP="00BF2182"/>
          <w:p w14:paraId="18C93B76" w14:textId="77777777" w:rsidR="00BF2182" w:rsidRPr="005A13BA" w:rsidRDefault="00BF2182" w:rsidP="00BF2182">
            <w:r w:rsidRPr="005A13BA">
              <w:t>Range of CoP in anterior/posterior and medial/lateral directions</w:t>
            </w:r>
          </w:p>
          <w:p w14:paraId="7AFAD323" w14:textId="77777777" w:rsidR="00BF2182" w:rsidRPr="005A13BA" w:rsidRDefault="00BF2182" w:rsidP="00BF2182"/>
          <w:p w14:paraId="0382EB8A" w14:textId="77777777" w:rsidR="00BF2182" w:rsidRPr="005A13BA" w:rsidRDefault="00BF2182" w:rsidP="00BF2182">
            <w:r w:rsidRPr="005A13BA">
              <w:t>Standard deviation of CoP in A/P and M/L directions</w:t>
            </w:r>
          </w:p>
        </w:tc>
        <w:tc>
          <w:tcPr>
            <w:tcW w:w="1701" w:type="dxa"/>
          </w:tcPr>
          <w:p w14:paraId="5092D07E" w14:textId="77777777" w:rsidR="00BF2182" w:rsidRPr="005A13BA" w:rsidRDefault="00BF2182" w:rsidP="00BF2182">
            <w:r w:rsidRPr="005A13BA">
              <w:t>Wii Balance Board</w:t>
            </w:r>
          </w:p>
        </w:tc>
        <w:tc>
          <w:tcPr>
            <w:tcW w:w="1017" w:type="dxa"/>
          </w:tcPr>
          <w:p w14:paraId="2B5556EE" w14:textId="77777777" w:rsidR="00BF2182" w:rsidRPr="005A13BA" w:rsidRDefault="00BF2182" w:rsidP="00BF2182">
            <w:r w:rsidRPr="005A13BA">
              <w:t>No</w:t>
            </w:r>
          </w:p>
        </w:tc>
        <w:tc>
          <w:tcPr>
            <w:tcW w:w="1109" w:type="dxa"/>
          </w:tcPr>
          <w:p w14:paraId="03F4A42F" w14:textId="77777777" w:rsidR="00BF2182" w:rsidRPr="005A13BA" w:rsidRDefault="00BF2182" w:rsidP="00BF2182">
            <w:r w:rsidRPr="005A13BA">
              <w:t>Yes</w:t>
            </w:r>
          </w:p>
        </w:tc>
        <w:tc>
          <w:tcPr>
            <w:tcW w:w="4881" w:type="dxa"/>
          </w:tcPr>
          <w:p w14:paraId="5B4B49A2" w14:textId="7CC9F30B" w:rsidR="00BF2182" w:rsidRPr="005A13BA" w:rsidRDefault="00BF2182" w:rsidP="00BF2182">
            <w:r w:rsidRPr="005A13BA">
              <w:t>Greater M</w:t>
            </w:r>
            <w:r w:rsidR="00AB7858" w:rsidRPr="005A13BA">
              <w:t>edial</w:t>
            </w:r>
            <w:r w:rsidRPr="005A13BA">
              <w:t>/L</w:t>
            </w:r>
            <w:r w:rsidR="00AB7858" w:rsidRPr="005A13BA">
              <w:t>ateral</w:t>
            </w:r>
            <w:r w:rsidRPr="005A13BA">
              <w:t xml:space="preserve"> CoP range in hip chonropathy (p = 0.023)</w:t>
            </w:r>
          </w:p>
          <w:p w14:paraId="7254AC48" w14:textId="77777777" w:rsidR="00BF2182" w:rsidRPr="005A13BA" w:rsidRDefault="00BF2182" w:rsidP="00BF2182">
            <w:r w:rsidRPr="005A13BA">
              <w:t>Control = 3.14cm±0.45</w:t>
            </w:r>
          </w:p>
          <w:p w14:paraId="35623D98" w14:textId="6A7DD90A" w:rsidR="00BF2182" w:rsidRPr="005A13BA" w:rsidRDefault="00BF2182" w:rsidP="00BF2182">
            <w:r w:rsidRPr="005A13BA">
              <w:t>Hip Chon = 3.5cm±0.77</w:t>
            </w:r>
          </w:p>
          <w:p w14:paraId="78FC5222" w14:textId="77777777" w:rsidR="00AB7858" w:rsidRPr="005A13BA" w:rsidRDefault="00AB7858" w:rsidP="00BF2182"/>
          <w:p w14:paraId="14E1B861" w14:textId="2F7842DE" w:rsidR="00BF2182" w:rsidRPr="005A13BA" w:rsidRDefault="00BF2182" w:rsidP="00BF2182">
            <w:r w:rsidRPr="005A13BA">
              <w:t>Greater A</w:t>
            </w:r>
            <w:r w:rsidR="00AB7858" w:rsidRPr="005A13BA">
              <w:t>nterior</w:t>
            </w:r>
            <w:r w:rsidRPr="005A13BA">
              <w:t>/P</w:t>
            </w:r>
            <w:r w:rsidR="00AB7858" w:rsidRPr="005A13BA">
              <w:t>osterior</w:t>
            </w:r>
            <w:r w:rsidRPr="005A13BA">
              <w:t xml:space="preserve"> SD</w:t>
            </w:r>
            <w:r w:rsidR="00AB7858" w:rsidRPr="005A13BA">
              <w:t xml:space="preserve"> of CoP</w:t>
            </w:r>
            <w:r w:rsidRPr="005A13BA">
              <w:t xml:space="preserve"> in hip chondropathy (p = 0.043)</w:t>
            </w:r>
          </w:p>
          <w:p w14:paraId="326B11A5" w14:textId="77777777" w:rsidR="00BF2182" w:rsidRPr="005A13BA" w:rsidRDefault="00BF2182" w:rsidP="00BF2182">
            <w:r w:rsidRPr="005A13BA">
              <w:t>Control = 1.19cm±0.31</w:t>
            </w:r>
          </w:p>
          <w:p w14:paraId="1A0FC2DD" w14:textId="02F41BAB" w:rsidR="00BF2182" w:rsidRPr="005A13BA" w:rsidRDefault="00BF2182" w:rsidP="00BF2182">
            <w:r w:rsidRPr="005A13BA">
              <w:t>Hip Chon</w:t>
            </w:r>
            <w:r w:rsidR="007E1A63" w:rsidRPr="005A13BA">
              <w:t xml:space="preserve"> = 1.37cm±0.47</w:t>
            </w:r>
          </w:p>
        </w:tc>
      </w:tr>
      <w:tr w:rsidR="00AB7858" w:rsidRPr="005A13BA" w14:paraId="190B23A1" w14:textId="77777777" w:rsidTr="007E1A63">
        <w:tc>
          <w:tcPr>
            <w:tcW w:w="1990" w:type="dxa"/>
          </w:tcPr>
          <w:p w14:paraId="68CD1D8C" w14:textId="77777777" w:rsidR="00AB7858" w:rsidRPr="005A13BA" w:rsidRDefault="00AB7858" w:rsidP="00BF2182">
            <w:pPr>
              <w:rPr>
                <w:sz w:val="8"/>
                <w:szCs w:val="8"/>
              </w:rPr>
            </w:pPr>
          </w:p>
        </w:tc>
        <w:tc>
          <w:tcPr>
            <w:tcW w:w="982" w:type="dxa"/>
          </w:tcPr>
          <w:p w14:paraId="1FF37587" w14:textId="77777777" w:rsidR="00AB7858" w:rsidRPr="005A13BA" w:rsidRDefault="00AB7858" w:rsidP="00BF2182">
            <w:pPr>
              <w:rPr>
                <w:sz w:val="8"/>
                <w:szCs w:val="8"/>
              </w:rPr>
            </w:pPr>
          </w:p>
        </w:tc>
        <w:tc>
          <w:tcPr>
            <w:tcW w:w="2268" w:type="dxa"/>
          </w:tcPr>
          <w:p w14:paraId="59F08493" w14:textId="77777777" w:rsidR="00AB7858" w:rsidRPr="005A13BA" w:rsidRDefault="00AB7858" w:rsidP="00BF2182">
            <w:pPr>
              <w:rPr>
                <w:sz w:val="8"/>
                <w:szCs w:val="8"/>
              </w:rPr>
            </w:pPr>
          </w:p>
        </w:tc>
        <w:tc>
          <w:tcPr>
            <w:tcW w:w="1701" w:type="dxa"/>
          </w:tcPr>
          <w:p w14:paraId="7B1ACEA5" w14:textId="77777777" w:rsidR="00AB7858" w:rsidRPr="005A13BA" w:rsidRDefault="00AB7858" w:rsidP="00BF2182">
            <w:pPr>
              <w:rPr>
                <w:sz w:val="8"/>
                <w:szCs w:val="8"/>
              </w:rPr>
            </w:pPr>
          </w:p>
        </w:tc>
        <w:tc>
          <w:tcPr>
            <w:tcW w:w="1017" w:type="dxa"/>
          </w:tcPr>
          <w:p w14:paraId="4E768893" w14:textId="77777777" w:rsidR="00AB7858" w:rsidRPr="005A13BA" w:rsidRDefault="00AB7858" w:rsidP="00BF2182">
            <w:pPr>
              <w:rPr>
                <w:sz w:val="8"/>
                <w:szCs w:val="8"/>
              </w:rPr>
            </w:pPr>
          </w:p>
        </w:tc>
        <w:tc>
          <w:tcPr>
            <w:tcW w:w="1109" w:type="dxa"/>
          </w:tcPr>
          <w:p w14:paraId="34625A53" w14:textId="77777777" w:rsidR="00AB7858" w:rsidRPr="005A13BA" w:rsidRDefault="00AB7858" w:rsidP="00BF2182">
            <w:pPr>
              <w:rPr>
                <w:sz w:val="8"/>
                <w:szCs w:val="8"/>
              </w:rPr>
            </w:pPr>
          </w:p>
        </w:tc>
        <w:tc>
          <w:tcPr>
            <w:tcW w:w="4881" w:type="dxa"/>
          </w:tcPr>
          <w:p w14:paraId="3C3003B6" w14:textId="77777777" w:rsidR="00AB7858" w:rsidRPr="005A13BA" w:rsidRDefault="00AB7858" w:rsidP="00BF2182">
            <w:pPr>
              <w:rPr>
                <w:sz w:val="8"/>
                <w:szCs w:val="8"/>
              </w:rPr>
            </w:pPr>
          </w:p>
        </w:tc>
      </w:tr>
      <w:tr w:rsidR="00BF2182" w:rsidRPr="005A13BA" w14:paraId="55013659" w14:textId="77777777" w:rsidTr="007E1A63">
        <w:tc>
          <w:tcPr>
            <w:tcW w:w="1990" w:type="dxa"/>
          </w:tcPr>
          <w:p w14:paraId="20B5CF43" w14:textId="77777777" w:rsidR="00BF2182" w:rsidRPr="005A13BA" w:rsidRDefault="00BF2182" w:rsidP="00BF2182">
            <w:r w:rsidRPr="005A13BA">
              <w:lastRenderedPageBreak/>
              <w:t>Herrington</w:t>
            </w:r>
          </w:p>
        </w:tc>
        <w:tc>
          <w:tcPr>
            <w:tcW w:w="982" w:type="dxa"/>
          </w:tcPr>
          <w:p w14:paraId="79DCF7C8" w14:textId="77777777" w:rsidR="00BF2182" w:rsidRPr="005A13BA" w:rsidRDefault="00BF2182" w:rsidP="00BF2182">
            <w:r w:rsidRPr="005A13BA">
              <w:t>2014</w:t>
            </w:r>
          </w:p>
        </w:tc>
        <w:tc>
          <w:tcPr>
            <w:tcW w:w="2268" w:type="dxa"/>
          </w:tcPr>
          <w:p w14:paraId="2D1AA792" w14:textId="77777777" w:rsidR="00BF2182" w:rsidRPr="005A13BA" w:rsidRDefault="00BF2182" w:rsidP="00BF2182">
            <w:r w:rsidRPr="005A13BA">
              <w:t>2D frontal plane projection angle of knee valgus at lowest point of knee flexion</w:t>
            </w:r>
          </w:p>
        </w:tc>
        <w:tc>
          <w:tcPr>
            <w:tcW w:w="1701" w:type="dxa"/>
          </w:tcPr>
          <w:p w14:paraId="729B65E0" w14:textId="29D34030" w:rsidR="00BF2182" w:rsidRPr="005A13BA" w:rsidRDefault="00BF2182" w:rsidP="00BF2182">
            <w:r w:rsidRPr="005A13BA">
              <w:t>Digital video camera at 50</w:t>
            </w:r>
            <w:r w:rsidR="00F25288" w:rsidRPr="005A13BA">
              <w:t>H</w:t>
            </w:r>
            <w:r w:rsidRPr="005A13BA">
              <w:t>z.</w:t>
            </w:r>
          </w:p>
          <w:p w14:paraId="4EA03A69" w14:textId="77777777" w:rsidR="00BF2182" w:rsidRPr="005A13BA" w:rsidRDefault="00BF2182" w:rsidP="00BF2182">
            <w:r w:rsidRPr="005A13BA">
              <w:t>Video digitised using Quintic software</w:t>
            </w:r>
          </w:p>
        </w:tc>
        <w:tc>
          <w:tcPr>
            <w:tcW w:w="1017" w:type="dxa"/>
          </w:tcPr>
          <w:p w14:paraId="73EDA7AE" w14:textId="77777777" w:rsidR="00BF2182" w:rsidRPr="005A13BA" w:rsidRDefault="00BF2182" w:rsidP="00BF2182">
            <w:r w:rsidRPr="005A13BA">
              <w:t>No</w:t>
            </w:r>
          </w:p>
        </w:tc>
        <w:tc>
          <w:tcPr>
            <w:tcW w:w="1109" w:type="dxa"/>
          </w:tcPr>
          <w:p w14:paraId="7F46C0BC" w14:textId="77777777" w:rsidR="00BF2182" w:rsidRPr="005A13BA" w:rsidRDefault="00BF2182" w:rsidP="00BF2182">
            <w:r w:rsidRPr="005A13BA">
              <w:t>Yes</w:t>
            </w:r>
          </w:p>
        </w:tc>
        <w:tc>
          <w:tcPr>
            <w:tcW w:w="4881" w:type="dxa"/>
          </w:tcPr>
          <w:p w14:paraId="585CD652" w14:textId="72A59376" w:rsidR="00BF2182" w:rsidRPr="005A13BA" w:rsidRDefault="00BF2182" w:rsidP="00BF2182">
            <w:r w:rsidRPr="005A13BA">
              <w:t xml:space="preserve">Significant difference between injured limb of </w:t>
            </w:r>
            <w:r w:rsidR="00AB7858" w:rsidRPr="005A13BA">
              <w:t xml:space="preserve">PFP </w:t>
            </w:r>
            <w:r w:rsidRPr="005A13BA">
              <w:t>group and control (non-dominant side) and injured limb to non-injured limb with PFP group.</w:t>
            </w:r>
          </w:p>
          <w:p w14:paraId="7C96E286" w14:textId="77777777" w:rsidR="00BF2182" w:rsidRPr="005A13BA" w:rsidRDefault="00BF2182" w:rsidP="00BF2182"/>
          <w:p w14:paraId="437D2D9C" w14:textId="77777777" w:rsidR="00BF2182" w:rsidRPr="005A13BA" w:rsidRDefault="00BF2182" w:rsidP="00BF2182">
            <w:r w:rsidRPr="005A13BA">
              <w:t>Control: 8.4°±5.1</w:t>
            </w:r>
          </w:p>
          <w:p w14:paraId="344B881F" w14:textId="77777777" w:rsidR="00BF2182" w:rsidRPr="005A13BA" w:rsidRDefault="00BF2182" w:rsidP="00BF2182">
            <w:r w:rsidRPr="005A13BA">
              <w:t>PFP injured: 16.8°±5.4</w:t>
            </w:r>
          </w:p>
          <w:p w14:paraId="50B1EDEB" w14:textId="08EA4311" w:rsidR="00BF2182" w:rsidRPr="005A13BA" w:rsidRDefault="00AB7858" w:rsidP="00AB7858">
            <w:r w:rsidRPr="005A13BA">
              <w:t>PFP non-injured: ~10</w:t>
            </w:r>
            <w:r w:rsidR="00BF2182" w:rsidRPr="005A13BA">
              <w:t>.</w:t>
            </w:r>
          </w:p>
        </w:tc>
      </w:tr>
      <w:tr w:rsidR="00AB7858" w:rsidRPr="005A13BA" w14:paraId="7DD6FFBC" w14:textId="77777777" w:rsidTr="007E1A63">
        <w:tc>
          <w:tcPr>
            <w:tcW w:w="1990" w:type="dxa"/>
          </w:tcPr>
          <w:p w14:paraId="6A462367" w14:textId="77777777" w:rsidR="00AB7858" w:rsidRPr="005A13BA" w:rsidRDefault="00AB7858" w:rsidP="00BF2182">
            <w:pPr>
              <w:rPr>
                <w:sz w:val="8"/>
                <w:szCs w:val="8"/>
              </w:rPr>
            </w:pPr>
          </w:p>
        </w:tc>
        <w:tc>
          <w:tcPr>
            <w:tcW w:w="982" w:type="dxa"/>
          </w:tcPr>
          <w:p w14:paraId="1FC9158A" w14:textId="77777777" w:rsidR="00AB7858" w:rsidRPr="005A13BA" w:rsidRDefault="00AB7858" w:rsidP="00BF2182">
            <w:pPr>
              <w:rPr>
                <w:sz w:val="8"/>
                <w:szCs w:val="8"/>
              </w:rPr>
            </w:pPr>
          </w:p>
        </w:tc>
        <w:tc>
          <w:tcPr>
            <w:tcW w:w="2268" w:type="dxa"/>
          </w:tcPr>
          <w:p w14:paraId="004C10ED" w14:textId="77777777" w:rsidR="00AB7858" w:rsidRPr="005A13BA" w:rsidRDefault="00AB7858" w:rsidP="00BF2182">
            <w:pPr>
              <w:rPr>
                <w:sz w:val="8"/>
                <w:szCs w:val="8"/>
              </w:rPr>
            </w:pPr>
          </w:p>
        </w:tc>
        <w:tc>
          <w:tcPr>
            <w:tcW w:w="1701" w:type="dxa"/>
          </w:tcPr>
          <w:p w14:paraId="0131F3A6" w14:textId="77777777" w:rsidR="00AB7858" w:rsidRPr="005A13BA" w:rsidRDefault="00AB7858" w:rsidP="00BF2182">
            <w:pPr>
              <w:rPr>
                <w:sz w:val="8"/>
                <w:szCs w:val="8"/>
              </w:rPr>
            </w:pPr>
          </w:p>
        </w:tc>
        <w:tc>
          <w:tcPr>
            <w:tcW w:w="1017" w:type="dxa"/>
          </w:tcPr>
          <w:p w14:paraId="745CC679" w14:textId="77777777" w:rsidR="00AB7858" w:rsidRPr="005A13BA" w:rsidRDefault="00AB7858" w:rsidP="00BF2182">
            <w:pPr>
              <w:rPr>
                <w:sz w:val="8"/>
                <w:szCs w:val="8"/>
              </w:rPr>
            </w:pPr>
          </w:p>
        </w:tc>
        <w:tc>
          <w:tcPr>
            <w:tcW w:w="1109" w:type="dxa"/>
          </w:tcPr>
          <w:p w14:paraId="26370DC0" w14:textId="77777777" w:rsidR="00AB7858" w:rsidRPr="005A13BA" w:rsidRDefault="00AB7858" w:rsidP="00BF2182">
            <w:pPr>
              <w:rPr>
                <w:sz w:val="8"/>
                <w:szCs w:val="8"/>
              </w:rPr>
            </w:pPr>
          </w:p>
        </w:tc>
        <w:tc>
          <w:tcPr>
            <w:tcW w:w="4881" w:type="dxa"/>
          </w:tcPr>
          <w:p w14:paraId="29174C4D" w14:textId="77777777" w:rsidR="00AB7858" w:rsidRPr="005A13BA" w:rsidRDefault="00AB7858" w:rsidP="00BF2182">
            <w:pPr>
              <w:rPr>
                <w:sz w:val="8"/>
                <w:szCs w:val="8"/>
              </w:rPr>
            </w:pPr>
          </w:p>
        </w:tc>
      </w:tr>
      <w:tr w:rsidR="00BF2182" w:rsidRPr="005A13BA" w14:paraId="4122090E" w14:textId="77777777" w:rsidTr="007E1A63">
        <w:tc>
          <w:tcPr>
            <w:tcW w:w="1990" w:type="dxa"/>
          </w:tcPr>
          <w:p w14:paraId="2A8ED657" w14:textId="24A91020" w:rsidR="00BF2182" w:rsidRPr="005A13BA" w:rsidRDefault="006D64C7" w:rsidP="00BF2182">
            <w:r w:rsidRPr="005A13BA">
              <w:t>Kvist</w:t>
            </w:r>
          </w:p>
        </w:tc>
        <w:tc>
          <w:tcPr>
            <w:tcW w:w="982" w:type="dxa"/>
          </w:tcPr>
          <w:p w14:paraId="44C1918F" w14:textId="77777777" w:rsidR="00BF2182" w:rsidRPr="005A13BA" w:rsidRDefault="00BF2182" w:rsidP="00BF2182">
            <w:r w:rsidRPr="005A13BA">
              <w:t>2005</w:t>
            </w:r>
          </w:p>
        </w:tc>
        <w:tc>
          <w:tcPr>
            <w:tcW w:w="2268" w:type="dxa"/>
          </w:tcPr>
          <w:p w14:paraId="50F9FF81" w14:textId="5DB45E23" w:rsidR="00BF2182" w:rsidRPr="005A13BA" w:rsidRDefault="00AB7858" w:rsidP="00BF2182">
            <w:r w:rsidRPr="005A13BA">
              <w:t>Maximum knee flexion angle</w:t>
            </w:r>
          </w:p>
          <w:p w14:paraId="21CBC890" w14:textId="77777777" w:rsidR="00BF2182" w:rsidRPr="005A13BA" w:rsidRDefault="00BF2182" w:rsidP="00BF2182"/>
          <w:p w14:paraId="21DA07D8" w14:textId="77777777" w:rsidR="00BF2182" w:rsidRPr="005A13BA" w:rsidRDefault="00BF2182" w:rsidP="00BF2182">
            <w:r w:rsidRPr="005A13BA">
              <w:t>Maximum tibial translation</w:t>
            </w:r>
          </w:p>
        </w:tc>
        <w:tc>
          <w:tcPr>
            <w:tcW w:w="1701" w:type="dxa"/>
          </w:tcPr>
          <w:p w14:paraId="446BA08B" w14:textId="77777777" w:rsidR="00BF2182" w:rsidRPr="005A13BA" w:rsidRDefault="00BF2182" w:rsidP="00BF2182">
            <w:r w:rsidRPr="005A13BA">
              <w:t>Computerised goniometer linkage at 2000Hz</w:t>
            </w:r>
          </w:p>
        </w:tc>
        <w:tc>
          <w:tcPr>
            <w:tcW w:w="1017" w:type="dxa"/>
          </w:tcPr>
          <w:p w14:paraId="6FFABB60" w14:textId="77777777" w:rsidR="00BF2182" w:rsidRPr="005A13BA" w:rsidRDefault="00BF2182" w:rsidP="00BF2182">
            <w:r w:rsidRPr="005A13BA">
              <w:t>Yes</w:t>
            </w:r>
          </w:p>
        </w:tc>
        <w:tc>
          <w:tcPr>
            <w:tcW w:w="1109" w:type="dxa"/>
          </w:tcPr>
          <w:p w14:paraId="00F34BA3" w14:textId="77777777" w:rsidR="00BF2182" w:rsidRPr="005A13BA" w:rsidRDefault="00BF2182" w:rsidP="00BF2182">
            <w:r w:rsidRPr="005A13BA">
              <w:t>Yes</w:t>
            </w:r>
          </w:p>
        </w:tc>
        <w:tc>
          <w:tcPr>
            <w:tcW w:w="4881" w:type="dxa"/>
          </w:tcPr>
          <w:p w14:paraId="10A96623" w14:textId="77777777" w:rsidR="00BF2182" w:rsidRPr="005A13BA" w:rsidRDefault="00BF2182" w:rsidP="00BF2182">
            <w:r w:rsidRPr="005A13BA">
              <w:t>Significantly more knee translation in ACL injured leg compared to control group, and ACL injured leg to non-injured leg within ACL group.</w:t>
            </w:r>
          </w:p>
          <w:p w14:paraId="4DC00FDA" w14:textId="77777777" w:rsidR="00BF2182" w:rsidRPr="005A13BA" w:rsidRDefault="00BF2182" w:rsidP="00BF2182"/>
          <w:p w14:paraId="5C2CF9F2" w14:textId="77777777" w:rsidR="00BF2182" w:rsidRPr="005A13BA" w:rsidRDefault="00BF2182" w:rsidP="00BF2182">
            <w:r w:rsidRPr="005A13BA">
              <w:t>ACL injured: 9.1mm ± 2.5</w:t>
            </w:r>
          </w:p>
          <w:p w14:paraId="447D8FAE" w14:textId="61000652" w:rsidR="00BF2182" w:rsidRPr="005A13BA" w:rsidRDefault="00BF2182" w:rsidP="00BF2182">
            <w:r w:rsidRPr="005A13BA">
              <w:t>ACL non-injured: 8.1</w:t>
            </w:r>
            <w:r w:rsidR="000D53C2" w:rsidRPr="005A13BA">
              <w:t>mm</w:t>
            </w:r>
            <w:r w:rsidRPr="005A13BA">
              <w:t xml:space="preserve"> ± 3.7</w:t>
            </w:r>
          </w:p>
          <w:p w14:paraId="1FFDED17" w14:textId="5666F999" w:rsidR="00BF2182" w:rsidRPr="005A13BA" w:rsidRDefault="007E1A63" w:rsidP="00BF2182">
            <w:r w:rsidRPr="005A13BA">
              <w:t>Control: 6.7</w:t>
            </w:r>
            <w:r w:rsidR="000D53C2" w:rsidRPr="005A13BA">
              <w:t>mm</w:t>
            </w:r>
            <w:r w:rsidRPr="005A13BA">
              <w:t xml:space="preserve"> ± 2.4</w:t>
            </w:r>
          </w:p>
          <w:p w14:paraId="6B7D4DE4" w14:textId="77777777" w:rsidR="00BF2182" w:rsidRPr="005A13BA" w:rsidRDefault="00BF2182" w:rsidP="00BF2182">
            <w:r w:rsidRPr="005A13BA">
              <w:br/>
            </w:r>
          </w:p>
        </w:tc>
      </w:tr>
      <w:tr w:rsidR="00AB7858" w:rsidRPr="005A13BA" w14:paraId="31D0B193" w14:textId="77777777" w:rsidTr="007E1A63">
        <w:tc>
          <w:tcPr>
            <w:tcW w:w="1990" w:type="dxa"/>
          </w:tcPr>
          <w:p w14:paraId="7C210097" w14:textId="77777777" w:rsidR="00AB7858" w:rsidRPr="005A13BA" w:rsidRDefault="00AB7858" w:rsidP="00BF2182">
            <w:pPr>
              <w:rPr>
                <w:sz w:val="8"/>
                <w:szCs w:val="8"/>
              </w:rPr>
            </w:pPr>
          </w:p>
        </w:tc>
        <w:tc>
          <w:tcPr>
            <w:tcW w:w="982" w:type="dxa"/>
          </w:tcPr>
          <w:p w14:paraId="19209DB0" w14:textId="77777777" w:rsidR="00AB7858" w:rsidRPr="005A13BA" w:rsidRDefault="00AB7858" w:rsidP="00BF2182">
            <w:pPr>
              <w:rPr>
                <w:sz w:val="8"/>
                <w:szCs w:val="8"/>
              </w:rPr>
            </w:pPr>
          </w:p>
        </w:tc>
        <w:tc>
          <w:tcPr>
            <w:tcW w:w="2268" w:type="dxa"/>
          </w:tcPr>
          <w:p w14:paraId="134E3418" w14:textId="77777777" w:rsidR="00AB7858" w:rsidRPr="005A13BA" w:rsidRDefault="00AB7858" w:rsidP="00BF2182">
            <w:pPr>
              <w:rPr>
                <w:sz w:val="8"/>
                <w:szCs w:val="8"/>
              </w:rPr>
            </w:pPr>
          </w:p>
        </w:tc>
        <w:tc>
          <w:tcPr>
            <w:tcW w:w="1701" w:type="dxa"/>
          </w:tcPr>
          <w:p w14:paraId="3A313750" w14:textId="77777777" w:rsidR="00AB7858" w:rsidRPr="005A13BA" w:rsidRDefault="00AB7858" w:rsidP="00BF2182">
            <w:pPr>
              <w:rPr>
                <w:sz w:val="8"/>
                <w:szCs w:val="8"/>
              </w:rPr>
            </w:pPr>
          </w:p>
        </w:tc>
        <w:tc>
          <w:tcPr>
            <w:tcW w:w="1017" w:type="dxa"/>
          </w:tcPr>
          <w:p w14:paraId="0D23D38E" w14:textId="77777777" w:rsidR="00AB7858" w:rsidRPr="005A13BA" w:rsidRDefault="00AB7858" w:rsidP="00BF2182">
            <w:pPr>
              <w:rPr>
                <w:sz w:val="8"/>
                <w:szCs w:val="8"/>
              </w:rPr>
            </w:pPr>
          </w:p>
        </w:tc>
        <w:tc>
          <w:tcPr>
            <w:tcW w:w="1109" w:type="dxa"/>
          </w:tcPr>
          <w:p w14:paraId="327799BF" w14:textId="77777777" w:rsidR="00AB7858" w:rsidRPr="005A13BA" w:rsidRDefault="00AB7858" w:rsidP="00BF2182">
            <w:pPr>
              <w:rPr>
                <w:sz w:val="8"/>
                <w:szCs w:val="8"/>
              </w:rPr>
            </w:pPr>
          </w:p>
        </w:tc>
        <w:tc>
          <w:tcPr>
            <w:tcW w:w="4881" w:type="dxa"/>
          </w:tcPr>
          <w:p w14:paraId="3151FFD7" w14:textId="77777777" w:rsidR="00AB7858" w:rsidRPr="005A13BA" w:rsidRDefault="00AB7858" w:rsidP="00BF2182">
            <w:pPr>
              <w:rPr>
                <w:sz w:val="8"/>
                <w:szCs w:val="8"/>
              </w:rPr>
            </w:pPr>
          </w:p>
        </w:tc>
      </w:tr>
      <w:tr w:rsidR="00BF2182" w:rsidRPr="005A13BA" w14:paraId="3D6A2E1E" w14:textId="77777777" w:rsidTr="007E1A63">
        <w:tc>
          <w:tcPr>
            <w:tcW w:w="1990" w:type="dxa"/>
          </w:tcPr>
          <w:p w14:paraId="51C24736" w14:textId="77777777" w:rsidR="00BF2182" w:rsidRPr="005A13BA" w:rsidRDefault="00BF2182" w:rsidP="00BF2182">
            <w:r w:rsidRPr="005A13BA">
              <w:t>Levinger et al</w:t>
            </w:r>
          </w:p>
        </w:tc>
        <w:tc>
          <w:tcPr>
            <w:tcW w:w="982" w:type="dxa"/>
          </w:tcPr>
          <w:p w14:paraId="2532B664" w14:textId="10168DAB" w:rsidR="00BF2182" w:rsidRPr="005A13BA" w:rsidRDefault="00BF2182" w:rsidP="00BF2182">
            <w:r w:rsidRPr="005A13BA">
              <w:t>200</w:t>
            </w:r>
            <w:r w:rsidR="00554364" w:rsidRPr="005A13BA">
              <w:t>7</w:t>
            </w:r>
          </w:p>
        </w:tc>
        <w:tc>
          <w:tcPr>
            <w:tcW w:w="2268" w:type="dxa"/>
          </w:tcPr>
          <w:p w14:paraId="258BD0A7" w14:textId="77777777" w:rsidR="00BF2182" w:rsidRPr="005A13BA" w:rsidRDefault="00BF2182" w:rsidP="00BF2182">
            <w:r w:rsidRPr="005A13BA">
              <w:t>2D frontal plane kinematics</w:t>
            </w:r>
          </w:p>
          <w:p w14:paraId="7FD06497" w14:textId="77777777" w:rsidR="00BF2182" w:rsidRPr="005A13BA" w:rsidRDefault="00BF2182" w:rsidP="00BF2182"/>
          <w:p w14:paraId="78AFF175" w14:textId="77777777" w:rsidR="00BF2182" w:rsidRPr="005A13BA" w:rsidRDefault="00BF2182" w:rsidP="00BF2182">
            <w:r w:rsidRPr="005A13BA">
              <w:t>Femoral frontal angle: anterior superior iliac spine to midline of the femoral condyles</w:t>
            </w:r>
          </w:p>
          <w:p w14:paraId="10CF1868" w14:textId="77777777" w:rsidR="00BF2182" w:rsidRPr="005A13BA" w:rsidRDefault="00BF2182" w:rsidP="00BF2182"/>
          <w:p w14:paraId="73E80DD8" w14:textId="77777777" w:rsidR="00BF2182" w:rsidRPr="005A13BA" w:rsidRDefault="00BF2182" w:rsidP="00BF2182">
            <w:r w:rsidRPr="005A13BA">
              <w:t>Foot longitudinal alignment from second toe to midline of the malleioli</w:t>
            </w:r>
          </w:p>
          <w:p w14:paraId="2867FCEC" w14:textId="77777777" w:rsidR="00BF2182" w:rsidRPr="005A13BA" w:rsidRDefault="00BF2182" w:rsidP="00BF2182"/>
          <w:p w14:paraId="385EC17A" w14:textId="77777777" w:rsidR="00BF2182" w:rsidRPr="005A13BA" w:rsidRDefault="00BF2182" w:rsidP="00BF2182">
            <w:r w:rsidRPr="005A13BA">
              <w:t xml:space="preserve">Femoral deviation: horizontal deviation of the lower marker on </w:t>
            </w:r>
            <w:r w:rsidRPr="005A13BA">
              <w:lastRenderedPageBreak/>
              <w:t>the thigh relative to a marker on the second toe.</w:t>
            </w:r>
          </w:p>
          <w:p w14:paraId="263133B2" w14:textId="77777777" w:rsidR="00BF2182" w:rsidRPr="005A13BA" w:rsidRDefault="00BF2182" w:rsidP="00BF2182"/>
          <w:p w14:paraId="48990D5A" w14:textId="302F40E2" w:rsidR="00BF2182" w:rsidRPr="005A13BA" w:rsidRDefault="00BF2182" w:rsidP="00BF2182">
            <w:r w:rsidRPr="005A13BA">
              <w:t>Each parameter calculated as the difference between initial posture and posture at 45° knee flexion</w:t>
            </w:r>
          </w:p>
        </w:tc>
        <w:tc>
          <w:tcPr>
            <w:tcW w:w="1701" w:type="dxa"/>
          </w:tcPr>
          <w:p w14:paraId="32A21FCB" w14:textId="77777777" w:rsidR="00BF2182" w:rsidRPr="005A13BA" w:rsidRDefault="00BF2182" w:rsidP="00BF2182">
            <w:r w:rsidRPr="005A13BA">
              <w:lastRenderedPageBreak/>
              <w:t>Single video cameras placed perpendicular to the frontal plane at 50Hz.  Marker data digitised using Peak Motus (version 7)</w:t>
            </w:r>
          </w:p>
        </w:tc>
        <w:tc>
          <w:tcPr>
            <w:tcW w:w="1017" w:type="dxa"/>
          </w:tcPr>
          <w:p w14:paraId="10AA9062" w14:textId="77777777" w:rsidR="00BF2182" w:rsidRPr="005A13BA" w:rsidRDefault="00BF2182" w:rsidP="00BF2182">
            <w:r w:rsidRPr="005A13BA">
              <w:t>No</w:t>
            </w:r>
          </w:p>
        </w:tc>
        <w:tc>
          <w:tcPr>
            <w:tcW w:w="1109" w:type="dxa"/>
          </w:tcPr>
          <w:p w14:paraId="7A71A6B6" w14:textId="77777777" w:rsidR="00BF2182" w:rsidRPr="005A13BA" w:rsidRDefault="00BF2182" w:rsidP="00BF2182">
            <w:r w:rsidRPr="005A13BA">
              <w:t>Yes</w:t>
            </w:r>
          </w:p>
        </w:tc>
        <w:tc>
          <w:tcPr>
            <w:tcW w:w="4881" w:type="dxa"/>
          </w:tcPr>
          <w:p w14:paraId="75158D46" w14:textId="62881B36" w:rsidR="00BF2182" w:rsidRPr="005A13BA" w:rsidRDefault="00BF2182" w:rsidP="00BF2182">
            <w:r w:rsidRPr="005A13BA">
              <w:t>Significant difference in femoral frontal angle between right knee of PFP group (injured knee) and right knee of control group (no indication of limb dominance).</w:t>
            </w:r>
          </w:p>
          <w:p w14:paraId="56D9ABB1" w14:textId="77777777" w:rsidR="00BF2182" w:rsidRPr="005A13BA" w:rsidRDefault="00BF2182" w:rsidP="00BF2182"/>
          <w:p w14:paraId="779C897A" w14:textId="6F9FDA56" w:rsidR="00BF2182" w:rsidRPr="005A13BA" w:rsidRDefault="00AB7858" w:rsidP="00BF2182">
            <w:r w:rsidRPr="005A13BA">
              <w:t>PFP</w:t>
            </w:r>
            <w:r w:rsidR="00BF2182" w:rsidRPr="005A13BA">
              <w:t>: 11.75° ± 3.61</w:t>
            </w:r>
          </w:p>
          <w:p w14:paraId="4B5307E7" w14:textId="77777777" w:rsidR="00BF2182" w:rsidRPr="005A13BA" w:rsidRDefault="00BF2182" w:rsidP="00BF2182">
            <w:r w:rsidRPr="005A13BA">
              <w:t>Control: 7.79° ± 4.22</w:t>
            </w:r>
          </w:p>
          <w:p w14:paraId="4B63090D" w14:textId="77777777" w:rsidR="00BF2182" w:rsidRPr="005A13BA" w:rsidRDefault="00BF2182" w:rsidP="00BF2182"/>
          <w:p w14:paraId="315F1349" w14:textId="0FBE66F7" w:rsidR="00BF2182" w:rsidRPr="005A13BA" w:rsidRDefault="00BF2182" w:rsidP="00BF2182">
            <w:r w:rsidRPr="005A13BA">
              <w:t>No significant difference in femoral devi</w:t>
            </w:r>
            <w:r w:rsidR="00AB7858" w:rsidRPr="005A13BA">
              <w:t>ation between right knee of PFP</w:t>
            </w:r>
            <w:r w:rsidRPr="005A13BA">
              <w:t xml:space="preserve"> group (injured knee) and right knee of control group (no indication of limb dominance).</w:t>
            </w:r>
          </w:p>
          <w:p w14:paraId="2773B003" w14:textId="77777777" w:rsidR="00BF2182" w:rsidRPr="005A13BA" w:rsidRDefault="00BF2182" w:rsidP="00BF2182"/>
          <w:p w14:paraId="1C342A6D" w14:textId="67AF762E" w:rsidR="00BF2182" w:rsidRPr="005A13BA" w:rsidRDefault="00AB7858" w:rsidP="00BF2182">
            <w:r w:rsidRPr="005A13BA">
              <w:t>PFP</w:t>
            </w:r>
            <w:r w:rsidR="00BF2182" w:rsidRPr="005A13BA">
              <w:t>: 2.54° ± 1.29</w:t>
            </w:r>
          </w:p>
          <w:p w14:paraId="184C4814" w14:textId="77777777" w:rsidR="00BF2182" w:rsidRPr="005A13BA" w:rsidRDefault="00BF2182" w:rsidP="00BF2182">
            <w:r w:rsidRPr="005A13BA">
              <w:t>Control: 2.02° ± 1.11</w:t>
            </w:r>
          </w:p>
          <w:p w14:paraId="4175EEBF" w14:textId="77777777" w:rsidR="00BF2182" w:rsidRPr="005A13BA" w:rsidRDefault="00BF2182" w:rsidP="00BF2182"/>
          <w:p w14:paraId="6454FA2A" w14:textId="77777777" w:rsidR="00BF2182" w:rsidRPr="005A13BA" w:rsidRDefault="00BF2182" w:rsidP="00BF2182">
            <w:r w:rsidRPr="005A13BA">
              <w:lastRenderedPageBreak/>
              <w:t>Note: a significant difference was found between ages of groups</w:t>
            </w:r>
          </w:p>
          <w:p w14:paraId="2B0E02DD" w14:textId="77777777" w:rsidR="00BF2182" w:rsidRPr="005A13BA" w:rsidRDefault="00BF2182" w:rsidP="00BF2182"/>
          <w:p w14:paraId="53909773" w14:textId="5E018C45" w:rsidR="00BF2182" w:rsidRPr="005A13BA" w:rsidRDefault="00AB7858" w:rsidP="00BF2182">
            <w:r w:rsidRPr="005A13BA">
              <w:t>PFP</w:t>
            </w:r>
            <w:r w:rsidR="00BF2182" w:rsidRPr="005A13BA">
              <w:t>: 37.4 years ± 9.41</w:t>
            </w:r>
          </w:p>
          <w:p w14:paraId="6D0EF556" w14:textId="77777777" w:rsidR="00BF2182" w:rsidRPr="005A13BA" w:rsidRDefault="00BF2182" w:rsidP="00BF2182">
            <w:r w:rsidRPr="005A13BA">
              <w:t>Control: 23.9 years ± 7.84</w:t>
            </w:r>
          </w:p>
          <w:p w14:paraId="71E6C6EC" w14:textId="60CD9158" w:rsidR="00BF2182" w:rsidRPr="005A13BA" w:rsidRDefault="00BF2182" w:rsidP="00BF2182"/>
        </w:tc>
      </w:tr>
      <w:tr w:rsidR="00AB7858" w:rsidRPr="005A13BA" w14:paraId="6E3EFF30" w14:textId="77777777" w:rsidTr="007E1A63">
        <w:tc>
          <w:tcPr>
            <w:tcW w:w="1990" w:type="dxa"/>
          </w:tcPr>
          <w:p w14:paraId="48C65BB8" w14:textId="77777777" w:rsidR="00AB7858" w:rsidRPr="005A13BA" w:rsidRDefault="00AB7858" w:rsidP="00BF2182">
            <w:pPr>
              <w:rPr>
                <w:sz w:val="8"/>
                <w:szCs w:val="8"/>
              </w:rPr>
            </w:pPr>
          </w:p>
        </w:tc>
        <w:tc>
          <w:tcPr>
            <w:tcW w:w="982" w:type="dxa"/>
          </w:tcPr>
          <w:p w14:paraId="7CB96D71" w14:textId="77777777" w:rsidR="00AB7858" w:rsidRPr="005A13BA" w:rsidRDefault="00AB7858" w:rsidP="00BF2182">
            <w:pPr>
              <w:rPr>
                <w:sz w:val="8"/>
                <w:szCs w:val="8"/>
              </w:rPr>
            </w:pPr>
          </w:p>
        </w:tc>
        <w:tc>
          <w:tcPr>
            <w:tcW w:w="2268" w:type="dxa"/>
          </w:tcPr>
          <w:p w14:paraId="70A892D1" w14:textId="77777777" w:rsidR="00AB7858" w:rsidRPr="005A13BA" w:rsidRDefault="00AB7858" w:rsidP="00BF2182">
            <w:pPr>
              <w:rPr>
                <w:sz w:val="8"/>
                <w:szCs w:val="8"/>
              </w:rPr>
            </w:pPr>
          </w:p>
        </w:tc>
        <w:tc>
          <w:tcPr>
            <w:tcW w:w="1701" w:type="dxa"/>
          </w:tcPr>
          <w:p w14:paraId="0E15450E" w14:textId="77777777" w:rsidR="00AB7858" w:rsidRPr="005A13BA" w:rsidRDefault="00AB7858" w:rsidP="00BF2182">
            <w:pPr>
              <w:rPr>
                <w:sz w:val="8"/>
                <w:szCs w:val="8"/>
              </w:rPr>
            </w:pPr>
          </w:p>
        </w:tc>
        <w:tc>
          <w:tcPr>
            <w:tcW w:w="1017" w:type="dxa"/>
          </w:tcPr>
          <w:p w14:paraId="6106D791" w14:textId="77777777" w:rsidR="00AB7858" w:rsidRPr="005A13BA" w:rsidRDefault="00AB7858" w:rsidP="00BF2182">
            <w:pPr>
              <w:rPr>
                <w:sz w:val="8"/>
                <w:szCs w:val="8"/>
              </w:rPr>
            </w:pPr>
          </w:p>
        </w:tc>
        <w:tc>
          <w:tcPr>
            <w:tcW w:w="1109" w:type="dxa"/>
          </w:tcPr>
          <w:p w14:paraId="5E88B954" w14:textId="77777777" w:rsidR="00AB7858" w:rsidRPr="005A13BA" w:rsidRDefault="00AB7858" w:rsidP="00BF2182">
            <w:pPr>
              <w:rPr>
                <w:sz w:val="8"/>
                <w:szCs w:val="8"/>
              </w:rPr>
            </w:pPr>
          </w:p>
        </w:tc>
        <w:tc>
          <w:tcPr>
            <w:tcW w:w="4881" w:type="dxa"/>
          </w:tcPr>
          <w:p w14:paraId="3E3ABBAF" w14:textId="77777777" w:rsidR="00AB7858" w:rsidRPr="005A13BA" w:rsidRDefault="00AB7858" w:rsidP="00BF2182">
            <w:pPr>
              <w:rPr>
                <w:sz w:val="8"/>
                <w:szCs w:val="8"/>
              </w:rPr>
            </w:pPr>
          </w:p>
        </w:tc>
      </w:tr>
      <w:tr w:rsidR="00BF2182" w:rsidRPr="005A13BA" w14:paraId="16BA46FD" w14:textId="77777777" w:rsidTr="007E1A63">
        <w:tc>
          <w:tcPr>
            <w:tcW w:w="1990" w:type="dxa"/>
          </w:tcPr>
          <w:p w14:paraId="2D77FB68" w14:textId="77777777" w:rsidR="00BF2182" w:rsidRPr="005A13BA" w:rsidRDefault="00BF2182" w:rsidP="00BF2182">
            <w:r w:rsidRPr="005A13BA">
              <w:t>Nakagawa et al</w:t>
            </w:r>
          </w:p>
        </w:tc>
        <w:tc>
          <w:tcPr>
            <w:tcW w:w="982" w:type="dxa"/>
          </w:tcPr>
          <w:p w14:paraId="6EF49BB2" w14:textId="77777777" w:rsidR="00BF2182" w:rsidRPr="005A13BA" w:rsidRDefault="00BF2182" w:rsidP="00BF2182">
            <w:r w:rsidRPr="005A13BA">
              <w:t>2012</w:t>
            </w:r>
          </w:p>
        </w:tc>
        <w:tc>
          <w:tcPr>
            <w:tcW w:w="2268" w:type="dxa"/>
          </w:tcPr>
          <w:p w14:paraId="3905F07A" w14:textId="77777777" w:rsidR="00BF2182" w:rsidRPr="005A13BA" w:rsidRDefault="00BF2182" w:rsidP="00BF2182">
            <w:r w:rsidRPr="005A13BA">
              <w:t>3D kinematics</w:t>
            </w:r>
          </w:p>
          <w:p w14:paraId="33E7590E" w14:textId="77777777" w:rsidR="00BF2182" w:rsidRPr="005A13BA" w:rsidRDefault="00BF2182" w:rsidP="00BF2182"/>
          <w:p w14:paraId="4D5034AB" w14:textId="77777777" w:rsidR="00BF2182" w:rsidRPr="005A13BA" w:rsidRDefault="00BF2182" w:rsidP="00BF2182">
            <w:r w:rsidRPr="005A13BA">
              <w:t>Maximum excursion of ipsilateral trunk lean</w:t>
            </w:r>
          </w:p>
          <w:p w14:paraId="19016202" w14:textId="77777777" w:rsidR="00BF2182" w:rsidRPr="005A13BA" w:rsidRDefault="00BF2182" w:rsidP="00BF2182"/>
          <w:p w14:paraId="6519B10E" w14:textId="77777777" w:rsidR="00BF2182" w:rsidRPr="005A13BA" w:rsidRDefault="00BF2182" w:rsidP="00BF2182">
            <w:r w:rsidRPr="005A13BA">
              <w:t>Contralateral pelvic drop</w:t>
            </w:r>
          </w:p>
          <w:p w14:paraId="25AA471F" w14:textId="77777777" w:rsidR="00BF2182" w:rsidRPr="005A13BA" w:rsidRDefault="00BF2182" w:rsidP="00BF2182"/>
          <w:p w14:paraId="10772C5C" w14:textId="77777777" w:rsidR="00BF2182" w:rsidRPr="005A13BA" w:rsidRDefault="00BF2182" w:rsidP="00BF2182">
            <w:r w:rsidRPr="005A13BA">
              <w:t>Hip adduction</w:t>
            </w:r>
          </w:p>
          <w:p w14:paraId="46ED6C76" w14:textId="77777777" w:rsidR="00BF2182" w:rsidRPr="005A13BA" w:rsidRDefault="00BF2182" w:rsidP="00BF2182">
            <w:r w:rsidRPr="005A13BA">
              <w:br/>
              <w:t>Hip Internal rotation</w:t>
            </w:r>
          </w:p>
          <w:p w14:paraId="1D66B6B2" w14:textId="77777777" w:rsidR="00BF2182" w:rsidRPr="005A13BA" w:rsidRDefault="00BF2182" w:rsidP="00BF2182"/>
          <w:p w14:paraId="087B9D9D" w14:textId="77777777" w:rsidR="00BF2182" w:rsidRPr="005A13BA" w:rsidRDefault="00BF2182" w:rsidP="00BF2182">
            <w:r w:rsidRPr="005A13BA">
              <w:t>Knee Abduction</w:t>
            </w:r>
          </w:p>
        </w:tc>
        <w:tc>
          <w:tcPr>
            <w:tcW w:w="1701" w:type="dxa"/>
          </w:tcPr>
          <w:p w14:paraId="095A4670" w14:textId="77777777" w:rsidR="00BF2182" w:rsidRPr="005A13BA" w:rsidRDefault="00BF2182" w:rsidP="00BF2182">
            <w:r w:rsidRPr="005A13BA">
              <w:t>Flock of Birds electromagnetic sensors with MotionMonitor software</w:t>
            </w:r>
          </w:p>
        </w:tc>
        <w:tc>
          <w:tcPr>
            <w:tcW w:w="1017" w:type="dxa"/>
          </w:tcPr>
          <w:p w14:paraId="674CE537" w14:textId="77777777" w:rsidR="00BF2182" w:rsidRPr="005A13BA" w:rsidRDefault="00BF2182" w:rsidP="00BF2182">
            <w:r w:rsidRPr="005A13BA">
              <w:t>No</w:t>
            </w:r>
          </w:p>
        </w:tc>
        <w:tc>
          <w:tcPr>
            <w:tcW w:w="1109" w:type="dxa"/>
          </w:tcPr>
          <w:p w14:paraId="0C026778" w14:textId="77777777" w:rsidR="00BF2182" w:rsidRPr="005A13BA" w:rsidRDefault="00BF2182" w:rsidP="00BF2182">
            <w:r w:rsidRPr="005A13BA">
              <w:t>Yes</w:t>
            </w:r>
          </w:p>
        </w:tc>
        <w:tc>
          <w:tcPr>
            <w:tcW w:w="4881" w:type="dxa"/>
          </w:tcPr>
          <w:p w14:paraId="53481D11" w14:textId="77777777" w:rsidR="00BF2182" w:rsidRPr="005A13BA" w:rsidRDefault="00BF2182" w:rsidP="00BF2182">
            <w:r w:rsidRPr="005A13BA">
              <w:t>No significant difference between groups for knee excursion</w:t>
            </w:r>
          </w:p>
          <w:p w14:paraId="108FF10B" w14:textId="77777777" w:rsidR="00BF2182" w:rsidRPr="005A13BA" w:rsidRDefault="00BF2182" w:rsidP="00BF2182"/>
          <w:p w14:paraId="7D1EDAA1" w14:textId="194EF842" w:rsidR="00BF2182" w:rsidRPr="005A13BA" w:rsidRDefault="00AB7858" w:rsidP="00BF2182">
            <w:r w:rsidRPr="005A13BA">
              <w:t>Female PFP</w:t>
            </w:r>
            <w:r w:rsidR="00BF2182" w:rsidRPr="005A13BA">
              <w:t>: 64.7° ± 3.8°</w:t>
            </w:r>
          </w:p>
          <w:p w14:paraId="23B65610" w14:textId="4B40B8C1" w:rsidR="00BF2182" w:rsidRPr="005A13BA" w:rsidRDefault="00AB7858" w:rsidP="00BF2182">
            <w:r w:rsidRPr="005A13BA">
              <w:t>Male PFP:</w:t>
            </w:r>
            <w:r w:rsidR="00BF2182" w:rsidRPr="005A13BA">
              <w:t xml:space="preserve"> 66.1° ± 3.5°</w:t>
            </w:r>
          </w:p>
          <w:p w14:paraId="25107C28" w14:textId="77777777" w:rsidR="00BF2182" w:rsidRPr="005A13BA" w:rsidRDefault="00BF2182" w:rsidP="00BF2182">
            <w:r w:rsidRPr="005A13BA">
              <w:t>Female controls: 65.2° ± 2.9°</w:t>
            </w:r>
          </w:p>
          <w:p w14:paraId="0477C3EE" w14:textId="77777777" w:rsidR="00BF2182" w:rsidRPr="005A13BA" w:rsidRDefault="00BF2182" w:rsidP="00BF2182">
            <w:r w:rsidRPr="005A13BA">
              <w:t>Male controls: 67.4° ± 3.2°</w:t>
            </w:r>
          </w:p>
          <w:p w14:paraId="01A43A30" w14:textId="77777777" w:rsidR="00BF2182" w:rsidRPr="005A13BA" w:rsidRDefault="00BF2182" w:rsidP="00BF2182"/>
          <w:p w14:paraId="1458E3CF" w14:textId="062393A2" w:rsidR="00BF2182" w:rsidRPr="005A13BA" w:rsidRDefault="00AB7858" w:rsidP="00BF2182">
            <w:r w:rsidRPr="005A13BA">
              <w:t>Females (with or without PFP</w:t>
            </w:r>
            <w:r w:rsidR="00BF2182" w:rsidRPr="005A13BA">
              <w:t>) had greater ipsilateral trunk lean</w:t>
            </w:r>
            <w:r w:rsidRPr="005A13BA">
              <w:t xml:space="preserve"> than males (with or without PFP</w:t>
            </w:r>
            <w:r w:rsidR="00BF2182" w:rsidRPr="005A13BA">
              <w:t>)</w:t>
            </w:r>
          </w:p>
          <w:p w14:paraId="312841A9" w14:textId="20CB6F61" w:rsidR="00BF2182" w:rsidRPr="005A13BA" w:rsidRDefault="00AB7858" w:rsidP="00BF2182">
            <w:r w:rsidRPr="005A13BA">
              <w:t>Female PFP</w:t>
            </w:r>
            <w:r w:rsidR="00BF2182" w:rsidRPr="005A13BA">
              <w:t>: 11.1° ± 4.6°</w:t>
            </w:r>
          </w:p>
          <w:p w14:paraId="706BBDFB" w14:textId="2D942220" w:rsidR="00BF2182" w:rsidRPr="005A13BA" w:rsidRDefault="00BF2182" w:rsidP="00BF2182">
            <w:r w:rsidRPr="005A13BA">
              <w:t>Male PFP: 7.5° ± 3.9°</w:t>
            </w:r>
          </w:p>
          <w:p w14:paraId="7064369C" w14:textId="77777777" w:rsidR="00BF2182" w:rsidRPr="005A13BA" w:rsidRDefault="00BF2182" w:rsidP="00BF2182">
            <w:r w:rsidRPr="005A13BA">
              <w:t>Female controls: 7.5° ± 3.5°</w:t>
            </w:r>
          </w:p>
          <w:p w14:paraId="4F9000F9" w14:textId="77777777" w:rsidR="00BF2182" w:rsidRPr="005A13BA" w:rsidRDefault="00BF2182" w:rsidP="00BF2182">
            <w:r w:rsidRPr="005A13BA">
              <w:t>Male controls: 6.4° ± 2.3°;</w:t>
            </w:r>
          </w:p>
          <w:p w14:paraId="62822580" w14:textId="77777777" w:rsidR="00BF2182" w:rsidRPr="005A13BA" w:rsidRDefault="00BF2182" w:rsidP="00BF2182"/>
          <w:p w14:paraId="35E57F8F" w14:textId="10E78701" w:rsidR="00BF2182" w:rsidRPr="005A13BA" w:rsidRDefault="00AB7858" w:rsidP="00BF2182">
            <w:r w:rsidRPr="005A13BA">
              <w:t>PFP</w:t>
            </w:r>
            <w:r w:rsidR="00BF2182" w:rsidRPr="005A13BA">
              <w:t xml:space="preserve"> groups (males and females) had greater ipsilateral trunk lean than controls</w:t>
            </w:r>
          </w:p>
          <w:p w14:paraId="405B658B" w14:textId="77777777" w:rsidR="00BF2182" w:rsidRPr="005A13BA" w:rsidRDefault="00BF2182" w:rsidP="00BF2182">
            <w:r w:rsidRPr="005A13BA">
              <w:t>Mean difference = 2.6°</w:t>
            </w:r>
          </w:p>
          <w:p w14:paraId="0D53621C" w14:textId="77777777" w:rsidR="00BF2182" w:rsidRPr="005A13BA" w:rsidRDefault="00BF2182" w:rsidP="00BF2182"/>
          <w:p w14:paraId="52E79321" w14:textId="456AB34D" w:rsidR="00BF2182" w:rsidRPr="005A13BA" w:rsidRDefault="00AB7858" w:rsidP="00BF2182">
            <w:r w:rsidRPr="005A13BA">
              <w:t>PFP</w:t>
            </w:r>
            <w:r w:rsidR="00BF2182" w:rsidRPr="005A13BA">
              <w:t xml:space="preserve"> had greater pelvic drop than controls (mean difference = 2.9°)</w:t>
            </w:r>
          </w:p>
          <w:p w14:paraId="1904335B" w14:textId="77777777" w:rsidR="00BF2182" w:rsidRPr="005A13BA" w:rsidRDefault="00BF2182" w:rsidP="00BF2182"/>
          <w:p w14:paraId="5132DFC8" w14:textId="674E0C39" w:rsidR="00BF2182" w:rsidRPr="005A13BA" w:rsidRDefault="00AB7858" w:rsidP="00BF2182">
            <w:r w:rsidRPr="005A13BA">
              <w:lastRenderedPageBreak/>
              <w:t>Female PFP</w:t>
            </w:r>
            <w:r w:rsidR="00BF2182" w:rsidRPr="005A13BA">
              <w:t>: 11.3° ± 4.3°</w:t>
            </w:r>
          </w:p>
          <w:p w14:paraId="27BFDE90" w14:textId="4F04DF78" w:rsidR="00BF2182" w:rsidRPr="005A13BA" w:rsidRDefault="00AB7858" w:rsidP="00BF2182">
            <w:r w:rsidRPr="005A13BA">
              <w:t>Male PFP</w:t>
            </w:r>
            <w:r w:rsidR="00BF2182" w:rsidRPr="005A13BA">
              <w:t>: 9.2° ± 4.6°</w:t>
            </w:r>
          </w:p>
          <w:p w14:paraId="06CA0B2A" w14:textId="77777777" w:rsidR="00BF2182" w:rsidRPr="005A13BA" w:rsidRDefault="00BF2182" w:rsidP="00BF2182">
            <w:r w:rsidRPr="005A13BA">
              <w:t>Female controls: 6.6° ± 2.9°</w:t>
            </w:r>
          </w:p>
          <w:p w14:paraId="101AFD5D" w14:textId="77777777" w:rsidR="00BF2182" w:rsidRPr="005A13BA" w:rsidRDefault="00BF2182" w:rsidP="00BF2182">
            <w:r w:rsidRPr="005A13BA">
              <w:t>Male controls: 7.1° ± 4.5°</w:t>
            </w:r>
          </w:p>
          <w:p w14:paraId="7676879D" w14:textId="77777777" w:rsidR="00BF2182" w:rsidRPr="005A13BA" w:rsidRDefault="00BF2182" w:rsidP="00BF2182"/>
          <w:p w14:paraId="3C3D8008" w14:textId="7A1D661F" w:rsidR="00BF2182" w:rsidRPr="005A13BA" w:rsidRDefault="00AB7858" w:rsidP="00BF2182">
            <w:r w:rsidRPr="005A13BA">
              <w:t>Females (with or without PFP</w:t>
            </w:r>
            <w:r w:rsidR="00BF2182" w:rsidRPr="005A13BA">
              <w:t xml:space="preserve">) had greater hip adduction </w:t>
            </w:r>
            <w:r w:rsidRPr="005A13BA">
              <w:t>than males (with or without PFP) (mean difference = 6.9°). PFP</w:t>
            </w:r>
            <w:r w:rsidR="00BF2182" w:rsidRPr="005A13BA">
              <w:t xml:space="preserve"> had greater hip adduction than controls (mean difference, 4.0°):</w:t>
            </w:r>
          </w:p>
          <w:p w14:paraId="1E657F43" w14:textId="3C66250D" w:rsidR="00BF2182" w:rsidRPr="005A13BA" w:rsidRDefault="00AB7858" w:rsidP="00BF2182">
            <w:r w:rsidRPr="005A13BA">
              <w:t>Female PFP</w:t>
            </w:r>
            <w:r w:rsidR="00BF2182" w:rsidRPr="005A13BA">
              <w:t>: 20.4° ± 6.0°</w:t>
            </w:r>
          </w:p>
          <w:p w14:paraId="36CFE457" w14:textId="138DA0A2" w:rsidR="00BF2182" w:rsidRPr="005A13BA" w:rsidRDefault="00AB7858" w:rsidP="00BF2182">
            <w:r w:rsidRPr="005A13BA">
              <w:t>Male PFP</w:t>
            </w:r>
            <w:r w:rsidR="00BF2182" w:rsidRPr="005A13BA">
              <w:t>: 13.9° ± 7.3°</w:t>
            </w:r>
          </w:p>
          <w:p w14:paraId="60779D85" w14:textId="77777777" w:rsidR="00BF2182" w:rsidRPr="005A13BA" w:rsidRDefault="00BF2182" w:rsidP="00BF2182">
            <w:r w:rsidRPr="005A13BA">
              <w:t>Female controls: 14.3° ± 4.6°</w:t>
            </w:r>
          </w:p>
          <w:p w14:paraId="67E2CED5" w14:textId="77777777" w:rsidR="00BF2182" w:rsidRPr="005A13BA" w:rsidRDefault="00BF2182" w:rsidP="00BF2182">
            <w:r w:rsidRPr="005A13BA">
              <w:t>Male controls: 7.2° ± 3.8°;</w:t>
            </w:r>
          </w:p>
          <w:p w14:paraId="0325A137" w14:textId="77777777" w:rsidR="00BF2182" w:rsidRPr="005A13BA" w:rsidRDefault="00BF2182" w:rsidP="00BF2182"/>
          <w:p w14:paraId="55A67AAB" w14:textId="74226E06" w:rsidR="00BF2182" w:rsidRPr="005A13BA" w:rsidRDefault="00BF2182" w:rsidP="00BF2182">
            <w:r w:rsidRPr="005A13BA">
              <w:t>Females with PFP had greater hip intern</w:t>
            </w:r>
            <w:r w:rsidR="00AB7858" w:rsidRPr="005A13BA">
              <w:t>al rotation than males with PFP</w:t>
            </w:r>
            <w:r w:rsidRPr="005A13BA">
              <w:t xml:space="preserve"> (mean difference, 5.8°), control females (mean difference, 5.9°) and control males (mean difference = 6.1°)</w:t>
            </w:r>
          </w:p>
          <w:p w14:paraId="6EBCDB18" w14:textId="77777777" w:rsidR="00BF2182" w:rsidRPr="005A13BA" w:rsidRDefault="00BF2182" w:rsidP="00BF2182"/>
          <w:p w14:paraId="5E2E2AEB" w14:textId="2C25A65E" w:rsidR="00BF2182" w:rsidRPr="005A13BA" w:rsidRDefault="00AB7858" w:rsidP="00BF2182">
            <w:r w:rsidRPr="005A13BA">
              <w:t>Female PFP</w:t>
            </w:r>
            <w:r w:rsidR="00BF2182" w:rsidRPr="005A13BA">
              <w:t>: 15.6° ± 5.8°</w:t>
            </w:r>
          </w:p>
          <w:p w14:paraId="2C31554F" w14:textId="3EF26E5B" w:rsidR="00BF2182" w:rsidRPr="005A13BA" w:rsidRDefault="00AB7858" w:rsidP="00BF2182">
            <w:r w:rsidRPr="005A13BA">
              <w:t>Male PFP</w:t>
            </w:r>
            <w:r w:rsidR="00BF2182" w:rsidRPr="005A13BA">
              <w:t>: 9.8° ± 4.8°</w:t>
            </w:r>
          </w:p>
          <w:p w14:paraId="7BA28CAA" w14:textId="77777777" w:rsidR="00BF2182" w:rsidRPr="005A13BA" w:rsidRDefault="00BF2182" w:rsidP="00BF2182">
            <w:r w:rsidRPr="005A13BA">
              <w:t>Female controls: 9.7° ± 5.4°</w:t>
            </w:r>
          </w:p>
          <w:p w14:paraId="25FB5536" w14:textId="77777777" w:rsidR="00BF2182" w:rsidRPr="005A13BA" w:rsidRDefault="00BF2182" w:rsidP="00BF2182">
            <w:r w:rsidRPr="005A13BA">
              <w:t>Male controls: 9.5° ± 4.3°;</w:t>
            </w:r>
          </w:p>
          <w:p w14:paraId="3600D168" w14:textId="77777777" w:rsidR="00BF2182" w:rsidRPr="005A13BA" w:rsidRDefault="00BF2182" w:rsidP="00BF2182"/>
          <w:p w14:paraId="586E65FC" w14:textId="64099951" w:rsidR="00BF2182" w:rsidRPr="005A13BA" w:rsidRDefault="00AB7858" w:rsidP="00BF2182">
            <w:r w:rsidRPr="005A13BA">
              <w:t>Females (with or without PFP</w:t>
            </w:r>
            <w:r w:rsidR="00BF2182" w:rsidRPr="005A13BA">
              <w:t xml:space="preserve">) had greater knee abduction </w:t>
            </w:r>
            <w:r w:rsidRPr="005A13BA">
              <w:t>than males (with or without PFP</w:t>
            </w:r>
            <w:r w:rsidR="00BF2182" w:rsidRPr="005A13BA">
              <w:t>) (mean difference = 3.9°)</w:t>
            </w:r>
          </w:p>
          <w:p w14:paraId="1E4B6145" w14:textId="72F77833" w:rsidR="00BF2182" w:rsidRPr="005A13BA" w:rsidRDefault="00AB7858" w:rsidP="00BF2182">
            <w:r w:rsidRPr="005A13BA">
              <w:t>PFP</w:t>
            </w:r>
            <w:r w:rsidR="00BF2182" w:rsidRPr="005A13BA">
              <w:t xml:space="preserve"> had greater knee abduction than controls (mean difference, 3.4°)</w:t>
            </w:r>
          </w:p>
          <w:p w14:paraId="4CDF5D0C" w14:textId="7D7916A2" w:rsidR="00BF2182" w:rsidRPr="005A13BA" w:rsidRDefault="00AB7858" w:rsidP="00BF2182">
            <w:r w:rsidRPr="005A13BA">
              <w:t>Female PFP</w:t>
            </w:r>
            <w:r w:rsidR="00BF2182" w:rsidRPr="005A13BA">
              <w:t xml:space="preserve">: 11.2° ± 4.6°: </w:t>
            </w:r>
          </w:p>
          <w:p w14:paraId="30016C0D" w14:textId="508B7D41" w:rsidR="00BF2182" w:rsidRPr="005A13BA" w:rsidRDefault="00AB7858" w:rsidP="00BF2182">
            <w:r w:rsidRPr="005A13BA">
              <w:t>Male PFP</w:t>
            </w:r>
            <w:r w:rsidR="00BF2182" w:rsidRPr="005A13BA">
              <w:t>: 7.1° ± 3.5°</w:t>
            </w:r>
          </w:p>
          <w:p w14:paraId="419B0EA2" w14:textId="77777777" w:rsidR="00BF2182" w:rsidRPr="005A13BA" w:rsidRDefault="00BF2182" w:rsidP="00BF2182">
            <w:r w:rsidRPr="005A13BA">
              <w:t>Female controls: 7.2° ± 3.3°</w:t>
            </w:r>
          </w:p>
          <w:p w14:paraId="748D2382" w14:textId="77777777" w:rsidR="00BF2182" w:rsidRPr="005A13BA" w:rsidRDefault="00BF2182" w:rsidP="00BF2182">
            <w:r w:rsidRPr="005A13BA">
              <w:t>Male controls: 4.2° ± 2.3°;</w:t>
            </w:r>
          </w:p>
          <w:p w14:paraId="65981714" w14:textId="77777777" w:rsidR="00BF2182" w:rsidRPr="005A13BA" w:rsidRDefault="00BF2182" w:rsidP="00BF2182"/>
        </w:tc>
      </w:tr>
      <w:tr w:rsidR="00AB7858" w:rsidRPr="005A13BA" w14:paraId="43310339" w14:textId="77777777" w:rsidTr="007E1A63">
        <w:tc>
          <w:tcPr>
            <w:tcW w:w="1990" w:type="dxa"/>
          </w:tcPr>
          <w:p w14:paraId="70EB264A" w14:textId="77777777" w:rsidR="00AB7858" w:rsidRPr="005A13BA" w:rsidRDefault="00AB7858" w:rsidP="00BF2182">
            <w:pPr>
              <w:rPr>
                <w:sz w:val="8"/>
                <w:szCs w:val="8"/>
              </w:rPr>
            </w:pPr>
          </w:p>
        </w:tc>
        <w:tc>
          <w:tcPr>
            <w:tcW w:w="982" w:type="dxa"/>
          </w:tcPr>
          <w:p w14:paraId="0828E311" w14:textId="77777777" w:rsidR="00AB7858" w:rsidRPr="005A13BA" w:rsidRDefault="00AB7858" w:rsidP="00BF2182">
            <w:pPr>
              <w:rPr>
                <w:sz w:val="8"/>
                <w:szCs w:val="8"/>
              </w:rPr>
            </w:pPr>
          </w:p>
        </w:tc>
        <w:tc>
          <w:tcPr>
            <w:tcW w:w="2268" w:type="dxa"/>
          </w:tcPr>
          <w:p w14:paraId="239BB228" w14:textId="77777777" w:rsidR="00AB7858" w:rsidRPr="005A13BA" w:rsidRDefault="00AB7858" w:rsidP="00BF2182">
            <w:pPr>
              <w:rPr>
                <w:sz w:val="8"/>
                <w:szCs w:val="8"/>
              </w:rPr>
            </w:pPr>
          </w:p>
        </w:tc>
        <w:tc>
          <w:tcPr>
            <w:tcW w:w="1701" w:type="dxa"/>
          </w:tcPr>
          <w:p w14:paraId="270E7E1A" w14:textId="77777777" w:rsidR="00AB7858" w:rsidRPr="005A13BA" w:rsidRDefault="00AB7858" w:rsidP="00BF2182">
            <w:pPr>
              <w:rPr>
                <w:sz w:val="8"/>
                <w:szCs w:val="8"/>
              </w:rPr>
            </w:pPr>
          </w:p>
        </w:tc>
        <w:tc>
          <w:tcPr>
            <w:tcW w:w="1017" w:type="dxa"/>
          </w:tcPr>
          <w:p w14:paraId="72086F8D" w14:textId="77777777" w:rsidR="00AB7858" w:rsidRPr="005A13BA" w:rsidRDefault="00AB7858" w:rsidP="00BF2182">
            <w:pPr>
              <w:rPr>
                <w:sz w:val="8"/>
                <w:szCs w:val="8"/>
              </w:rPr>
            </w:pPr>
          </w:p>
        </w:tc>
        <w:tc>
          <w:tcPr>
            <w:tcW w:w="1109" w:type="dxa"/>
          </w:tcPr>
          <w:p w14:paraId="48AC78B2" w14:textId="77777777" w:rsidR="00AB7858" w:rsidRPr="005A13BA" w:rsidRDefault="00AB7858" w:rsidP="00BF2182">
            <w:pPr>
              <w:rPr>
                <w:sz w:val="8"/>
                <w:szCs w:val="8"/>
              </w:rPr>
            </w:pPr>
          </w:p>
        </w:tc>
        <w:tc>
          <w:tcPr>
            <w:tcW w:w="4881" w:type="dxa"/>
          </w:tcPr>
          <w:p w14:paraId="1B9F23E7" w14:textId="77777777" w:rsidR="00AB7858" w:rsidRPr="005A13BA" w:rsidRDefault="00AB7858" w:rsidP="00BF2182">
            <w:pPr>
              <w:rPr>
                <w:sz w:val="8"/>
                <w:szCs w:val="8"/>
              </w:rPr>
            </w:pPr>
          </w:p>
        </w:tc>
      </w:tr>
      <w:tr w:rsidR="00BF2182" w:rsidRPr="005A13BA" w14:paraId="0A06B2DA" w14:textId="77777777" w:rsidTr="007E1A63">
        <w:tc>
          <w:tcPr>
            <w:tcW w:w="1990" w:type="dxa"/>
          </w:tcPr>
          <w:p w14:paraId="034220E5" w14:textId="77777777" w:rsidR="00BF2182" w:rsidRPr="005A13BA" w:rsidRDefault="00BF2182" w:rsidP="00BF2182">
            <w:r w:rsidRPr="005A13BA">
              <w:t>Nakagawa et al</w:t>
            </w:r>
          </w:p>
        </w:tc>
        <w:tc>
          <w:tcPr>
            <w:tcW w:w="982" w:type="dxa"/>
          </w:tcPr>
          <w:p w14:paraId="1AF4A186" w14:textId="77777777" w:rsidR="00BF2182" w:rsidRPr="005A13BA" w:rsidRDefault="00BF2182" w:rsidP="00BF2182">
            <w:r w:rsidRPr="005A13BA">
              <w:t>2015</w:t>
            </w:r>
          </w:p>
        </w:tc>
        <w:tc>
          <w:tcPr>
            <w:tcW w:w="2268" w:type="dxa"/>
          </w:tcPr>
          <w:p w14:paraId="35E54B3A" w14:textId="77777777" w:rsidR="00BF2182" w:rsidRPr="005A13BA" w:rsidRDefault="00BF2182" w:rsidP="00BF2182">
            <w:r w:rsidRPr="005A13BA">
              <w:t>3D kinematics</w:t>
            </w:r>
          </w:p>
          <w:p w14:paraId="3883CDBB" w14:textId="77777777" w:rsidR="00BF2182" w:rsidRPr="005A13BA" w:rsidRDefault="00BF2182" w:rsidP="00BF2182"/>
          <w:p w14:paraId="33785AB9" w14:textId="77777777" w:rsidR="00BF2182" w:rsidRPr="005A13BA" w:rsidRDefault="00BF2182" w:rsidP="00BF2182">
            <w:r w:rsidRPr="005A13BA">
              <w:t>Peak ipsilateral trunk lean</w:t>
            </w:r>
          </w:p>
          <w:p w14:paraId="2B3D323E" w14:textId="77777777" w:rsidR="00BF2182" w:rsidRPr="005A13BA" w:rsidRDefault="00BF2182" w:rsidP="00BF2182"/>
          <w:p w14:paraId="65BD2F7D" w14:textId="77546348" w:rsidR="00BF2182" w:rsidRPr="005A13BA" w:rsidRDefault="00BF2182" w:rsidP="00BF2182">
            <w:r w:rsidRPr="005A13BA">
              <w:t xml:space="preserve">Peak hip </w:t>
            </w:r>
            <w:r w:rsidR="00F25288" w:rsidRPr="005A13BA">
              <w:t>adduction</w:t>
            </w:r>
          </w:p>
          <w:p w14:paraId="25D3CCBE" w14:textId="77777777" w:rsidR="00BF2182" w:rsidRPr="005A13BA" w:rsidRDefault="00BF2182" w:rsidP="00BF2182"/>
          <w:p w14:paraId="496251F1" w14:textId="77777777" w:rsidR="00BF2182" w:rsidRPr="005A13BA" w:rsidRDefault="00BF2182" w:rsidP="00BF2182">
            <w:r w:rsidRPr="005A13BA">
              <w:t>Peak knee abduction</w:t>
            </w:r>
          </w:p>
        </w:tc>
        <w:tc>
          <w:tcPr>
            <w:tcW w:w="1701" w:type="dxa"/>
          </w:tcPr>
          <w:p w14:paraId="5BEE57E0" w14:textId="77777777" w:rsidR="00BF2182" w:rsidRPr="005A13BA" w:rsidRDefault="00BF2182" w:rsidP="00BF2182">
            <w:r w:rsidRPr="005A13BA">
              <w:t>Flock of Birds electromagnetic sensors with MotionMonitor software</w:t>
            </w:r>
          </w:p>
        </w:tc>
        <w:tc>
          <w:tcPr>
            <w:tcW w:w="1017" w:type="dxa"/>
          </w:tcPr>
          <w:p w14:paraId="61AE1798" w14:textId="77777777" w:rsidR="00BF2182" w:rsidRPr="005A13BA" w:rsidRDefault="00BF2182" w:rsidP="00BF2182">
            <w:r w:rsidRPr="005A13BA">
              <w:t>No</w:t>
            </w:r>
          </w:p>
        </w:tc>
        <w:tc>
          <w:tcPr>
            <w:tcW w:w="1109" w:type="dxa"/>
          </w:tcPr>
          <w:p w14:paraId="6ECC1FA5" w14:textId="77777777" w:rsidR="00BF2182" w:rsidRPr="005A13BA" w:rsidRDefault="00BF2182" w:rsidP="00BF2182">
            <w:r w:rsidRPr="005A13BA">
              <w:t>Yes</w:t>
            </w:r>
          </w:p>
        </w:tc>
        <w:tc>
          <w:tcPr>
            <w:tcW w:w="4881" w:type="dxa"/>
          </w:tcPr>
          <w:p w14:paraId="63EC01CA" w14:textId="41D3A87C" w:rsidR="00BF2182" w:rsidRPr="005A13BA" w:rsidRDefault="00BF2182" w:rsidP="00BF2182">
            <w:r w:rsidRPr="005A13BA">
              <w:t>PFP have greater peak ipsilateral trunk lean compared to controls.</w:t>
            </w:r>
          </w:p>
          <w:p w14:paraId="700D9013" w14:textId="77777777" w:rsidR="00BF2182" w:rsidRPr="005A13BA" w:rsidRDefault="00BF2182" w:rsidP="00BF2182">
            <w:r w:rsidRPr="005A13BA">
              <w:t>PFP: 9.8° ± 5.2</w:t>
            </w:r>
          </w:p>
          <w:p w14:paraId="535D261B" w14:textId="77777777" w:rsidR="00BF2182" w:rsidRPr="005A13BA" w:rsidRDefault="00BF2182" w:rsidP="00BF2182">
            <w:r w:rsidRPr="005A13BA">
              <w:t>Control: 6.9° ± 4.4</w:t>
            </w:r>
          </w:p>
          <w:p w14:paraId="378BC7BB" w14:textId="77777777" w:rsidR="00BF2182" w:rsidRPr="005A13BA" w:rsidRDefault="00BF2182" w:rsidP="00BF2182"/>
          <w:p w14:paraId="4EB702E8" w14:textId="22DA80FC" w:rsidR="00BF2182" w:rsidRPr="005A13BA" w:rsidRDefault="00BF2182" w:rsidP="00BF2182">
            <w:r w:rsidRPr="005A13BA">
              <w:t>PFP have greater peak hip</w:t>
            </w:r>
            <w:r w:rsidR="000D53C2" w:rsidRPr="005A13BA">
              <w:t xml:space="preserve"> </w:t>
            </w:r>
            <w:r w:rsidR="00F25288" w:rsidRPr="005A13BA">
              <w:t>adduction</w:t>
            </w:r>
            <w:r w:rsidR="000D53C2" w:rsidRPr="005A13BA">
              <w:t xml:space="preserve"> compared to controls</w:t>
            </w:r>
          </w:p>
          <w:p w14:paraId="5DF7642F" w14:textId="77777777" w:rsidR="00BF2182" w:rsidRPr="005A13BA" w:rsidRDefault="00BF2182" w:rsidP="00BF2182">
            <w:r w:rsidRPr="005A13BA">
              <w:t>PFP: 24.0° ± 6.5</w:t>
            </w:r>
          </w:p>
          <w:p w14:paraId="76CB3A1C" w14:textId="77777777" w:rsidR="00BF2182" w:rsidRPr="005A13BA" w:rsidRDefault="00BF2182" w:rsidP="00BF2182">
            <w:r w:rsidRPr="005A13BA">
              <w:t>Control: 19.2° ± 6.0</w:t>
            </w:r>
          </w:p>
          <w:p w14:paraId="6D81389C" w14:textId="77777777" w:rsidR="00BF2182" w:rsidRPr="005A13BA" w:rsidRDefault="00BF2182" w:rsidP="00BF2182"/>
          <w:p w14:paraId="588B517B" w14:textId="6C741476" w:rsidR="000D53C2" w:rsidRPr="005A13BA" w:rsidRDefault="00BF2182" w:rsidP="00BF2182">
            <w:r w:rsidRPr="005A13BA">
              <w:t>PFP have greater peak knee abduction compared to controls</w:t>
            </w:r>
          </w:p>
          <w:p w14:paraId="2901154B" w14:textId="77777777" w:rsidR="00BF2182" w:rsidRPr="005A13BA" w:rsidRDefault="00BF2182" w:rsidP="00BF2182">
            <w:r w:rsidRPr="005A13BA">
              <w:t>PFP: 10.5° ± 6.4</w:t>
            </w:r>
          </w:p>
          <w:p w14:paraId="299AB671" w14:textId="77777777" w:rsidR="00BF2182" w:rsidRPr="005A13BA" w:rsidRDefault="00BF2182" w:rsidP="00BF2182">
            <w:r w:rsidRPr="005A13BA">
              <w:t>Control: 6.8° ± 5.3</w:t>
            </w:r>
          </w:p>
          <w:p w14:paraId="2F55CF83" w14:textId="77777777" w:rsidR="00BF2182" w:rsidRPr="005A13BA" w:rsidRDefault="00BF2182" w:rsidP="00BF2182"/>
        </w:tc>
      </w:tr>
      <w:tr w:rsidR="00AB7858" w:rsidRPr="005A13BA" w14:paraId="7B5CF8CD" w14:textId="77777777" w:rsidTr="007E1A63">
        <w:tc>
          <w:tcPr>
            <w:tcW w:w="1990" w:type="dxa"/>
          </w:tcPr>
          <w:p w14:paraId="240953E5" w14:textId="77777777" w:rsidR="00AB7858" w:rsidRPr="005A13BA" w:rsidRDefault="00AB7858" w:rsidP="00BF2182">
            <w:pPr>
              <w:rPr>
                <w:sz w:val="8"/>
                <w:szCs w:val="8"/>
              </w:rPr>
            </w:pPr>
          </w:p>
        </w:tc>
        <w:tc>
          <w:tcPr>
            <w:tcW w:w="982" w:type="dxa"/>
          </w:tcPr>
          <w:p w14:paraId="14E44931" w14:textId="77777777" w:rsidR="00AB7858" w:rsidRPr="005A13BA" w:rsidRDefault="00AB7858" w:rsidP="00BF2182">
            <w:pPr>
              <w:rPr>
                <w:sz w:val="8"/>
                <w:szCs w:val="8"/>
              </w:rPr>
            </w:pPr>
          </w:p>
        </w:tc>
        <w:tc>
          <w:tcPr>
            <w:tcW w:w="2268" w:type="dxa"/>
          </w:tcPr>
          <w:p w14:paraId="14D89DD7" w14:textId="77777777" w:rsidR="00AB7858" w:rsidRPr="005A13BA" w:rsidRDefault="00AB7858" w:rsidP="00BF2182">
            <w:pPr>
              <w:rPr>
                <w:sz w:val="8"/>
                <w:szCs w:val="8"/>
              </w:rPr>
            </w:pPr>
          </w:p>
        </w:tc>
        <w:tc>
          <w:tcPr>
            <w:tcW w:w="1701" w:type="dxa"/>
          </w:tcPr>
          <w:p w14:paraId="552C0E0E" w14:textId="77777777" w:rsidR="00AB7858" w:rsidRPr="005A13BA" w:rsidRDefault="00AB7858" w:rsidP="00BF2182">
            <w:pPr>
              <w:rPr>
                <w:sz w:val="8"/>
                <w:szCs w:val="8"/>
              </w:rPr>
            </w:pPr>
          </w:p>
        </w:tc>
        <w:tc>
          <w:tcPr>
            <w:tcW w:w="1017" w:type="dxa"/>
          </w:tcPr>
          <w:p w14:paraId="16241DD5" w14:textId="77777777" w:rsidR="00AB7858" w:rsidRPr="005A13BA" w:rsidRDefault="00AB7858" w:rsidP="00BF2182">
            <w:pPr>
              <w:rPr>
                <w:sz w:val="8"/>
                <w:szCs w:val="8"/>
              </w:rPr>
            </w:pPr>
          </w:p>
        </w:tc>
        <w:tc>
          <w:tcPr>
            <w:tcW w:w="1109" w:type="dxa"/>
          </w:tcPr>
          <w:p w14:paraId="029939B1" w14:textId="77777777" w:rsidR="00AB7858" w:rsidRPr="005A13BA" w:rsidRDefault="00AB7858" w:rsidP="00BF2182">
            <w:pPr>
              <w:rPr>
                <w:sz w:val="8"/>
                <w:szCs w:val="8"/>
              </w:rPr>
            </w:pPr>
          </w:p>
        </w:tc>
        <w:tc>
          <w:tcPr>
            <w:tcW w:w="4881" w:type="dxa"/>
          </w:tcPr>
          <w:p w14:paraId="4B46EF73" w14:textId="77777777" w:rsidR="00AB7858" w:rsidRPr="005A13BA" w:rsidRDefault="00AB7858" w:rsidP="00BF2182">
            <w:pPr>
              <w:rPr>
                <w:sz w:val="8"/>
                <w:szCs w:val="8"/>
              </w:rPr>
            </w:pPr>
          </w:p>
        </w:tc>
      </w:tr>
      <w:tr w:rsidR="00BF2182" w:rsidRPr="005A13BA" w14:paraId="629E15BD" w14:textId="77777777" w:rsidTr="007E1A63">
        <w:tc>
          <w:tcPr>
            <w:tcW w:w="1990" w:type="dxa"/>
          </w:tcPr>
          <w:p w14:paraId="3E081C01" w14:textId="77777777" w:rsidR="00BF2182" w:rsidRPr="005A13BA" w:rsidRDefault="00BF2182" w:rsidP="00BF2182">
            <w:r w:rsidRPr="005A13BA">
              <w:t>Rathleff et al</w:t>
            </w:r>
          </w:p>
        </w:tc>
        <w:tc>
          <w:tcPr>
            <w:tcW w:w="982" w:type="dxa"/>
          </w:tcPr>
          <w:p w14:paraId="58271ECA" w14:textId="77777777" w:rsidR="00BF2182" w:rsidRPr="005A13BA" w:rsidRDefault="00BF2182" w:rsidP="00BF2182">
            <w:r w:rsidRPr="005A13BA">
              <w:t>2014</w:t>
            </w:r>
          </w:p>
        </w:tc>
        <w:tc>
          <w:tcPr>
            <w:tcW w:w="2268" w:type="dxa"/>
          </w:tcPr>
          <w:p w14:paraId="6FD50FB6" w14:textId="77777777" w:rsidR="00BF2182" w:rsidRPr="005A13BA" w:rsidRDefault="00BF2182" w:rsidP="00BF2182">
            <w:r w:rsidRPr="005A13BA">
              <w:t>In-shoe pressure distribution</w:t>
            </w:r>
          </w:p>
        </w:tc>
        <w:tc>
          <w:tcPr>
            <w:tcW w:w="1701" w:type="dxa"/>
          </w:tcPr>
          <w:p w14:paraId="5BC89B46" w14:textId="77777777" w:rsidR="00BF2182" w:rsidRPr="005A13BA" w:rsidRDefault="00BF2182" w:rsidP="00BF2182">
            <w:r w:rsidRPr="005A13BA">
              <w:t>Pedar, Novel</w:t>
            </w:r>
          </w:p>
        </w:tc>
        <w:tc>
          <w:tcPr>
            <w:tcW w:w="1017" w:type="dxa"/>
          </w:tcPr>
          <w:p w14:paraId="39F9A479" w14:textId="77777777" w:rsidR="00BF2182" w:rsidRPr="005A13BA" w:rsidRDefault="00BF2182" w:rsidP="00BF2182">
            <w:r w:rsidRPr="005A13BA">
              <w:t>Yes</w:t>
            </w:r>
          </w:p>
        </w:tc>
        <w:tc>
          <w:tcPr>
            <w:tcW w:w="1109" w:type="dxa"/>
          </w:tcPr>
          <w:p w14:paraId="392779D8" w14:textId="77777777" w:rsidR="00BF2182" w:rsidRPr="005A13BA" w:rsidRDefault="00BF2182" w:rsidP="00BF2182">
            <w:r w:rsidRPr="005A13BA">
              <w:t>Yes</w:t>
            </w:r>
          </w:p>
        </w:tc>
        <w:tc>
          <w:tcPr>
            <w:tcW w:w="4881" w:type="dxa"/>
          </w:tcPr>
          <w:p w14:paraId="3837B08C" w14:textId="606648B5" w:rsidR="000D53C2" w:rsidRPr="005A13BA" w:rsidRDefault="00BF2182" w:rsidP="000D53C2">
            <w:pPr>
              <w:autoSpaceDE w:val="0"/>
              <w:autoSpaceDN w:val="0"/>
              <w:adjustRightInd w:val="0"/>
              <w:rPr>
                <w:rFonts w:cs="AdvPTimes"/>
              </w:rPr>
            </w:pPr>
            <w:r w:rsidRPr="005A13BA">
              <w:t>PFP 9% higher peak absol</w:t>
            </w:r>
            <w:r w:rsidR="00A6629E" w:rsidRPr="005A13BA">
              <w:t>ute force compared to controls (P = 0.01), relative group difference of 32%.</w:t>
            </w:r>
          </w:p>
          <w:p w14:paraId="4691CE24" w14:textId="303BD75A" w:rsidR="00BF2182" w:rsidRPr="005A13BA" w:rsidRDefault="00BF2182" w:rsidP="00BF2182"/>
        </w:tc>
      </w:tr>
      <w:tr w:rsidR="000D53C2" w:rsidRPr="005A13BA" w14:paraId="1A648BA4" w14:textId="77777777" w:rsidTr="007E1A63">
        <w:tc>
          <w:tcPr>
            <w:tcW w:w="1990" w:type="dxa"/>
          </w:tcPr>
          <w:p w14:paraId="473F32BC" w14:textId="77777777" w:rsidR="000D53C2" w:rsidRPr="005A13BA" w:rsidRDefault="000D53C2" w:rsidP="00BF2182">
            <w:pPr>
              <w:rPr>
                <w:sz w:val="8"/>
                <w:szCs w:val="8"/>
              </w:rPr>
            </w:pPr>
          </w:p>
        </w:tc>
        <w:tc>
          <w:tcPr>
            <w:tcW w:w="982" w:type="dxa"/>
          </w:tcPr>
          <w:p w14:paraId="5E8A3FA5" w14:textId="77777777" w:rsidR="000D53C2" w:rsidRPr="005A13BA" w:rsidRDefault="000D53C2" w:rsidP="00BF2182">
            <w:pPr>
              <w:rPr>
                <w:sz w:val="8"/>
                <w:szCs w:val="8"/>
              </w:rPr>
            </w:pPr>
          </w:p>
        </w:tc>
        <w:tc>
          <w:tcPr>
            <w:tcW w:w="2268" w:type="dxa"/>
          </w:tcPr>
          <w:p w14:paraId="78B8859D" w14:textId="77777777" w:rsidR="000D53C2" w:rsidRPr="005A13BA" w:rsidRDefault="000D53C2" w:rsidP="00BF2182">
            <w:pPr>
              <w:rPr>
                <w:sz w:val="8"/>
                <w:szCs w:val="8"/>
              </w:rPr>
            </w:pPr>
          </w:p>
        </w:tc>
        <w:tc>
          <w:tcPr>
            <w:tcW w:w="1701" w:type="dxa"/>
          </w:tcPr>
          <w:p w14:paraId="59EACEB8" w14:textId="77777777" w:rsidR="000D53C2" w:rsidRPr="005A13BA" w:rsidRDefault="000D53C2" w:rsidP="009550AA">
            <w:pPr>
              <w:rPr>
                <w:sz w:val="8"/>
                <w:szCs w:val="8"/>
              </w:rPr>
            </w:pPr>
          </w:p>
        </w:tc>
        <w:tc>
          <w:tcPr>
            <w:tcW w:w="1017" w:type="dxa"/>
          </w:tcPr>
          <w:p w14:paraId="20095E42" w14:textId="77777777" w:rsidR="000D53C2" w:rsidRPr="005A13BA" w:rsidRDefault="000D53C2" w:rsidP="00BF2182">
            <w:pPr>
              <w:rPr>
                <w:sz w:val="8"/>
                <w:szCs w:val="8"/>
              </w:rPr>
            </w:pPr>
          </w:p>
        </w:tc>
        <w:tc>
          <w:tcPr>
            <w:tcW w:w="1109" w:type="dxa"/>
          </w:tcPr>
          <w:p w14:paraId="2271D5A8" w14:textId="77777777" w:rsidR="000D53C2" w:rsidRPr="005A13BA" w:rsidRDefault="000D53C2" w:rsidP="00BF2182">
            <w:pPr>
              <w:rPr>
                <w:sz w:val="8"/>
                <w:szCs w:val="8"/>
              </w:rPr>
            </w:pPr>
          </w:p>
        </w:tc>
        <w:tc>
          <w:tcPr>
            <w:tcW w:w="4881" w:type="dxa"/>
          </w:tcPr>
          <w:p w14:paraId="041E530B" w14:textId="77777777" w:rsidR="000D53C2" w:rsidRPr="005A13BA" w:rsidRDefault="000D53C2" w:rsidP="009550AA">
            <w:pPr>
              <w:rPr>
                <w:sz w:val="8"/>
                <w:szCs w:val="8"/>
              </w:rPr>
            </w:pPr>
          </w:p>
        </w:tc>
      </w:tr>
      <w:tr w:rsidR="007926E4" w:rsidRPr="005A13BA" w14:paraId="1B4BD19B" w14:textId="77777777" w:rsidTr="007E1A63">
        <w:tc>
          <w:tcPr>
            <w:tcW w:w="1990" w:type="dxa"/>
          </w:tcPr>
          <w:p w14:paraId="7A279FC5" w14:textId="643F3C3D" w:rsidR="007926E4" w:rsidRPr="005A13BA" w:rsidRDefault="009550AA" w:rsidP="00BF2182">
            <w:r w:rsidRPr="005A13BA">
              <w:t>Scholtes and Salsich</w:t>
            </w:r>
          </w:p>
        </w:tc>
        <w:tc>
          <w:tcPr>
            <w:tcW w:w="982" w:type="dxa"/>
          </w:tcPr>
          <w:p w14:paraId="5D293583" w14:textId="4250C701" w:rsidR="007926E4" w:rsidRPr="005A13BA" w:rsidRDefault="009550AA" w:rsidP="00BF2182">
            <w:r w:rsidRPr="005A13BA">
              <w:t>2017</w:t>
            </w:r>
          </w:p>
        </w:tc>
        <w:tc>
          <w:tcPr>
            <w:tcW w:w="2268" w:type="dxa"/>
          </w:tcPr>
          <w:p w14:paraId="01936ED5" w14:textId="010A7F85" w:rsidR="007926E4" w:rsidRPr="005A13BA" w:rsidRDefault="009550AA" w:rsidP="00BF2182">
            <w:r w:rsidRPr="005A13BA">
              <w:t>2D frontal plane projection angle</w:t>
            </w:r>
          </w:p>
          <w:p w14:paraId="5765A502" w14:textId="77777777" w:rsidR="009550AA" w:rsidRPr="005A13BA" w:rsidRDefault="009550AA" w:rsidP="00BF2182"/>
          <w:p w14:paraId="4625692C" w14:textId="1A8A038A" w:rsidR="009550AA" w:rsidRPr="005A13BA" w:rsidRDefault="009550AA" w:rsidP="00BF2182">
            <w:r w:rsidRPr="005A13BA">
              <w:t>2D dynamic valgus index (DVI)</w:t>
            </w:r>
          </w:p>
          <w:p w14:paraId="5EC138FC" w14:textId="77777777" w:rsidR="009550AA" w:rsidRPr="005A13BA" w:rsidRDefault="009550AA" w:rsidP="00BF2182"/>
          <w:p w14:paraId="7807491E" w14:textId="77777777" w:rsidR="009550AA" w:rsidRPr="005A13BA" w:rsidRDefault="009550AA" w:rsidP="00BF2182">
            <w:r w:rsidRPr="005A13BA">
              <w:t>3D kinematics</w:t>
            </w:r>
          </w:p>
          <w:p w14:paraId="1CCC8340" w14:textId="77777777" w:rsidR="009550AA" w:rsidRPr="005A13BA" w:rsidRDefault="009550AA" w:rsidP="00BF2182"/>
          <w:p w14:paraId="451D9CEE" w14:textId="634739E9" w:rsidR="009550AA" w:rsidRPr="005A13BA" w:rsidRDefault="009550AA" w:rsidP="00BF2182">
            <w:r w:rsidRPr="005A13BA">
              <w:t xml:space="preserve">Hip </w:t>
            </w:r>
            <w:r w:rsidR="00F25288" w:rsidRPr="005A13BA">
              <w:t>adduction</w:t>
            </w:r>
          </w:p>
          <w:p w14:paraId="59525458" w14:textId="77777777" w:rsidR="009550AA" w:rsidRPr="005A13BA" w:rsidRDefault="009550AA" w:rsidP="00BF2182">
            <w:r w:rsidRPr="005A13BA">
              <w:t>Hip medial rotation</w:t>
            </w:r>
          </w:p>
          <w:p w14:paraId="14E56F9B" w14:textId="77777777" w:rsidR="009550AA" w:rsidRPr="005A13BA" w:rsidRDefault="009550AA" w:rsidP="00BF2182">
            <w:r w:rsidRPr="005A13BA">
              <w:t>Knee abduction</w:t>
            </w:r>
          </w:p>
          <w:p w14:paraId="5B7C2260" w14:textId="77777777" w:rsidR="009550AA" w:rsidRPr="005A13BA" w:rsidRDefault="009550AA" w:rsidP="00BF2182">
            <w:r w:rsidRPr="005A13BA">
              <w:t>Knee lateral rotation</w:t>
            </w:r>
          </w:p>
          <w:p w14:paraId="10F6C0A1" w14:textId="378D9EF7" w:rsidR="009550AA" w:rsidRPr="005A13BA" w:rsidRDefault="009550AA" w:rsidP="009550AA">
            <w:r w:rsidRPr="005A13BA">
              <w:lastRenderedPageBreak/>
              <w:t>3D dynamic valgus index</w:t>
            </w:r>
          </w:p>
        </w:tc>
        <w:tc>
          <w:tcPr>
            <w:tcW w:w="1701" w:type="dxa"/>
          </w:tcPr>
          <w:p w14:paraId="10FAB309" w14:textId="77777777" w:rsidR="007926E4" w:rsidRPr="005A13BA" w:rsidRDefault="009550AA" w:rsidP="009550AA">
            <w:r w:rsidRPr="005A13BA">
              <w:lastRenderedPageBreak/>
              <w:t>Dartfish</w:t>
            </w:r>
          </w:p>
          <w:p w14:paraId="7E7C275F" w14:textId="77777777" w:rsidR="009550AA" w:rsidRPr="005A13BA" w:rsidRDefault="009550AA" w:rsidP="009550AA"/>
          <w:p w14:paraId="10FE2070" w14:textId="77777777" w:rsidR="009550AA" w:rsidRPr="005A13BA" w:rsidRDefault="009550AA" w:rsidP="009550AA"/>
          <w:p w14:paraId="2994D1BA" w14:textId="77777777" w:rsidR="009550AA" w:rsidRPr="005A13BA" w:rsidRDefault="009550AA" w:rsidP="009550AA"/>
          <w:p w14:paraId="73725904" w14:textId="77777777" w:rsidR="009550AA" w:rsidRPr="005A13BA" w:rsidRDefault="009550AA" w:rsidP="009550AA"/>
          <w:p w14:paraId="69D98554" w14:textId="77777777" w:rsidR="009550AA" w:rsidRPr="005A13BA" w:rsidRDefault="009550AA" w:rsidP="009550AA"/>
          <w:p w14:paraId="65489263" w14:textId="701EDF63" w:rsidR="009550AA" w:rsidRPr="005A13BA" w:rsidRDefault="009550AA" w:rsidP="006D64C7">
            <w:r w:rsidRPr="005A13BA">
              <w:t>Vicon</w:t>
            </w:r>
            <w:r w:rsidR="00AB7858" w:rsidRPr="005A13BA">
              <w:t xml:space="preserve"> – </w:t>
            </w:r>
            <w:r w:rsidR="00252F64" w:rsidRPr="005A13BA">
              <w:t>Visual3D</w:t>
            </w:r>
          </w:p>
        </w:tc>
        <w:tc>
          <w:tcPr>
            <w:tcW w:w="1017" w:type="dxa"/>
          </w:tcPr>
          <w:p w14:paraId="2C24DF1F" w14:textId="1E0E45A8" w:rsidR="007926E4" w:rsidRPr="005A13BA" w:rsidRDefault="009550AA" w:rsidP="00BF2182">
            <w:r w:rsidRPr="005A13BA">
              <w:t>Yes</w:t>
            </w:r>
          </w:p>
        </w:tc>
        <w:tc>
          <w:tcPr>
            <w:tcW w:w="1109" w:type="dxa"/>
          </w:tcPr>
          <w:p w14:paraId="1D90651B" w14:textId="5538BC0D" w:rsidR="007926E4" w:rsidRPr="005A13BA" w:rsidRDefault="009550AA" w:rsidP="00BF2182">
            <w:r w:rsidRPr="005A13BA">
              <w:t>Yes</w:t>
            </w:r>
          </w:p>
        </w:tc>
        <w:tc>
          <w:tcPr>
            <w:tcW w:w="4881" w:type="dxa"/>
          </w:tcPr>
          <w:p w14:paraId="47A84D6C" w14:textId="77777777" w:rsidR="006D64C7" w:rsidRPr="005A13BA" w:rsidRDefault="006D64C7" w:rsidP="006D64C7">
            <w:pPr>
              <w:rPr>
                <w:rFonts w:cstheme="minorHAnsi"/>
              </w:rPr>
            </w:pPr>
            <w:r w:rsidRPr="005A13BA">
              <w:rPr>
                <w:rFonts w:cstheme="minorHAnsi"/>
              </w:rPr>
              <w:t>PFP greater knee FPPA (p=0.014)</w:t>
            </w:r>
          </w:p>
          <w:p w14:paraId="1EAF0632" w14:textId="77777777" w:rsidR="006D64C7" w:rsidRPr="005A13BA" w:rsidRDefault="006D64C7" w:rsidP="006D64C7">
            <w:pPr>
              <w:rPr>
                <w:rFonts w:cstheme="minorHAnsi"/>
              </w:rPr>
            </w:pPr>
            <w:r w:rsidRPr="005A13BA">
              <w:rPr>
                <w:rFonts w:cstheme="minorHAnsi"/>
              </w:rPr>
              <w:t>PFP: 11.48</w:t>
            </w:r>
            <w:r w:rsidRPr="005A13BA">
              <w:rPr>
                <w:rFonts w:cs="Times New Roman"/>
              </w:rPr>
              <w:t xml:space="preserve">° </w:t>
            </w:r>
            <w:r w:rsidRPr="005A13BA">
              <w:rPr>
                <w:rFonts w:cstheme="minorHAnsi"/>
              </w:rPr>
              <w:t>± 7.45</w:t>
            </w:r>
          </w:p>
          <w:p w14:paraId="3B8D7D76" w14:textId="6C4868F8" w:rsidR="006D64C7" w:rsidRPr="005A13BA" w:rsidRDefault="006D64C7" w:rsidP="006D64C7">
            <w:pPr>
              <w:rPr>
                <w:rFonts w:cstheme="minorHAnsi"/>
              </w:rPr>
            </w:pPr>
            <w:r w:rsidRPr="005A13BA">
              <w:rPr>
                <w:rFonts w:cstheme="minorHAnsi"/>
              </w:rPr>
              <w:t>Control: 4.14</w:t>
            </w:r>
            <w:r w:rsidRPr="005A13BA">
              <w:rPr>
                <w:rFonts w:cs="Times New Roman"/>
              </w:rPr>
              <w:t xml:space="preserve">° </w:t>
            </w:r>
            <w:r w:rsidRPr="005A13BA">
              <w:rPr>
                <w:rFonts w:cstheme="minorHAnsi"/>
              </w:rPr>
              <w:t>± 9.62</w:t>
            </w:r>
          </w:p>
          <w:p w14:paraId="30EFDAC5" w14:textId="77777777" w:rsidR="006D64C7" w:rsidRPr="005A13BA" w:rsidRDefault="006D64C7" w:rsidP="006D64C7"/>
          <w:p w14:paraId="2C27D7C8" w14:textId="77777777" w:rsidR="006D64C7" w:rsidRPr="005A13BA" w:rsidRDefault="006D64C7" w:rsidP="006D64C7">
            <w:r w:rsidRPr="005A13BA">
              <w:t>PFP greater hip FPPA (P = 0.03)</w:t>
            </w:r>
          </w:p>
          <w:p w14:paraId="0F8DDFF0" w14:textId="77777777" w:rsidR="006D64C7" w:rsidRPr="005A13BA" w:rsidRDefault="006D64C7" w:rsidP="006D64C7">
            <w:pPr>
              <w:rPr>
                <w:rFonts w:cstheme="minorHAnsi"/>
              </w:rPr>
            </w:pPr>
            <w:r w:rsidRPr="005A13BA">
              <w:t>PFP: 19.66</w:t>
            </w:r>
            <w:r w:rsidRPr="005A13BA">
              <w:rPr>
                <w:rFonts w:cs="Times New Roman"/>
              </w:rPr>
              <w:t>°</w:t>
            </w:r>
            <w:r w:rsidRPr="005A13BA">
              <w:rPr>
                <w:rFonts w:cstheme="minorHAnsi"/>
              </w:rPr>
              <w:t>± 7.70</w:t>
            </w:r>
          </w:p>
          <w:p w14:paraId="50D4AA37" w14:textId="32111EB4" w:rsidR="006D64C7" w:rsidRPr="005A13BA" w:rsidRDefault="006D64C7" w:rsidP="006D64C7">
            <w:pPr>
              <w:rPr>
                <w:rFonts w:cstheme="minorHAnsi"/>
              </w:rPr>
            </w:pPr>
            <w:r w:rsidRPr="005A13BA">
              <w:rPr>
                <w:rFonts w:cstheme="minorHAnsi"/>
              </w:rPr>
              <w:t>Control: 14.15</w:t>
            </w:r>
            <w:r w:rsidRPr="005A13BA">
              <w:rPr>
                <w:rFonts w:cs="Times New Roman"/>
              </w:rPr>
              <w:t>°</w:t>
            </w:r>
            <w:r w:rsidRPr="005A13BA">
              <w:rPr>
                <w:rFonts w:cstheme="minorHAnsi"/>
              </w:rPr>
              <w:t>±6.53</w:t>
            </w:r>
          </w:p>
          <w:p w14:paraId="55D39C4E" w14:textId="77777777" w:rsidR="006D64C7" w:rsidRPr="005A13BA" w:rsidRDefault="006D64C7" w:rsidP="006D64C7">
            <w:pPr>
              <w:rPr>
                <w:rFonts w:cstheme="minorHAnsi"/>
              </w:rPr>
            </w:pPr>
          </w:p>
          <w:p w14:paraId="68424E34" w14:textId="77777777" w:rsidR="009550AA" w:rsidRPr="005A13BA" w:rsidRDefault="009550AA" w:rsidP="009550AA">
            <w:r w:rsidRPr="005A13BA">
              <w:t>PFP greater 2D DVI (P = 0.01)</w:t>
            </w:r>
          </w:p>
          <w:p w14:paraId="52BF1B19" w14:textId="6310B529" w:rsidR="009550AA" w:rsidRPr="005A13BA" w:rsidRDefault="009550AA" w:rsidP="009550AA">
            <w:pPr>
              <w:rPr>
                <w:rFonts w:cstheme="minorHAnsi"/>
              </w:rPr>
            </w:pPr>
            <w:r w:rsidRPr="005A13BA">
              <w:t>PFP</w:t>
            </w:r>
            <w:r w:rsidR="000D53C2" w:rsidRPr="005A13BA">
              <w:t>:</w:t>
            </w:r>
            <w:r w:rsidRPr="005A13BA">
              <w:t xml:space="preserve"> 31.14</w:t>
            </w:r>
            <w:r w:rsidRPr="005A13BA">
              <w:rPr>
                <w:rFonts w:cs="Times New Roman"/>
              </w:rPr>
              <w:t>°</w:t>
            </w:r>
            <w:r w:rsidRPr="005A13BA">
              <w:rPr>
                <w:rFonts w:cstheme="minorHAnsi"/>
              </w:rPr>
              <w:t>±13.36</w:t>
            </w:r>
          </w:p>
          <w:p w14:paraId="087F71BE" w14:textId="1302CE1F" w:rsidR="009550AA" w:rsidRPr="005A13BA" w:rsidRDefault="009550AA" w:rsidP="009550AA">
            <w:r w:rsidRPr="005A13BA">
              <w:rPr>
                <w:rFonts w:cstheme="minorHAnsi"/>
              </w:rPr>
              <w:t>Control</w:t>
            </w:r>
            <w:r w:rsidR="000D53C2" w:rsidRPr="005A13BA">
              <w:rPr>
                <w:rFonts w:cstheme="minorHAnsi"/>
              </w:rPr>
              <w:t>:</w:t>
            </w:r>
            <w:r w:rsidRPr="005A13BA">
              <w:rPr>
                <w:rFonts w:cstheme="minorHAnsi"/>
              </w:rPr>
              <w:t xml:space="preserve"> 18.3</w:t>
            </w:r>
            <w:r w:rsidRPr="005A13BA">
              <w:rPr>
                <w:rFonts w:cs="Times New Roman"/>
              </w:rPr>
              <w:t>°</w:t>
            </w:r>
            <w:r w:rsidRPr="005A13BA">
              <w:rPr>
                <w:rFonts w:cstheme="minorHAnsi"/>
              </w:rPr>
              <w:t xml:space="preserve">± 17.97 </w:t>
            </w:r>
          </w:p>
          <w:p w14:paraId="1C3B2978" w14:textId="77777777" w:rsidR="009550AA" w:rsidRPr="005A13BA" w:rsidRDefault="009550AA" w:rsidP="009550AA"/>
          <w:p w14:paraId="50BD0053" w14:textId="77777777" w:rsidR="009550AA" w:rsidRPr="005A13BA" w:rsidRDefault="009550AA" w:rsidP="009550AA">
            <w:r w:rsidRPr="005A13BA">
              <w:t>PFP greater 3D DVI (P = 0.01)</w:t>
            </w:r>
          </w:p>
          <w:p w14:paraId="7DC25933" w14:textId="020ED88A" w:rsidR="009550AA" w:rsidRPr="005A13BA" w:rsidRDefault="009550AA" w:rsidP="009550AA">
            <w:pPr>
              <w:rPr>
                <w:rFonts w:cstheme="minorHAnsi"/>
              </w:rPr>
            </w:pPr>
            <w:r w:rsidRPr="005A13BA">
              <w:lastRenderedPageBreak/>
              <w:t>PFP</w:t>
            </w:r>
            <w:r w:rsidR="000D53C2" w:rsidRPr="005A13BA">
              <w:t>:</w:t>
            </w:r>
            <w:r w:rsidRPr="005A13BA">
              <w:t xml:space="preserve"> 12.41</w:t>
            </w:r>
            <w:r w:rsidRPr="005A13BA">
              <w:rPr>
                <w:rFonts w:cs="Times New Roman"/>
              </w:rPr>
              <w:t>°</w:t>
            </w:r>
            <w:r w:rsidR="000D53C2" w:rsidRPr="005A13BA">
              <w:rPr>
                <w:rFonts w:cs="Times New Roman"/>
              </w:rPr>
              <w:t xml:space="preserve"> </w:t>
            </w:r>
            <w:r w:rsidRPr="005A13BA">
              <w:rPr>
                <w:rFonts w:cstheme="minorHAnsi"/>
              </w:rPr>
              <w:t>±</w:t>
            </w:r>
            <w:r w:rsidR="000D53C2" w:rsidRPr="005A13BA">
              <w:rPr>
                <w:rFonts w:cstheme="minorHAnsi"/>
              </w:rPr>
              <w:t xml:space="preserve"> </w:t>
            </w:r>
            <w:r w:rsidRPr="005A13BA">
              <w:rPr>
                <w:rFonts w:cstheme="minorHAnsi"/>
              </w:rPr>
              <w:t>9.77</w:t>
            </w:r>
          </w:p>
          <w:p w14:paraId="23E4ECB2" w14:textId="0E95DE68" w:rsidR="009550AA" w:rsidRPr="005A13BA" w:rsidRDefault="009550AA" w:rsidP="009550AA">
            <w:r w:rsidRPr="005A13BA">
              <w:rPr>
                <w:rFonts w:cstheme="minorHAnsi"/>
              </w:rPr>
              <w:t>Control</w:t>
            </w:r>
            <w:r w:rsidR="000D53C2" w:rsidRPr="005A13BA">
              <w:rPr>
                <w:rFonts w:cstheme="minorHAnsi"/>
              </w:rPr>
              <w:t>:</w:t>
            </w:r>
            <w:r w:rsidRPr="005A13BA">
              <w:rPr>
                <w:rFonts w:cstheme="minorHAnsi"/>
              </w:rPr>
              <w:t xml:space="preserve"> 1.81</w:t>
            </w:r>
            <w:r w:rsidRPr="005A13BA">
              <w:rPr>
                <w:rFonts w:cs="Times New Roman"/>
              </w:rPr>
              <w:t>°</w:t>
            </w:r>
            <w:r w:rsidR="000D53C2" w:rsidRPr="005A13BA">
              <w:rPr>
                <w:rFonts w:cs="Times New Roman"/>
              </w:rPr>
              <w:t xml:space="preserve"> </w:t>
            </w:r>
            <w:r w:rsidRPr="005A13BA">
              <w:rPr>
                <w:rFonts w:cstheme="minorHAnsi"/>
              </w:rPr>
              <w:t>± 13.44</w:t>
            </w:r>
          </w:p>
          <w:p w14:paraId="4783832B" w14:textId="77777777" w:rsidR="007926E4" w:rsidRPr="005A13BA" w:rsidRDefault="007926E4" w:rsidP="00BF2182"/>
        </w:tc>
      </w:tr>
      <w:tr w:rsidR="00AB7858" w:rsidRPr="005A13BA" w14:paraId="358BFC21" w14:textId="77777777" w:rsidTr="007E1A63">
        <w:tc>
          <w:tcPr>
            <w:tcW w:w="1990" w:type="dxa"/>
          </w:tcPr>
          <w:p w14:paraId="793BB3DF" w14:textId="77777777" w:rsidR="00AB7858" w:rsidRPr="005A13BA" w:rsidRDefault="00AB7858" w:rsidP="00BF2182">
            <w:pPr>
              <w:rPr>
                <w:sz w:val="8"/>
                <w:szCs w:val="8"/>
              </w:rPr>
            </w:pPr>
          </w:p>
        </w:tc>
        <w:tc>
          <w:tcPr>
            <w:tcW w:w="982" w:type="dxa"/>
          </w:tcPr>
          <w:p w14:paraId="027058BE" w14:textId="77777777" w:rsidR="00AB7858" w:rsidRPr="005A13BA" w:rsidRDefault="00AB7858" w:rsidP="00BF2182">
            <w:pPr>
              <w:rPr>
                <w:sz w:val="8"/>
                <w:szCs w:val="8"/>
              </w:rPr>
            </w:pPr>
          </w:p>
        </w:tc>
        <w:tc>
          <w:tcPr>
            <w:tcW w:w="2268" w:type="dxa"/>
          </w:tcPr>
          <w:p w14:paraId="2B0925B3" w14:textId="77777777" w:rsidR="00AB7858" w:rsidRPr="005A13BA" w:rsidRDefault="00AB7858" w:rsidP="00BF2182">
            <w:pPr>
              <w:rPr>
                <w:sz w:val="8"/>
                <w:szCs w:val="8"/>
              </w:rPr>
            </w:pPr>
          </w:p>
        </w:tc>
        <w:tc>
          <w:tcPr>
            <w:tcW w:w="1701" w:type="dxa"/>
          </w:tcPr>
          <w:p w14:paraId="18F8121C" w14:textId="77777777" w:rsidR="00AB7858" w:rsidRPr="005A13BA" w:rsidRDefault="00AB7858" w:rsidP="009550AA">
            <w:pPr>
              <w:rPr>
                <w:sz w:val="8"/>
                <w:szCs w:val="8"/>
              </w:rPr>
            </w:pPr>
          </w:p>
        </w:tc>
        <w:tc>
          <w:tcPr>
            <w:tcW w:w="1017" w:type="dxa"/>
          </w:tcPr>
          <w:p w14:paraId="7FDB6AA0" w14:textId="77777777" w:rsidR="00AB7858" w:rsidRPr="005A13BA" w:rsidRDefault="00AB7858" w:rsidP="00BF2182">
            <w:pPr>
              <w:rPr>
                <w:sz w:val="8"/>
                <w:szCs w:val="8"/>
              </w:rPr>
            </w:pPr>
          </w:p>
        </w:tc>
        <w:tc>
          <w:tcPr>
            <w:tcW w:w="1109" w:type="dxa"/>
          </w:tcPr>
          <w:p w14:paraId="1F966DA5" w14:textId="77777777" w:rsidR="00AB7858" w:rsidRPr="005A13BA" w:rsidRDefault="00AB7858" w:rsidP="00BF2182">
            <w:pPr>
              <w:rPr>
                <w:sz w:val="8"/>
                <w:szCs w:val="8"/>
              </w:rPr>
            </w:pPr>
          </w:p>
        </w:tc>
        <w:tc>
          <w:tcPr>
            <w:tcW w:w="4881" w:type="dxa"/>
          </w:tcPr>
          <w:p w14:paraId="68F90D9C" w14:textId="77777777" w:rsidR="00AB7858" w:rsidRPr="005A13BA" w:rsidRDefault="00AB7858" w:rsidP="009550AA">
            <w:pPr>
              <w:rPr>
                <w:sz w:val="8"/>
                <w:szCs w:val="8"/>
              </w:rPr>
            </w:pPr>
          </w:p>
        </w:tc>
      </w:tr>
      <w:tr w:rsidR="00BF2182" w:rsidRPr="005A13BA" w14:paraId="3D603F6F" w14:textId="77777777" w:rsidTr="007E1A63">
        <w:tc>
          <w:tcPr>
            <w:tcW w:w="1990" w:type="dxa"/>
          </w:tcPr>
          <w:p w14:paraId="65B4EB9E" w14:textId="3A7138EA" w:rsidR="00BF2182" w:rsidRPr="005A13BA" w:rsidRDefault="009550AA" w:rsidP="00BF2182">
            <w:r w:rsidRPr="005A13BA">
              <w:t>Song et al</w:t>
            </w:r>
          </w:p>
        </w:tc>
        <w:tc>
          <w:tcPr>
            <w:tcW w:w="982" w:type="dxa"/>
          </w:tcPr>
          <w:p w14:paraId="68C0052E" w14:textId="77777777" w:rsidR="00BF2182" w:rsidRPr="005A13BA" w:rsidRDefault="00BF2182" w:rsidP="00BF2182">
            <w:r w:rsidRPr="005A13BA">
              <w:t>2015</w:t>
            </w:r>
          </w:p>
        </w:tc>
        <w:tc>
          <w:tcPr>
            <w:tcW w:w="2268" w:type="dxa"/>
          </w:tcPr>
          <w:p w14:paraId="2993AE6C" w14:textId="77777777" w:rsidR="00BF2182" w:rsidRPr="005A13BA" w:rsidRDefault="00BF2182" w:rsidP="00BF2182">
            <w:r w:rsidRPr="005A13BA">
              <w:t>3D kinematics</w:t>
            </w:r>
          </w:p>
          <w:p w14:paraId="2197309D" w14:textId="77777777" w:rsidR="00BF2182" w:rsidRPr="005A13BA" w:rsidRDefault="00BF2182" w:rsidP="00BF2182"/>
          <w:p w14:paraId="4030C689" w14:textId="77777777" w:rsidR="00BF2182" w:rsidRPr="005A13BA" w:rsidRDefault="00BF2182" w:rsidP="00BF2182">
            <w:r w:rsidRPr="005A13BA">
              <w:t>Peak excursion in stance leg for:</w:t>
            </w:r>
          </w:p>
          <w:p w14:paraId="2A3D44E5" w14:textId="77777777" w:rsidR="00BF2182" w:rsidRPr="005A13BA" w:rsidRDefault="00BF2182" w:rsidP="00BF2182"/>
          <w:p w14:paraId="0B88D7D7" w14:textId="77777777" w:rsidR="00BF2182" w:rsidRPr="005A13BA" w:rsidRDefault="00BF2182" w:rsidP="00BF2182">
            <w:r w:rsidRPr="005A13BA">
              <w:t>Hip flexion/extension, abduction/adduction, internal/external rotation</w:t>
            </w:r>
          </w:p>
          <w:p w14:paraId="1BCD13FF" w14:textId="77777777" w:rsidR="00BF2182" w:rsidRPr="005A13BA" w:rsidRDefault="00BF2182" w:rsidP="00BF2182"/>
          <w:p w14:paraId="2584DCA7" w14:textId="77777777" w:rsidR="00BF2182" w:rsidRPr="005A13BA" w:rsidRDefault="00BF2182" w:rsidP="00BF2182">
            <w:r w:rsidRPr="005A13BA">
              <w:t>Patellar flexion/extension, mediolateral rotation, mediolateral tilt</w:t>
            </w:r>
          </w:p>
          <w:p w14:paraId="7511C34A" w14:textId="77777777" w:rsidR="00BF2182" w:rsidRPr="005A13BA" w:rsidRDefault="00BF2182" w:rsidP="00BF2182"/>
          <w:p w14:paraId="457DD8CE" w14:textId="58B87A4D" w:rsidR="00BF2182" w:rsidRPr="005A13BA" w:rsidRDefault="00BF2182" w:rsidP="00BF2182">
            <w:r w:rsidRPr="005A13BA">
              <w:t xml:space="preserve">Patellar displacement in mediolateral, </w:t>
            </w:r>
            <w:r w:rsidR="00710025" w:rsidRPr="005A13BA">
              <w:t xml:space="preserve">anteroposterior </w:t>
            </w:r>
            <w:r w:rsidRPr="005A13BA">
              <w:t xml:space="preserve"> and proximodistal planes</w:t>
            </w:r>
          </w:p>
          <w:p w14:paraId="07F33879" w14:textId="77777777" w:rsidR="00BF2182" w:rsidRPr="005A13BA" w:rsidRDefault="00BF2182" w:rsidP="00BF2182"/>
        </w:tc>
        <w:tc>
          <w:tcPr>
            <w:tcW w:w="1701" w:type="dxa"/>
          </w:tcPr>
          <w:p w14:paraId="18CA2113" w14:textId="77777777" w:rsidR="00BF2182" w:rsidRPr="005A13BA" w:rsidRDefault="00BF2182" w:rsidP="00BF2182">
            <w:r w:rsidRPr="005A13BA">
              <w:t>Fastrak, Polhemus</w:t>
            </w:r>
          </w:p>
        </w:tc>
        <w:tc>
          <w:tcPr>
            <w:tcW w:w="1017" w:type="dxa"/>
          </w:tcPr>
          <w:p w14:paraId="1D638256" w14:textId="77777777" w:rsidR="00BF2182" w:rsidRPr="005A13BA" w:rsidRDefault="00BF2182" w:rsidP="00BF2182">
            <w:r w:rsidRPr="005A13BA">
              <w:t>Yes</w:t>
            </w:r>
          </w:p>
        </w:tc>
        <w:tc>
          <w:tcPr>
            <w:tcW w:w="1109" w:type="dxa"/>
          </w:tcPr>
          <w:p w14:paraId="0D8BEC12" w14:textId="77777777" w:rsidR="00BF2182" w:rsidRPr="005A13BA" w:rsidRDefault="00BF2182" w:rsidP="00BF2182">
            <w:r w:rsidRPr="005A13BA">
              <w:t>No</w:t>
            </w:r>
          </w:p>
        </w:tc>
        <w:tc>
          <w:tcPr>
            <w:tcW w:w="4881" w:type="dxa"/>
          </w:tcPr>
          <w:p w14:paraId="4BEC2550" w14:textId="77777777" w:rsidR="00BF2182" w:rsidRPr="005A13BA" w:rsidRDefault="00BF2182" w:rsidP="00BF2182">
            <w:r w:rsidRPr="005A13BA">
              <w:t>No group significant group differences for 3D kinematics</w:t>
            </w:r>
          </w:p>
        </w:tc>
      </w:tr>
      <w:tr w:rsidR="00AB7858" w:rsidRPr="005A13BA" w14:paraId="2196EE5D" w14:textId="77777777" w:rsidTr="007E1A63">
        <w:tc>
          <w:tcPr>
            <w:tcW w:w="1990" w:type="dxa"/>
          </w:tcPr>
          <w:p w14:paraId="2E6C9AEF" w14:textId="77777777" w:rsidR="00AB7858" w:rsidRPr="005A13BA" w:rsidRDefault="00AB7858" w:rsidP="00BF2182">
            <w:pPr>
              <w:rPr>
                <w:sz w:val="8"/>
                <w:szCs w:val="8"/>
              </w:rPr>
            </w:pPr>
          </w:p>
        </w:tc>
        <w:tc>
          <w:tcPr>
            <w:tcW w:w="982" w:type="dxa"/>
          </w:tcPr>
          <w:p w14:paraId="17809985" w14:textId="77777777" w:rsidR="00AB7858" w:rsidRPr="005A13BA" w:rsidRDefault="00AB7858" w:rsidP="00BF2182">
            <w:pPr>
              <w:rPr>
                <w:sz w:val="8"/>
                <w:szCs w:val="8"/>
              </w:rPr>
            </w:pPr>
          </w:p>
        </w:tc>
        <w:tc>
          <w:tcPr>
            <w:tcW w:w="2268" w:type="dxa"/>
          </w:tcPr>
          <w:p w14:paraId="3B8E3CDD" w14:textId="77777777" w:rsidR="00AB7858" w:rsidRPr="005A13BA" w:rsidRDefault="00AB7858" w:rsidP="00BF2182">
            <w:pPr>
              <w:rPr>
                <w:sz w:val="8"/>
                <w:szCs w:val="8"/>
              </w:rPr>
            </w:pPr>
          </w:p>
        </w:tc>
        <w:tc>
          <w:tcPr>
            <w:tcW w:w="1701" w:type="dxa"/>
          </w:tcPr>
          <w:p w14:paraId="5AC1B0F1" w14:textId="77777777" w:rsidR="00AB7858" w:rsidRPr="005A13BA" w:rsidRDefault="00AB7858" w:rsidP="00BF2182">
            <w:pPr>
              <w:rPr>
                <w:sz w:val="8"/>
                <w:szCs w:val="8"/>
              </w:rPr>
            </w:pPr>
          </w:p>
        </w:tc>
        <w:tc>
          <w:tcPr>
            <w:tcW w:w="1017" w:type="dxa"/>
          </w:tcPr>
          <w:p w14:paraId="53ADF267" w14:textId="77777777" w:rsidR="00AB7858" w:rsidRPr="005A13BA" w:rsidRDefault="00AB7858" w:rsidP="00BF2182">
            <w:pPr>
              <w:rPr>
                <w:sz w:val="8"/>
                <w:szCs w:val="8"/>
              </w:rPr>
            </w:pPr>
          </w:p>
        </w:tc>
        <w:tc>
          <w:tcPr>
            <w:tcW w:w="1109" w:type="dxa"/>
          </w:tcPr>
          <w:p w14:paraId="533945FD" w14:textId="77777777" w:rsidR="00AB7858" w:rsidRPr="005A13BA" w:rsidRDefault="00AB7858" w:rsidP="00BF2182">
            <w:pPr>
              <w:rPr>
                <w:sz w:val="8"/>
                <w:szCs w:val="8"/>
              </w:rPr>
            </w:pPr>
          </w:p>
        </w:tc>
        <w:tc>
          <w:tcPr>
            <w:tcW w:w="4881" w:type="dxa"/>
          </w:tcPr>
          <w:p w14:paraId="573EDC51" w14:textId="77777777" w:rsidR="00AB7858" w:rsidRPr="005A13BA" w:rsidRDefault="00AB7858" w:rsidP="00BF2182">
            <w:pPr>
              <w:rPr>
                <w:sz w:val="8"/>
                <w:szCs w:val="8"/>
              </w:rPr>
            </w:pPr>
          </w:p>
        </w:tc>
      </w:tr>
      <w:tr w:rsidR="00BF2182" w:rsidRPr="005A13BA" w14:paraId="1B3CEE4D" w14:textId="77777777" w:rsidTr="007E1A63">
        <w:tc>
          <w:tcPr>
            <w:tcW w:w="1990" w:type="dxa"/>
          </w:tcPr>
          <w:p w14:paraId="306E6934" w14:textId="53E37B7D" w:rsidR="00BF2182" w:rsidRPr="005A13BA" w:rsidRDefault="009550AA" w:rsidP="00BF2182">
            <w:r w:rsidRPr="005A13BA">
              <w:t>Souza et al</w:t>
            </w:r>
          </w:p>
        </w:tc>
        <w:tc>
          <w:tcPr>
            <w:tcW w:w="982" w:type="dxa"/>
          </w:tcPr>
          <w:p w14:paraId="16C6CE9A" w14:textId="77777777" w:rsidR="00BF2182" w:rsidRPr="005A13BA" w:rsidRDefault="00BF2182" w:rsidP="00BF2182">
            <w:r w:rsidRPr="005A13BA">
              <w:t>2010</w:t>
            </w:r>
          </w:p>
        </w:tc>
        <w:tc>
          <w:tcPr>
            <w:tcW w:w="2268" w:type="dxa"/>
          </w:tcPr>
          <w:p w14:paraId="63F0B433" w14:textId="77777777" w:rsidR="00BF2182" w:rsidRPr="005A13BA" w:rsidRDefault="00BF2182" w:rsidP="00BF2182">
            <w:r w:rsidRPr="005A13BA">
              <w:t>2D kinematics</w:t>
            </w:r>
          </w:p>
          <w:p w14:paraId="243DE298" w14:textId="77777777" w:rsidR="00BF2182" w:rsidRPr="005A13BA" w:rsidRDefault="00BF2182" w:rsidP="00BF2182"/>
          <w:p w14:paraId="752AA16E" w14:textId="77777777" w:rsidR="00BF2182" w:rsidRPr="005A13BA" w:rsidRDefault="00BF2182" w:rsidP="00BF2182">
            <w:r w:rsidRPr="005A13BA">
              <w:t>Patella displacement, expressed as percentage of total patella width</w:t>
            </w:r>
          </w:p>
          <w:p w14:paraId="7F7FEC59" w14:textId="77777777" w:rsidR="00BF2182" w:rsidRPr="005A13BA" w:rsidRDefault="00BF2182" w:rsidP="00BF2182"/>
          <w:p w14:paraId="699B080B" w14:textId="77777777" w:rsidR="00BF2182" w:rsidRPr="005A13BA" w:rsidRDefault="00BF2182" w:rsidP="00BF2182">
            <w:r w:rsidRPr="005A13BA">
              <w:t>Medial/lateral patella tilt angle</w:t>
            </w:r>
          </w:p>
          <w:p w14:paraId="7B90759E" w14:textId="77777777" w:rsidR="00BF2182" w:rsidRPr="005A13BA" w:rsidRDefault="00BF2182" w:rsidP="00BF2182"/>
          <w:p w14:paraId="6FFD369E" w14:textId="77777777" w:rsidR="00BF2182" w:rsidRPr="005A13BA" w:rsidRDefault="00BF2182" w:rsidP="00BF2182">
            <w:r w:rsidRPr="005A13BA">
              <w:t>Medial/lateral femoral rotation</w:t>
            </w:r>
          </w:p>
          <w:p w14:paraId="60252DED" w14:textId="77777777" w:rsidR="00BF2182" w:rsidRPr="005A13BA" w:rsidRDefault="00BF2182" w:rsidP="00BF2182"/>
          <w:p w14:paraId="0D5FD7E9" w14:textId="77777777" w:rsidR="00BF2182" w:rsidRPr="005A13BA" w:rsidRDefault="00BF2182" w:rsidP="00BF2182">
            <w:r w:rsidRPr="005A13BA">
              <w:t>Patella rotation</w:t>
            </w:r>
          </w:p>
          <w:p w14:paraId="30EAADF5" w14:textId="77777777" w:rsidR="00BF2182" w:rsidRPr="005A13BA" w:rsidRDefault="00BF2182" w:rsidP="00BF2182"/>
        </w:tc>
        <w:tc>
          <w:tcPr>
            <w:tcW w:w="1701" w:type="dxa"/>
          </w:tcPr>
          <w:p w14:paraId="488562FE" w14:textId="29DC5340" w:rsidR="00BF2182" w:rsidRPr="005A13BA" w:rsidRDefault="00BF2182" w:rsidP="00BF2182">
            <w:r w:rsidRPr="005A13BA">
              <w:lastRenderedPageBreak/>
              <w:t>Vertically open Magnetic Resonance Im</w:t>
            </w:r>
            <w:r w:rsidR="00AB7858" w:rsidRPr="005A13BA">
              <w:t xml:space="preserve">aging (0.5T). </w:t>
            </w:r>
            <w:r w:rsidRPr="005A13BA">
              <w:t>General Electric Medical Systems</w:t>
            </w:r>
          </w:p>
          <w:p w14:paraId="40339007" w14:textId="77777777" w:rsidR="00BF2182" w:rsidRPr="005A13BA" w:rsidRDefault="00BF2182" w:rsidP="00BF2182"/>
          <w:p w14:paraId="152929A6" w14:textId="77777777" w:rsidR="00BF2182" w:rsidRPr="005A13BA" w:rsidRDefault="00BF2182" w:rsidP="00BF2182"/>
        </w:tc>
        <w:tc>
          <w:tcPr>
            <w:tcW w:w="1017" w:type="dxa"/>
          </w:tcPr>
          <w:p w14:paraId="672F7542" w14:textId="77777777" w:rsidR="00BF2182" w:rsidRPr="005A13BA" w:rsidRDefault="00BF2182" w:rsidP="00BF2182">
            <w:r w:rsidRPr="005A13BA">
              <w:t>No</w:t>
            </w:r>
          </w:p>
        </w:tc>
        <w:tc>
          <w:tcPr>
            <w:tcW w:w="1109" w:type="dxa"/>
          </w:tcPr>
          <w:p w14:paraId="22B24869" w14:textId="77777777" w:rsidR="00BF2182" w:rsidRPr="005A13BA" w:rsidRDefault="00BF2182" w:rsidP="00BF2182">
            <w:r w:rsidRPr="005A13BA">
              <w:t>Yes</w:t>
            </w:r>
          </w:p>
        </w:tc>
        <w:tc>
          <w:tcPr>
            <w:tcW w:w="4881" w:type="dxa"/>
          </w:tcPr>
          <w:p w14:paraId="1D68ACF6" w14:textId="5291E36E" w:rsidR="000D53C2" w:rsidRPr="005A13BA" w:rsidRDefault="000D53C2" w:rsidP="000D53C2">
            <w:pPr>
              <w:rPr>
                <w:rFonts w:ascii="MillerDisplay Light" w:hAnsi="MillerDisplay Light" w:cs="MillerDisplay Light"/>
                <w:color w:val="000000"/>
                <w:sz w:val="24"/>
                <w:szCs w:val="24"/>
              </w:rPr>
            </w:pPr>
            <w:r w:rsidRPr="005A13BA">
              <w:t xml:space="preserve">PFP </w:t>
            </w:r>
            <w:r w:rsidR="00BF2182" w:rsidRPr="005A13BA">
              <w:rPr>
                <w:rFonts w:cs="MillerDisplay Light"/>
                <w:color w:val="000000"/>
              </w:rPr>
              <w:t>greater lateral patella displace</w:t>
            </w:r>
            <w:r w:rsidR="00BF2182" w:rsidRPr="005A13BA">
              <w:rPr>
                <w:rFonts w:cs="MillerDisplay Light"/>
                <w:color w:val="000000"/>
              </w:rPr>
              <w:softHyphen/>
              <w:t>ment</w:t>
            </w:r>
            <w:r w:rsidRPr="005A13BA">
              <w:rPr>
                <w:rFonts w:cs="MillerDisplay Light"/>
                <w:color w:val="000000"/>
              </w:rPr>
              <w:t xml:space="preserve"> at 0</w:t>
            </w:r>
            <w:r w:rsidRPr="005A13BA">
              <w:rPr>
                <w:rFonts w:cs="Times New Roman"/>
                <w:color w:val="000000"/>
              </w:rPr>
              <w:t>° knee flexion (</w:t>
            </w:r>
            <w:r w:rsidRPr="005A13BA">
              <w:rPr>
                <w:rFonts w:cs="MillerDisplay Light"/>
                <w:color w:val="000000"/>
              </w:rPr>
              <w:t>p=0.011)</w:t>
            </w:r>
          </w:p>
          <w:p w14:paraId="72CD4E6B" w14:textId="2681FF12" w:rsidR="000D53C2" w:rsidRPr="005A13BA" w:rsidRDefault="000D53C2" w:rsidP="000D53C2">
            <w:pPr>
              <w:rPr>
                <w:rFonts w:cs="MillerDisplay Light"/>
                <w:color w:val="000000"/>
              </w:rPr>
            </w:pPr>
            <w:r w:rsidRPr="005A13BA">
              <w:rPr>
                <w:rFonts w:cstheme="minorHAnsi"/>
                <w:color w:val="000000"/>
              </w:rPr>
              <w:t xml:space="preserve">PFP: </w:t>
            </w:r>
            <w:r w:rsidRPr="005A13BA">
              <w:rPr>
                <w:rFonts w:cs="MillerDisplay Light"/>
                <w:color w:val="000000"/>
              </w:rPr>
              <w:t>75% ± 8%</w:t>
            </w:r>
          </w:p>
          <w:p w14:paraId="424C1DFA" w14:textId="6423245D" w:rsidR="00BF2182" w:rsidRPr="005A13BA" w:rsidRDefault="000D53C2" w:rsidP="000D53C2">
            <w:pPr>
              <w:rPr>
                <w:rFonts w:cs="MillerDisplay Light"/>
                <w:color w:val="000000"/>
              </w:rPr>
            </w:pPr>
            <w:r w:rsidRPr="005A13BA">
              <w:rPr>
                <w:rFonts w:cs="MillerDisplay Light"/>
                <w:color w:val="000000"/>
              </w:rPr>
              <w:t>Control: 58% ± 7%</w:t>
            </w:r>
          </w:p>
          <w:p w14:paraId="2D6F728D" w14:textId="77777777" w:rsidR="000D53C2" w:rsidRPr="005A13BA" w:rsidRDefault="000D53C2" w:rsidP="000D53C2">
            <w:pPr>
              <w:rPr>
                <w:rFonts w:cs="MillerText Roman"/>
                <w:color w:val="000000"/>
              </w:rPr>
            </w:pPr>
          </w:p>
          <w:p w14:paraId="62F415BA" w14:textId="13F8DF28" w:rsidR="000D53C2" w:rsidRPr="005A13BA" w:rsidRDefault="000D53C2" w:rsidP="000D53C2">
            <w:pPr>
              <w:autoSpaceDE w:val="0"/>
              <w:autoSpaceDN w:val="0"/>
              <w:adjustRightInd w:val="0"/>
              <w:rPr>
                <w:rFonts w:cs="MillerDisplay Light"/>
                <w:color w:val="000000"/>
              </w:rPr>
            </w:pPr>
            <w:r w:rsidRPr="005A13BA">
              <w:rPr>
                <w:rFonts w:cs="MillerDisplay Light"/>
                <w:color w:val="000000"/>
              </w:rPr>
              <w:t xml:space="preserve">PFP </w:t>
            </w:r>
            <w:r w:rsidR="00BF2182" w:rsidRPr="005A13BA">
              <w:rPr>
                <w:rFonts w:cs="MillerDisplay Light"/>
                <w:color w:val="000000"/>
              </w:rPr>
              <w:t xml:space="preserve">greater lateral patella tilt </w:t>
            </w:r>
            <w:r w:rsidRPr="005A13BA">
              <w:rPr>
                <w:rFonts w:cs="MillerDisplay Light"/>
                <w:color w:val="000000"/>
              </w:rPr>
              <w:t>at 0</w:t>
            </w:r>
            <w:r w:rsidRPr="005A13BA">
              <w:rPr>
                <w:rFonts w:cs="Times New Roman"/>
                <w:color w:val="000000"/>
              </w:rPr>
              <w:t xml:space="preserve">° </w:t>
            </w:r>
            <w:r w:rsidRPr="005A13BA">
              <w:rPr>
                <w:rFonts w:cs="MillerDisplay Light"/>
                <w:color w:val="000000"/>
              </w:rPr>
              <w:t>knee flexion</w:t>
            </w:r>
            <w:r w:rsidRPr="005A13BA">
              <w:rPr>
                <w:rFonts w:cs="Times New Roman"/>
                <w:color w:val="000000"/>
              </w:rPr>
              <w:t xml:space="preserve"> (p=0.03).</w:t>
            </w:r>
          </w:p>
          <w:p w14:paraId="11E8BB98" w14:textId="3336E0EC" w:rsidR="000D53C2" w:rsidRPr="005A13BA" w:rsidRDefault="000D53C2" w:rsidP="000D53C2">
            <w:pPr>
              <w:autoSpaceDE w:val="0"/>
              <w:autoSpaceDN w:val="0"/>
              <w:adjustRightInd w:val="0"/>
              <w:rPr>
                <w:rFonts w:cs="Times New Roman"/>
                <w:color w:val="000000"/>
              </w:rPr>
            </w:pPr>
            <w:r w:rsidRPr="005A13BA">
              <w:rPr>
                <w:rFonts w:cs="MillerDisplay Light"/>
                <w:color w:val="000000"/>
              </w:rPr>
              <w:t>PFP:</w:t>
            </w:r>
            <w:r w:rsidR="00BF2182" w:rsidRPr="005A13BA">
              <w:rPr>
                <w:rFonts w:cs="Times New Roman"/>
                <w:color w:val="000000"/>
              </w:rPr>
              <w:t xml:space="preserve"> 13.1° </w:t>
            </w:r>
            <w:r w:rsidR="00BF2182" w:rsidRPr="005A13BA">
              <w:rPr>
                <w:rFonts w:cs="MillerDisplay Light"/>
                <w:color w:val="000000"/>
              </w:rPr>
              <w:t>±</w:t>
            </w:r>
            <w:r w:rsidRPr="005A13BA">
              <w:rPr>
                <w:rFonts w:cs="Times New Roman"/>
                <w:color w:val="000000"/>
              </w:rPr>
              <w:t xml:space="preserve"> 5.8°</w:t>
            </w:r>
          </w:p>
          <w:p w14:paraId="7D26D7A2" w14:textId="5B5F8F1B" w:rsidR="00BF2182" w:rsidRPr="005A13BA" w:rsidRDefault="000D53C2" w:rsidP="000D53C2">
            <w:pPr>
              <w:autoSpaceDE w:val="0"/>
              <w:autoSpaceDN w:val="0"/>
              <w:adjustRightInd w:val="0"/>
              <w:rPr>
                <w:rFonts w:cs="Times New Roman"/>
                <w:color w:val="000000"/>
              </w:rPr>
            </w:pPr>
            <w:r w:rsidRPr="005A13BA">
              <w:rPr>
                <w:rFonts w:cs="Times New Roman"/>
                <w:color w:val="000000"/>
              </w:rPr>
              <w:t xml:space="preserve">Control: </w:t>
            </w:r>
            <w:r w:rsidR="00BF2182" w:rsidRPr="005A13BA">
              <w:rPr>
                <w:rFonts w:cs="Times New Roman"/>
                <w:color w:val="000000"/>
              </w:rPr>
              <w:t xml:space="preserve">8.1° </w:t>
            </w:r>
            <w:r w:rsidR="00BF2182" w:rsidRPr="005A13BA">
              <w:rPr>
                <w:rFonts w:cs="MillerDisplay Light"/>
                <w:color w:val="000000"/>
              </w:rPr>
              <w:t>±</w:t>
            </w:r>
            <w:r w:rsidRPr="005A13BA">
              <w:rPr>
                <w:rFonts w:cs="Times New Roman"/>
                <w:color w:val="000000"/>
              </w:rPr>
              <w:t xml:space="preserve"> 4.1° </w:t>
            </w:r>
          </w:p>
          <w:p w14:paraId="0464B2DC" w14:textId="77777777" w:rsidR="000D53C2" w:rsidRPr="005A13BA" w:rsidRDefault="000D53C2" w:rsidP="000D53C2">
            <w:pPr>
              <w:autoSpaceDE w:val="0"/>
              <w:autoSpaceDN w:val="0"/>
              <w:adjustRightInd w:val="0"/>
              <w:rPr>
                <w:rFonts w:cs="Times New Roman"/>
                <w:color w:val="000000"/>
              </w:rPr>
            </w:pPr>
          </w:p>
          <w:p w14:paraId="6CCC3181" w14:textId="7D11958E" w:rsidR="000D53C2" w:rsidRPr="005A13BA" w:rsidRDefault="000D53C2" w:rsidP="000D53C2">
            <w:pPr>
              <w:autoSpaceDE w:val="0"/>
              <w:autoSpaceDN w:val="0"/>
              <w:adjustRightInd w:val="0"/>
              <w:rPr>
                <w:rFonts w:cs="Times New Roman"/>
                <w:color w:val="000000"/>
              </w:rPr>
            </w:pPr>
            <w:r w:rsidRPr="005A13BA">
              <w:rPr>
                <w:rFonts w:cs="Times New Roman"/>
                <w:color w:val="000000"/>
              </w:rPr>
              <w:t xml:space="preserve">PFP </w:t>
            </w:r>
            <w:r w:rsidR="00BF2182" w:rsidRPr="005A13BA">
              <w:rPr>
                <w:rFonts w:cs="Times New Roman"/>
                <w:color w:val="000000"/>
              </w:rPr>
              <w:t xml:space="preserve">greater medial femoral rotation </w:t>
            </w:r>
            <w:r w:rsidRPr="005A13BA">
              <w:rPr>
                <w:rFonts w:cs="MillerDisplay Light"/>
                <w:color w:val="000000"/>
              </w:rPr>
              <w:t>at 0</w:t>
            </w:r>
            <w:r w:rsidRPr="005A13BA">
              <w:rPr>
                <w:rFonts w:cs="Times New Roman"/>
                <w:color w:val="000000"/>
              </w:rPr>
              <w:t xml:space="preserve">° </w:t>
            </w:r>
            <w:r w:rsidRPr="005A13BA">
              <w:rPr>
                <w:rFonts w:cs="MillerDisplay Light"/>
                <w:color w:val="000000"/>
              </w:rPr>
              <w:t>knee flexion (</w:t>
            </w:r>
            <w:r w:rsidRPr="005A13BA">
              <w:rPr>
                <w:rFonts w:cs="Times New Roman"/>
              </w:rPr>
              <w:t>p&lt;0.037).</w:t>
            </w:r>
          </w:p>
          <w:p w14:paraId="6C500C70" w14:textId="7C01E2AF" w:rsidR="000D53C2" w:rsidRPr="005A13BA" w:rsidRDefault="000D53C2" w:rsidP="000D53C2">
            <w:pPr>
              <w:autoSpaceDE w:val="0"/>
              <w:autoSpaceDN w:val="0"/>
              <w:adjustRightInd w:val="0"/>
              <w:rPr>
                <w:rFonts w:cs="Times New Roman"/>
              </w:rPr>
            </w:pPr>
            <w:r w:rsidRPr="005A13BA">
              <w:rPr>
                <w:rFonts w:cs="Times New Roman"/>
                <w:color w:val="000000"/>
              </w:rPr>
              <w:t xml:space="preserve">PFP: </w:t>
            </w:r>
            <w:r w:rsidR="00BF2182" w:rsidRPr="005A13BA">
              <w:rPr>
                <w:rFonts w:cs="Times New Roman"/>
              </w:rPr>
              <w:t xml:space="preserve">12.2° </w:t>
            </w:r>
            <w:r w:rsidR="00BF2182" w:rsidRPr="005A13BA">
              <w:rPr>
                <w:rFonts w:cs="MillerDisplay Light"/>
                <w:color w:val="000000"/>
              </w:rPr>
              <w:t xml:space="preserve">± </w:t>
            </w:r>
            <w:r w:rsidRPr="005A13BA">
              <w:rPr>
                <w:rFonts w:cs="Times New Roman"/>
              </w:rPr>
              <w:t>5.0°</w:t>
            </w:r>
          </w:p>
          <w:p w14:paraId="562B5D8F" w14:textId="6F6258A5" w:rsidR="00BF2182" w:rsidRPr="005A13BA" w:rsidRDefault="000D53C2" w:rsidP="000D53C2">
            <w:pPr>
              <w:autoSpaceDE w:val="0"/>
              <w:autoSpaceDN w:val="0"/>
              <w:adjustRightInd w:val="0"/>
              <w:rPr>
                <w:rFonts w:cs="Times New Roman"/>
                <w:color w:val="000000"/>
              </w:rPr>
            </w:pPr>
            <w:r w:rsidRPr="005A13BA">
              <w:rPr>
                <w:rFonts w:cs="Times New Roman"/>
              </w:rPr>
              <w:t xml:space="preserve">Control: </w:t>
            </w:r>
            <w:r w:rsidR="00BF2182" w:rsidRPr="005A13BA">
              <w:rPr>
                <w:rFonts w:cs="Times New Roman"/>
              </w:rPr>
              <w:t xml:space="preserve">6.2° </w:t>
            </w:r>
            <w:r w:rsidR="00BF2182" w:rsidRPr="005A13BA">
              <w:rPr>
                <w:rFonts w:cs="MillerDisplay Light"/>
                <w:color w:val="000000"/>
              </w:rPr>
              <w:t xml:space="preserve">± </w:t>
            </w:r>
            <w:r w:rsidR="00BF2182" w:rsidRPr="005A13BA">
              <w:rPr>
                <w:rFonts w:cs="Times New Roman"/>
              </w:rPr>
              <w:t>5.2°</w:t>
            </w:r>
          </w:p>
          <w:p w14:paraId="58B10C97" w14:textId="77777777" w:rsidR="00BF2182" w:rsidRPr="005A13BA" w:rsidRDefault="00BF2182" w:rsidP="00BF2182"/>
        </w:tc>
      </w:tr>
      <w:tr w:rsidR="00AB7858" w:rsidRPr="005A13BA" w14:paraId="23F1C1A8" w14:textId="77777777" w:rsidTr="007E1A63">
        <w:tc>
          <w:tcPr>
            <w:tcW w:w="1990" w:type="dxa"/>
          </w:tcPr>
          <w:p w14:paraId="3015E272" w14:textId="77777777" w:rsidR="00AB7858" w:rsidRPr="005A13BA" w:rsidRDefault="00AB7858" w:rsidP="00BF2182">
            <w:pPr>
              <w:rPr>
                <w:sz w:val="8"/>
                <w:szCs w:val="8"/>
              </w:rPr>
            </w:pPr>
          </w:p>
        </w:tc>
        <w:tc>
          <w:tcPr>
            <w:tcW w:w="982" w:type="dxa"/>
          </w:tcPr>
          <w:p w14:paraId="529CEB35" w14:textId="77777777" w:rsidR="00AB7858" w:rsidRPr="005A13BA" w:rsidRDefault="00AB7858" w:rsidP="00BF2182">
            <w:pPr>
              <w:rPr>
                <w:sz w:val="8"/>
                <w:szCs w:val="8"/>
              </w:rPr>
            </w:pPr>
          </w:p>
        </w:tc>
        <w:tc>
          <w:tcPr>
            <w:tcW w:w="2268" w:type="dxa"/>
          </w:tcPr>
          <w:p w14:paraId="68F82825" w14:textId="77777777" w:rsidR="00AB7858" w:rsidRPr="005A13BA" w:rsidRDefault="00AB7858" w:rsidP="00BF2182">
            <w:pPr>
              <w:rPr>
                <w:sz w:val="8"/>
                <w:szCs w:val="8"/>
              </w:rPr>
            </w:pPr>
          </w:p>
        </w:tc>
        <w:tc>
          <w:tcPr>
            <w:tcW w:w="1701" w:type="dxa"/>
          </w:tcPr>
          <w:p w14:paraId="1328EFC2" w14:textId="77777777" w:rsidR="00AB7858" w:rsidRPr="005A13BA" w:rsidRDefault="00AB7858" w:rsidP="00BF2182">
            <w:pPr>
              <w:rPr>
                <w:sz w:val="8"/>
                <w:szCs w:val="8"/>
              </w:rPr>
            </w:pPr>
          </w:p>
        </w:tc>
        <w:tc>
          <w:tcPr>
            <w:tcW w:w="1017" w:type="dxa"/>
          </w:tcPr>
          <w:p w14:paraId="24829090" w14:textId="77777777" w:rsidR="00AB7858" w:rsidRPr="005A13BA" w:rsidRDefault="00AB7858" w:rsidP="00BF2182">
            <w:pPr>
              <w:rPr>
                <w:sz w:val="8"/>
                <w:szCs w:val="8"/>
              </w:rPr>
            </w:pPr>
          </w:p>
        </w:tc>
        <w:tc>
          <w:tcPr>
            <w:tcW w:w="1109" w:type="dxa"/>
          </w:tcPr>
          <w:p w14:paraId="3FF0A8CC" w14:textId="77777777" w:rsidR="00AB7858" w:rsidRPr="005A13BA" w:rsidRDefault="00AB7858" w:rsidP="00BF2182">
            <w:pPr>
              <w:rPr>
                <w:sz w:val="8"/>
                <w:szCs w:val="8"/>
              </w:rPr>
            </w:pPr>
          </w:p>
        </w:tc>
        <w:tc>
          <w:tcPr>
            <w:tcW w:w="4881" w:type="dxa"/>
          </w:tcPr>
          <w:p w14:paraId="0E8874B3" w14:textId="77777777" w:rsidR="00AB7858" w:rsidRPr="005A13BA" w:rsidRDefault="00AB7858" w:rsidP="00BF2182">
            <w:pPr>
              <w:rPr>
                <w:sz w:val="8"/>
                <w:szCs w:val="8"/>
              </w:rPr>
            </w:pPr>
          </w:p>
        </w:tc>
      </w:tr>
      <w:tr w:rsidR="00BF2182" w:rsidRPr="005A13BA" w14:paraId="3CBFBF70" w14:textId="77777777" w:rsidTr="007E1A63">
        <w:tc>
          <w:tcPr>
            <w:tcW w:w="1990" w:type="dxa"/>
          </w:tcPr>
          <w:p w14:paraId="0B8EB39A" w14:textId="77777777" w:rsidR="00BF2182" w:rsidRPr="005A13BA" w:rsidRDefault="00BF2182" w:rsidP="00BF2182">
            <w:r w:rsidRPr="005A13BA">
              <w:t>St-Ogne</w:t>
            </w:r>
          </w:p>
        </w:tc>
        <w:tc>
          <w:tcPr>
            <w:tcW w:w="982" w:type="dxa"/>
          </w:tcPr>
          <w:p w14:paraId="7C8CD430" w14:textId="77777777" w:rsidR="00BF2182" w:rsidRPr="005A13BA" w:rsidRDefault="00BF2182" w:rsidP="00BF2182">
            <w:r w:rsidRPr="005A13BA">
              <w:t>2004</w:t>
            </w:r>
          </w:p>
        </w:tc>
        <w:tc>
          <w:tcPr>
            <w:tcW w:w="2268" w:type="dxa"/>
          </w:tcPr>
          <w:p w14:paraId="41B52CF3" w14:textId="77777777" w:rsidR="00BF2182" w:rsidRPr="005A13BA" w:rsidRDefault="00BF2182" w:rsidP="00BF2182">
            <w:r w:rsidRPr="005A13BA">
              <w:t>3D kinematics</w:t>
            </w:r>
          </w:p>
          <w:p w14:paraId="5E8A3553" w14:textId="77777777" w:rsidR="00BF2182" w:rsidRPr="005A13BA" w:rsidRDefault="00BF2182" w:rsidP="00BF2182"/>
          <w:p w14:paraId="772CA331" w14:textId="77777777" w:rsidR="00BF2182" w:rsidRPr="005A13BA" w:rsidRDefault="00BF2182" w:rsidP="00BF2182">
            <w:r w:rsidRPr="005A13BA">
              <w:t>Thigh flexion/extension</w:t>
            </w:r>
          </w:p>
          <w:p w14:paraId="067D7A2D" w14:textId="77777777" w:rsidR="00BF2182" w:rsidRPr="005A13BA" w:rsidRDefault="00BF2182" w:rsidP="00BF2182"/>
          <w:p w14:paraId="16C4CF11" w14:textId="77777777" w:rsidR="00BF2182" w:rsidRPr="005A13BA" w:rsidRDefault="00BF2182" w:rsidP="00BF2182">
            <w:r w:rsidRPr="005A13BA">
              <w:t>Thigh abduction/adduction</w:t>
            </w:r>
          </w:p>
          <w:p w14:paraId="174873EE" w14:textId="77777777" w:rsidR="00BF2182" w:rsidRPr="005A13BA" w:rsidRDefault="00BF2182" w:rsidP="00BF2182"/>
          <w:p w14:paraId="51942024" w14:textId="77777777" w:rsidR="00BF2182" w:rsidRPr="005A13BA" w:rsidRDefault="00BF2182" w:rsidP="00BF2182">
            <w:r w:rsidRPr="005A13BA">
              <w:t>Knee flexion/extension</w:t>
            </w:r>
          </w:p>
          <w:p w14:paraId="3AA1E523" w14:textId="77777777" w:rsidR="00BF2182" w:rsidRPr="005A13BA" w:rsidRDefault="00BF2182" w:rsidP="00BF2182"/>
          <w:p w14:paraId="6FE0444E" w14:textId="77777777" w:rsidR="00BF2182" w:rsidRPr="005A13BA" w:rsidRDefault="00BF2182" w:rsidP="00BF2182">
            <w:r w:rsidRPr="005A13BA">
              <w:t>Ankle flexion/extension</w:t>
            </w:r>
          </w:p>
          <w:p w14:paraId="09A96750" w14:textId="77777777" w:rsidR="00BF2182" w:rsidRPr="005A13BA" w:rsidRDefault="00BF2182" w:rsidP="00BF2182"/>
          <w:p w14:paraId="42ED2F05" w14:textId="77777777" w:rsidR="00BF2182" w:rsidRPr="005A13BA" w:rsidRDefault="00BF2182" w:rsidP="00BF2182">
            <w:r w:rsidRPr="005A13BA">
              <w:t>Principle Component Analysis conducted on waveforms</w:t>
            </w:r>
          </w:p>
        </w:tc>
        <w:tc>
          <w:tcPr>
            <w:tcW w:w="1701" w:type="dxa"/>
          </w:tcPr>
          <w:p w14:paraId="2031AD2F" w14:textId="77777777" w:rsidR="00BF2182" w:rsidRPr="005A13BA" w:rsidRDefault="00BF2182" w:rsidP="00BF2182">
            <w:r w:rsidRPr="005A13BA">
              <w:t>Optotrack</w:t>
            </w:r>
          </w:p>
        </w:tc>
        <w:tc>
          <w:tcPr>
            <w:tcW w:w="1017" w:type="dxa"/>
          </w:tcPr>
          <w:p w14:paraId="2CCD99CD" w14:textId="77777777" w:rsidR="00BF2182" w:rsidRPr="005A13BA" w:rsidRDefault="00BF2182" w:rsidP="00BF2182">
            <w:r w:rsidRPr="005A13BA">
              <w:t>No</w:t>
            </w:r>
          </w:p>
        </w:tc>
        <w:tc>
          <w:tcPr>
            <w:tcW w:w="1109" w:type="dxa"/>
          </w:tcPr>
          <w:p w14:paraId="66920A03" w14:textId="77777777" w:rsidR="00BF2182" w:rsidRPr="005A13BA" w:rsidRDefault="00BF2182" w:rsidP="00BF2182">
            <w:r w:rsidRPr="005A13BA">
              <w:t>No</w:t>
            </w:r>
          </w:p>
        </w:tc>
        <w:tc>
          <w:tcPr>
            <w:tcW w:w="4881" w:type="dxa"/>
          </w:tcPr>
          <w:p w14:paraId="0B970C4E" w14:textId="77777777" w:rsidR="00BF2182" w:rsidRPr="005A13BA" w:rsidRDefault="00BF2182" w:rsidP="00BF2182">
            <w:r w:rsidRPr="005A13BA">
              <w:t>No differences between groups found during single leg squat movement.</w:t>
            </w:r>
          </w:p>
        </w:tc>
      </w:tr>
      <w:tr w:rsidR="00BF2182" w:rsidRPr="005A13BA" w14:paraId="2422848B" w14:textId="77777777" w:rsidTr="007E1A63">
        <w:tc>
          <w:tcPr>
            <w:tcW w:w="1990" w:type="dxa"/>
          </w:tcPr>
          <w:p w14:paraId="232000E2" w14:textId="39637363" w:rsidR="00BF2182" w:rsidRPr="005A13BA" w:rsidRDefault="00BF2182" w:rsidP="006D64C7">
            <w:r w:rsidRPr="005A13BA">
              <w:t>Wil</w:t>
            </w:r>
            <w:r w:rsidR="00A60B52" w:rsidRPr="005A13BA">
              <w:t>l</w:t>
            </w:r>
            <w:r w:rsidRPr="005A13BA">
              <w:t xml:space="preserve">son </w:t>
            </w:r>
            <w:r w:rsidR="006D64C7" w:rsidRPr="005A13BA">
              <w:t>and Davis</w:t>
            </w:r>
          </w:p>
        </w:tc>
        <w:tc>
          <w:tcPr>
            <w:tcW w:w="982" w:type="dxa"/>
          </w:tcPr>
          <w:p w14:paraId="1DCEA5BC" w14:textId="77777777" w:rsidR="00BF2182" w:rsidRPr="005A13BA" w:rsidRDefault="00BF2182" w:rsidP="00BF2182">
            <w:r w:rsidRPr="005A13BA">
              <w:t>2008a</w:t>
            </w:r>
          </w:p>
        </w:tc>
        <w:tc>
          <w:tcPr>
            <w:tcW w:w="2268" w:type="dxa"/>
          </w:tcPr>
          <w:p w14:paraId="1BB8E9A7" w14:textId="77777777" w:rsidR="00BF2182" w:rsidRPr="005A13BA" w:rsidRDefault="00BF2182" w:rsidP="00BF2182">
            <w:r w:rsidRPr="005A13BA">
              <w:t>3D kinematics at 45° of knee flexion</w:t>
            </w:r>
          </w:p>
        </w:tc>
        <w:tc>
          <w:tcPr>
            <w:tcW w:w="1701" w:type="dxa"/>
          </w:tcPr>
          <w:p w14:paraId="1FE862AB" w14:textId="6C86CCA7" w:rsidR="00BF2182" w:rsidRPr="005A13BA" w:rsidRDefault="00BF2182" w:rsidP="00710025">
            <w:r w:rsidRPr="005A13BA">
              <w:t>Vicon</w:t>
            </w:r>
            <w:r w:rsidR="00AB7858" w:rsidRPr="005A13BA">
              <w:t xml:space="preserve"> – </w:t>
            </w:r>
            <w:r w:rsidR="00252F64" w:rsidRPr="005A13BA">
              <w:t>Visual3D</w:t>
            </w:r>
          </w:p>
        </w:tc>
        <w:tc>
          <w:tcPr>
            <w:tcW w:w="1017" w:type="dxa"/>
          </w:tcPr>
          <w:p w14:paraId="311DFA09" w14:textId="77777777" w:rsidR="00BF2182" w:rsidRPr="005A13BA" w:rsidRDefault="00BF2182" w:rsidP="00BF2182">
            <w:r w:rsidRPr="005A13BA">
              <w:t>No</w:t>
            </w:r>
          </w:p>
        </w:tc>
        <w:tc>
          <w:tcPr>
            <w:tcW w:w="1109" w:type="dxa"/>
          </w:tcPr>
          <w:p w14:paraId="660E02C9" w14:textId="77777777" w:rsidR="00BF2182" w:rsidRPr="005A13BA" w:rsidRDefault="00BF2182" w:rsidP="00BF2182">
            <w:r w:rsidRPr="005A13BA">
              <w:t>No</w:t>
            </w:r>
          </w:p>
        </w:tc>
        <w:tc>
          <w:tcPr>
            <w:tcW w:w="4881" w:type="dxa"/>
          </w:tcPr>
          <w:p w14:paraId="428DB8DA" w14:textId="77777777" w:rsidR="00BF2182" w:rsidRPr="005A13BA" w:rsidRDefault="00BF2182" w:rsidP="00BF2182">
            <w:r w:rsidRPr="005A13BA">
              <w:t>PFP had greater knee external rotation (P = 0.06), less internal rotation excursion (P = 0.05), greater hip adduction (P = 0.012), and greater contralateral pelvic drop (no P value).</w:t>
            </w:r>
          </w:p>
          <w:p w14:paraId="51F9693F" w14:textId="77777777" w:rsidR="00BF2182" w:rsidRPr="005A13BA" w:rsidRDefault="00BF2182" w:rsidP="00BF2182"/>
          <w:p w14:paraId="68477EDC" w14:textId="77777777" w:rsidR="00BF2182" w:rsidRPr="005A13BA" w:rsidRDefault="00BF2182" w:rsidP="00BF2182">
            <w:r w:rsidRPr="005A13BA">
              <w:t>PFP group had decreased hip internal rotation (P = 0.01) and more femoral external rotation (no P value).</w:t>
            </w:r>
          </w:p>
          <w:p w14:paraId="19DAAA1F" w14:textId="77777777" w:rsidR="00BF2182" w:rsidRPr="005A13BA" w:rsidRDefault="00BF2182" w:rsidP="00BF2182"/>
          <w:p w14:paraId="74BD25D3" w14:textId="463C2217" w:rsidR="00BF2182" w:rsidRPr="005A13BA" w:rsidRDefault="000D53C2" w:rsidP="00BF2182">
            <w:r w:rsidRPr="005A13BA">
              <w:t>PFP</w:t>
            </w:r>
            <w:r w:rsidR="00BF2182" w:rsidRPr="005A13BA">
              <w:t xml:space="preserve"> had less internal rotation excursion (P = 0.005).</w:t>
            </w:r>
          </w:p>
          <w:p w14:paraId="17610332" w14:textId="77777777" w:rsidR="00BF2182" w:rsidRPr="005A13BA" w:rsidRDefault="00BF2182" w:rsidP="00BF2182"/>
          <w:p w14:paraId="7FC44C3C" w14:textId="77777777" w:rsidR="00BF2182" w:rsidRPr="005A13BA" w:rsidRDefault="00BF2182" w:rsidP="00BF2182">
            <w:r w:rsidRPr="005A13BA">
              <w:t>Not possible to determine values as only reported figures and the average difference between groups for all activities.</w:t>
            </w:r>
          </w:p>
          <w:p w14:paraId="28AD870B" w14:textId="77777777" w:rsidR="00BF2182" w:rsidRPr="005A13BA" w:rsidRDefault="00BF2182" w:rsidP="00BF2182"/>
        </w:tc>
      </w:tr>
      <w:tr w:rsidR="00AB7858" w:rsidRPr="005A13BA" w14:paraId="2C758695" w14:textId="77777777" w:rsidTr="007E1A63">
        <w:tc>
          <w:tcPr>
            <w:tcW w:w="1990" w:type="dxa"/>
          </w:tcPr>
          <w:p w14:paraId="3EDE3728" w14:textId="77777777" w:rsidR="00AB7858" w:rsidRPr="005A13BA" w:rsidRDefault="00AB7858" w:rsidP="00BF2182">
            <w:pPr>
              <w:rPr>
                <w:sz w:val="8"/>
                <w:szCs w:val="8"/>
              </w:rPr>
            </w:pPr>
          </w:p>
        </w:tc>
        <w:tc>
          <w:tcPr>
            <w:tcW w:w="982" w:type="dxa"/>
          </w:tcPr>
          <w:p w14:paraId="6DF6DC6F" w14:textId="77777777" w:rsidR="00AB7858" w:rsidRPr="005A13BA" w:rsidRDefault="00AB7858" w:rsidP="00BF2182">
            <w:pPr>
              <w:rPr>
                <w:sz w:val="8"/>
                <w:szCs w:val="8"/>
              </w:rPr>
            </w:pPr>
          </w:p>
        </w:tc>
        <w:tc>
          <w:tcPr>
            <w:tcW w:w="2268" w:type="dxa"/>
          </w:tcPr>
          <w:p w14:paraId="32738589" w14:textId="77777777" w:rsidR="00AB7858" w:rsidRPr="005A13BA" w:rsidRDefault="00AB7858" w:rsidP="00BF2182">
            <w:pPr>
              <w:rPr>
                <w:sz w:val="8"/>
                <w:szCs w:val="8"/>
              </w:rPr>
            </w:pPr>
          </w:p>
        </w:tc>
        <w:tc>
          <w:tcPr>
            <w:tcW w:w="1701" w:type="dxa"/>
          </w:tcPr>
          <w:p w14:paraId="14D6B250" w14:textId="77777777" w:rsidR="00AB7858" w:rsidRPr="005A13BA" w:rsidRDefault="00AB7858" w:rsidP="00BF2182">
            <w:pPr>
              <w:rPr>
                <w:sz w:val="8"/>
                <w:szCs w:val="8"/>
              </w:rPr>
            </w:pPr>
          </w:p>
        </w:tc>
        <w:tc>
          <w:tcPr>
            <w:tcW w:w="1017" w:type="dxa"/>
          </w:tcPr>
          <w:p w14:paraId="0B835CDD" w14:textId="77777777" w:rsidR="00AB7858" w:rsidRPr="005A13BA" w:rsidRDefault="00AB7858" w:rsidP="00BF2182">
            <w:pPr>
              <w:rPr>
                <w:sz w:val="8"/>
                <w:szCs w:val="8"/>
              </w:rPr>
            </w:pPr>
          </w:p>
        </w:tc>
        <w:tc>
          <w:tcPr>
            <w:tcW w:w="1109" w:type="dxa"/>
          </w:tcPr>
          <w:p w14:paraId="498E4DCC" w14:textId="77777777" w:rsidR="00AB7858" w:rsidRPr="005A13BA" w:rsidRDefault="00AB7858" w:rsidP="00BF2182">
            <w:pPr>
              <w:rPr>
                <w:sz w:val="8"/>
                <w:szCs w:val="8"/>
              </w:rPr>
            </w:pPr>
          </w:p>
        </w:tc>
        <w:tc>
          <w:tcPr>
            <w:tcW w:w="4881" w:type="dxa"/>
          </w:tcPr>
          <w:p w14:paraId="734B57D5" w14:textId="77777777" w:rsidR="00AB7858" w:rsidRPr="005A13BA" w:rsidRDefault="00AB7858" w:rsidP="00BF2182">
            <w:pPr>
              <w:rPr>
                <w:sz w:val="8"/>
                <w:szCs w:val="8"/>
              </w:rPr>
            </w:pPr>
          </w:p>
        </w:tc>
      </w:tr>
      <w:tr w:rsidR="00BF2182" w:rsidRPr="005A13BA" w14:paraId="1EE54829" w14:textId="77777777" w:rsidTr="007E1A63">
        <w:tc>
          <w:tcPr>
            <w:tcW w:w="1990" w:type="dxa"/>
          </w:tcPr>
          <w:p w14:paraId="5B439047" w14:textId="6AF473F3" w:rsidR="00BF2182" w:rsidRPr="005A13BA" w:rsidRDefault="00BF2182" w:rsidP="006D64C7">
            <w:r w:rsidRPr="005A13BA">
              <w:t>Wil</w:t>
            </w:r>
            <w:r w:rsidR="00A60B52" w:rsidRPr="005A13BA">
              <w:t>l</w:t>
            </w:r>
            <w:r w:rsidRPr="005A13BA">
              <w:t xml:space="preserve">son </w:t>
            </w:r>
            <w:r w:rsidR="006D64C7" w:rsidRPr="005A13BA">
              <w:t>and Davis</w:t>
            </w:r>
          </w:p>
        </w:tc>
        <w:tc>
          <w:tcPr>
            <w:tcW w:w="982" w:type="dxa"/>
          </w:tcPr>
          <w:p w14:paraId="4A02CE15" w14:textId="77777777" w:rsidR="00BF2182" w:rsidRPr="005A13BA" w:rsidRDefault="00BF2182" w:rsidP="00BF2182">
            <w:r w:rsidRPr="005A13BA">
              <w:t>2008b</w:t>
            </w:r>
          </w:p>
        </w:tc>
        <w:tc>
          <w:tcPr>
            <w:tcW w:w="2268" w:type="dxa"/>
          </w:tcPr>
          <w:p w14:paraId="2F5D166A" w14:textId="77777777" w:rsidR="00BF2182" w:rsidRPr="005A13BA" w:rsidRDefault="00BF2182" w:rsidP="00BF2182">
            <w:r w:rsidRPr="005A13BA">
              <w:t>3D kinematics of the hip and knee at count of 2 during squat (authors state that knee flexion at the count of 2 is associated to peak knee extension moment during running and jumping)</w:t>
            </w:r>
          </w:p>
          <w:p w14:paraId="2131B0FC" w14:textId="77777777" w:rsidR="00BF2182" w:rsidRPr="005A13BA" w:rsidRDefault="00BF2182" w:rsidP="00BF2182"/>
          <w:p w14:paraId="0A5F6A2C" w14:textId="45F9F1CD" w:rsidR="00BF2182" w:rsidRPr="005A13BA" w:rsidRDefault="00BF2182" w:rsidP="00BF2182">
            <w:r w:rsidRPr="005A13BA">
              <w:t xml:space="preserve">2D </w:t>
            </w:r>
            <w:r w:rsidR="00710025" w:rsidRPr="005A13BA">
              <w:t>F</w:t>
            </w:r>
            <w:r w:rsidRPr="005A13BA">
              <w:t>rontal Plane Projection Angle at count of 2 during squat</w:t>
            </w:r>
          </w:p>
          <w:p w14:paraId="0978DD6C" w14:textId="77777777" w:rsidR="00BF2182" w:rsidRPr="005A13BA" w:rsidRDefault="00BF2182" w:rsidP="00BF2182"/>
          <w:p w14:paraId="4EFE173C" w14:textId="77777777" w:rsidR="00BF2182" w:rsidRPr="005A13BA" w:rsidRDefault="00BF2182" w:rsidP="00BF2182">
            <w:r w:rsidRPr="005A13BA">
              <w:t>Peak knee extensor moment</w:t>
            </w:r>
          </w:p>
        </w:tc>
        <w:tc>
          <w:tcPr>
            <w:tcW w:w="1701" w:type="dxa"/>
          </w:tcPr>
          <w:p w14:paraId="7437775E" w14:textId="6CE369C2" w:rsidR="00BF2182" w:rsidRPr="005A13BA" w:rsidRDefault="00AB7858" w:rsidP="00BF2182">
            <w:r w:rsidRPr="005A13BA">
              <w:t xml:space="preserve">Vicon – </w:t>
            </w:r>
            <w:r w:rsidR="00252F64" w:rsidRPr="005A13BA">
              <w:t>Visual3D</w:t>
            </w:r>
          </w:p>
          <w:p w14:paraId="78763BE2" w14:textId="77777777" w:rsidR="00AB7858" w:rsidRPr="005A13BA" w:rsidRDefault="00AB7858" w:rsidP="00BF2182"/>
          <w:p w14:paraId="0EEB521A" w14:textId="6104DA82" w:rsidR="00BF2182" w:rsidRPr="005A13BA" w:rsidRDefault="00BF2182" w:rsidP="00BF2182">
            <w:r w:rsidRPr="005A13BA">
              <w:t xml:space="preserve">Bertec </w:t>
            </w:r>
            <w:r w:rsidR="00AB7858" w:rsidRPr="005A13BA">
              <w:t>Fore Platforms</w:t>
            </w:r>
          </w:p>
          <w:p w14:paraId="74B97A25" w14:textId="77777777" w:rsidR="00BF2182" w:rsidRPr="005A13BA" w:rsidRDefault="00BF2182" w:rsidP="00BF2182"/>
          <w:p w14:paraId="0A8FE152" w14:textId="2422FDC7" w:rsidR="00BF2182" w:rsidRPr="005A13BA" w:rsidRDefault="00AB7858" w:rsidP="00BF2182">
            <w:r w:rsidRPr="005A13BA">
              <w:t xml:space="preserve">FPPA: </w:t>
            </w:r>
            <w:r w:rsidR="00BF2182" w:rsidRPr="005A13BA">
              <w:t>Digital image (equipment used not stated) and CorelDraw to determine angle.</w:t>
            </w:r>
          </w:p>
        </w:tc>
        <w:tc>
          <w:tcPr>
            <w:tcW w:w="1017" w:type="dxa"/>
          </w:tcPr>
          <w:p w14:paraId="4CC3AE47" w14:textId="77777777" w:rsidR="00BF2182" w:rsidRPr="005A13BA" w:rsidRDefault="00BF2182" w:rsidP="00BF2182">
            <w:r w:rsidRPr="005A13BA">
              <w:t>Yes</w:t>
            </w:r>
          </w:p>
        </w:tc>
        <w:tc>
          <w:tcPr>
            <w:tcW w:w="1109" w:type="dxa"/>
          </w:tcPr>
          <w:p w14:paraId="0A01A912" w14:textId="77777777" w:rsidR="00BF2182" w:rsidRPr="005A13BA" w:rsidRDefault="00BF2182" w:rsidP="00BF2182">
            <w:r w:rsidRPr="005A13BA">
              <w:t>Yes</w:t>
            </w:r>
          </w:p>
        </w:tc>
        <w:tc>
          <w:tcPr>
            <w:tcW w:w="4881" w:type="dxa"/>
          </w:tcPr>
          <w:p w14:paraId="7CBFD1C1" w14:textId="77777777" w:rsidR="00BF2182" w:rsidRPr="005A13BA" w:rsidRDefault="00BF2182" w:rsidP="00BF2182">
            <w:r w:rsidRPr="005A13BA">
              <w:t>No group difference in knee flexion angle.</w:t>
            </w:r>
          </w:p>
          <w:p w14:paraId="65DEDE7C" w14:textId="77777777" w:rsidR="00BF2182" w:rsidRPr="005A13BA" w:rsidRDefault="00BF2182" w:rsidP="00BF2182"/>
          <w:p w14:paraId="320A212D" w14:textId="6E71B14A" w:rsidR="00BF2182" w:rsidRPr="005A13BA" w:rsidRDefault="006D64C7" w:rsidP="00BF2182">
            <w:r w:rsidRPr="005A13BA">
              <w:t xml:space="preserve">PFP </w:t>
            </w:r>
            <w:r w:rsidR="00BF2182" w:rsidRPr="005A13BA">
              <w:t>group greater medial position of the knee during squats (difference between groups = 4.1°; P=0.012).</w:t>
            </w:r>
          </w:p>
          <w:p w14:paraId="1E46D850" w14:textId="77777777" w:rsidR="00BF2182" w:rsidRPr="005A13BA" w:rsidRDefault="00BF2182" w:rsidP="00387A23"/>
        </w:tc>
      </w:tr>
      <w:tr w:rsidR="00AB7858" w:rsidRPr="005A13BA" w14:paraId="7CF8C9C0" w14:textId="77777777" w:rsidTr="007E1A63">
        <w:tc>
          <w:tcPr>
            <w:tcW w:w="1990" w:type="dxa"/>
          </w:tcPr>
          <w:p w14:paraId="2D5ECD21" w14:textId="77777777" w:rsidR="00AB7858" w:rsidRPr="005A13BA" w:rsidRDefault="00AB7858" w:rsidP="00BF2182">
            <w:pPr>
              <w:rPr>
                <w:sz w:val="8"/>
                <w:szCs w:val="8"/>
              </w:rPr>
            </w:pPr>
          </w:p>
        </w:tc>
        <w:tc>
          <w:tcPr>
            <w:tcW w:w="982" w:type="dxa"/>
          </w:tcPr>
          <w:p w14:paraId="28F0491A" w14:textId="77777777" w:rsidR="00AB7858" w:rsidRPr="005A13BA" w:rsidRDefault="00AB7858" w:rsidP="00BF2182">
            <w:pPr>
              <w:rPr>
                <w:sz w:val="8"/>
                <w:szCs w:val="8"/>
              </w:rPr>
            </w:pPr>
          </w:p>
        </w:tc>
        <w:tc>
          <w:tcPr>
            <w:tcW w:w="2268" w:type="dxa"/>
          </w:tcPr>
          <w:p w14:paraId="25312351" w14:textId="77777777" w:rsidR="00AB7858" w:rsidRPr="005A13BA" w:rsidRDefault="00AB7858" w:rsidP="00BF2182">
            <w:pPr>
              <w:rPr>
                <w:sz w:val="8"/>
                <w:szCs w:val="8"/>
              </w:rPr>
            </w:pPr>
          </w:p>
        </w:tc>
        <w:tc>
          <w:tcPr>
            <w:tcW w:w="1701" w:type="dxa"/>
          </w:tcPr>
          <w:p w14:paraId="6924AF18" w14:textId="77777777" w:rsidR="00AB7858" w:rsidRPr="005A13BA" w:rsidRDefault="00AB7858" w:rsidP="00BF2182">
            <w:pPr>
              <w:rPr>
                <w:sz w:val="8"/>
                <w:szCs w:val="8"/>
              </w:rPr>
            </w:pPr>
          </w:p>
        </w:tc>
        <w:tc>
          <w:tcPr>
            <w:tcW w:w="1017" w:type="dxa"/>
          </w:tcPr>
          <w:p w14:paraId="3F5E0F4C" w14:textId="77777777" w:rsidR="00AB7858" w:rsidRPr="005A13BA" w:rsidRDefault="00AB7858" w:rsidP="00BF2182">
            <w:pPr>
              <w:rPr>
                <w:sz w:val="8"/>
                <w:szCs w:val="8"/>
              </w:rPr>
            </w:pPr>
          </w:p>
        </w:tc>
        <w:tc>
          <w:tcPr>
            <w:tcW w:w="1109" w:type="dxa"/>
          </w:tcPr>
          <w:p w14:paraId="167DBFD0" w14:textId="77777777" w:rsidR="00AB7858" w:rsidRPr="005A13BA" w:rsidRDefault="00AB7858" w:rsidP="00BF2182">
            <w:pPr>
              <w:rPr>
                <w:sz w:val="8"/>
                <w:szCs w:val="8"/>
              </w:rPr>
            </w:pPr>
          </w:p>
        </w:tc>
        <w:tc>
          <w:tcPr>
            <w:tcW w:w="4881" w:type="dxa"/>
          </w:tcPr>
          <w:p w14:paraId="713442EF" w14:textId="77777777" w:rsidR="00AB7858" w:rsidRPr="005A13BA" w:rsidRDefault="00AB7858" w:rsidP="00BF2182">
            <w:pPr>
              <w:rPr>
                <w:sz w:val="8"/>
                <w:szCs w:val="8"/>
              </w:rPr>
            </w:pPr>
          </w:p>
        </w:tc>
      </w:tr>
      <w:tr w:rsidR="00BF2182" w:rsidRPr="005A13BA" w14:paraId="0FDD01E8" w14:textId="77777777" w:rsidTr="000D53C2">
        <w:tc>
          <w:tcPr>
            <w:tcW w:w="1990" w:type="dxa"/>
            <w:tcBorders>
              <w:bottom w:val="single" w:sz="4" w:space="0" w:color="auto"/>
            </w:tcBorders>
          </w:tcPr>
          <w:p w14:paraId="5D0E113A" w14:textId="77777777" w:rsidR="00BF2182" w:rsidRPr="005A13BA" w:rsidRDefault="00BF2182" w:rsidP="00BF2182">
            <w:r w:rsidRPr="005A13BA">
              <w:t>Yamazaki et al</w:t>
            </w:r>
          </w:p>
        </w:tc>
        <w:tc>
          <w:tcPr>
            <w:tcW w:w="982" w:type="dxa"/>
            <w:tcBorders>
              <w:bottom w:val="single" w:sz="4" w:space="0" w:color="auto"/>
            </w:tcBorders>
          </w:tcPr>
          <w:p w14:paraId="7FB7D115" w14:textId="77777777" w:rsidR="00BF2182" w:rsidRPr="005A13BA" w:rsidRDefault="00BF2182" w:rsidP="00BF2182">
            <w:r w:rsidRPr="005A13BA">
              <w:t>2010</w:t>
            </w:r>
          </w:p>
        </w:tc>
        <w:tc>
          <w:tcPr>
            <w:tcW w:w="2268" w:type="dxa"/>
            <w:tcBorders>
              <w:bottom w:val="single" w:sz="4" w:space="0" w:color="auto"/>
            </w:tcBorders>
          </w:tcPr>
          <w:p w14:paraId="49DD0BDD" w14:textId="77777777" w:rsidR="00BF2182" w:rsidRPr="005A13BA" w:rsidRDefault="00BF2182" w:rsidP="00BF2182">
            <w:r w:rsidRPr="005A13BA">
              <w:t>3D kinematics of hip and knee at maximum knee flexion</w:t>
            </w:r>
          </w:p>
        </w:tc>
        <w:tc>
          <w:tcPr>
            <w:tcW w:w="1701" w:type="dxa"/>
            <w:tcBorders>
              <w:bottom w:val="single" w:sz="4" w:space="0" w:color="auto"/>
            </w:tcBorders>
          </w:tcPr>
          <w:p w14:paraId="401CF33A" w14:textId="77777777" w:rsidR="00BF2182" w:rsidRPr="005A13BA" w:rsidRDefault="00BF2182" w:rsidP="00BF2182">
            <w:r w:rsidRPr="005A13BA">
              <w:t>Fastrak, Polhemus</w:t>
            </w:r>
          </w:p>
        </w:tc>
        <w:tc>
          <w:tcPr>
            <w:tcW w:w="1017" w:type="dxa"/>
            <w:tcBorders>
              <w:bottom w:val="single" w:sz="4" w:space="0" w:color="auto"/>
            </w:tcBorders>
          </w:tcPr>
          <w:p w14:paraId="31ABDF06" w14:textId="77777777" w:rsidR="00BF2182" w:rsidRPr="005A13BA" w:rsidRDefault="00BF2182" w:rsidP="00BF2182">
            <w:r w:rsidRPr="005A13BA">
              <w:t>Yes</w:t>
            </w:r>
          </w:p>
        </w:tc>
        <w:tc>
          <w:tcPr>
            <w:tcW w:w="1109" w:type="dxa"/>
            <w:tcBorders>
              <w:bottom w:val="single" w:sz="4" w:space="0" w:color="auto"/>
            </w:tcBorders>
          </w:tcPr>
          <w:p w14:paraId="2997B2B0" w14:textId="77777777" w:rsidR="00BF2182" w:rsidRPr="005A13BA" w:rsidRDefault="00BF2182" w:rsidP="00BF2182">
            <w:r w:rsidRPr="005A13BA">
              <w:t>Yes</w:t>
            </w:r>
          </w:p>
        </w:tc>
        <w:tc>
          <w:tcPr>
            <w:tcW w:w="4881" w:type="dxa"/>
            <w:tcBorders>
              <w:bottom w:val="single" w:sz="4" w:space="0" w:color="auto"/>
            </w:tcBorders>
          </w:tcPr>
          <w:p w14:paraId="3BAEC4AF" w14:textId="77777777" w:rsidR="00BF2182" w:rsidRPr="005A13BA" w:rsidRDefault="00BF2182" w:rsidP="00BF2182">
            <w:r w:rsidRPr="005A13BA">
              <w:t>Uninjured male ACL leg less external knee rotation than dominant leg of male control (P=0.0090)</w:t>
            </w:r>
          </w:p>
          <w:p w14:paraId="3ABC30A3" w14:textId="3D7E8B00" w:rsidR="00BF2182" w:rsidRPr="005A13BA" w:rsidRDefault="00BF2182" w:rsidP="00BF2182">
            <w:r w:rsidRPr="005A13BA">
              <w:t>Uninju</w:t>
            </w:r>
            <w:r w:rsidR="000D53C2" w:rsidRPr="005A13BA">
              <w:t>red leg of male ACL group: 18.9</w:t>
            </w:r>
            <w:r w:rsidR="000D53C2" w:rsidRPr="005A13BA">
              <w:rPr>
                <w:rFonts w:cs="Times New Roman"/>
                <w:color w:val="000000"/>
              </w:rPr>
              <w:t xml:space="preserve">° </w:t>
            </w:r>
            <w:r w:rsidR="000D53C2" w:rsidRPr="005A13BA">
              <w:rPr>
                <w:rFonts w:cs="MillerDisplay Light"/>
                <w:color w:val="000000"/>
              </w:rPr>
              <w:t>±</w:t>
            </w:r>
            <w:r w:rsidR="000D53C2" w:rsidRPr="005A13BA">
              <w:t xml:space="preserve"> 34.3</w:t>
            </w:r>
            <w:r w:rsidRPr="005A13BA">
              <w:t xml:space="preserve"> </w:t>
            </w:r>
          </w:p>
          <w:p w14:paraId="60A2A67E" w14:textId="78F2B973" w:rsidR="00BF2182" w:rsidRPr="005A13BA" w:rsidRDefault="00BF2182" w:rsidP="00BF2182">
            <w:r w:rsidRPr="005A13BA">
              <w:t xml:space="preserve">Dominant </w:t>
            </w:r>
            <w:r w:rsidR="000D53C2" w:rsidRPr="005A13BA">
              <w:t>leg of male control group: 38.8</w:t>
            </w:r>
            <w:r w:rsidR="000D53C2" w:rsidRPr="005A13BA">
              <w:rPr>
                <w:rFonts w:cs="Times New Roman"/>
                <w:color w:val="000000"/>
              </w:rPr>
              <w:t xml:space="preserve">° </w:t>
            </w:r>
            <w:r w:rsidR="000D53C2" w:rsidRPr="005A13BA">
              <w:rPr>
                <w:rFonts w:cs="MillerDisplay Light"/>
                <w:color w:val="000000"/>
              </w:rPr>
              <w:t xml:space="preserve">± </w:t>
            </w:r>
            <w:r w:rsidR="000D53C2" w:rsidRPr="005A13BA">
              <w:t>12.6</w:t>
            </w:r>
            <w:r w:rsidRPr="005A13BA">
              <w:t xml:space="preserve"> </w:t>
            </w:r>
          </w:p>
          <w:p w14:paraId="5ADA2256" w14:textId="77777777" w:rsidR="00BF2182" w:rsidRPr="005A13BA" w:rsidRDefault="00BF2182" w:rsidP="00BF2182"/>
          <w:p w14:paraId="7D643307" w14:textId="4C9D381E" w:rsidR="00BF2182" w:rsidRPr="005A13BA" w:rsidRDefault="00BF2182" w:rsidP="00BF2182">
            <w:r w:rsidRPr="005A13BA">
              <w:t>Uninjured leg of female ACL group significantly more external hip rotation (P=0.001), knee flexion (P=0.0070) and hip flexion (P</w:t>
            </w:r>
            <w:r w:rsidR="006D64C7" w:rsidRPr="005A13BA">
              <w:t>&lt;</w:t>
            </w:r>
            <w:r w:rsidRPr="005A13BA">
              <w:t>0.00</w:t>
            </w:r>
            <w:r w:rsidR="006D64C7" w:rsidRPr="005A13BA">
              <w:t>01</w:t>
            </w:r>
            <w:r w:rsidRPr="005A13BA">
              <w:t>)</w:t>
            </w:r>
            <w:r w:rsidR="006D64C7" w:rsidRPr="005A13BA">
              <w:t xml:space="preserve"> than dominant leg of female control</w:t>
            </w:r>
            <w:r w:rsidRPr="005A13BA">
              <w:t>.</w:t>
            </w:r>
          </w:p>
          <w:p w14:paraId="08068211" w14:textId="77777777" w:rsidR="00BF2182" w:rsidRPr="005A13BA" w:rsidRDefault="00BF2182" w:rsidP="00BF2182"/>
          <w:p w14:paraId="7CB876A7" w14:textId="77777777" w:rsidR="00BF2182" w:rsidRPr="005A13BA" w:rsidRDefault="00BF2182" w:rsidP="00BF2182">
            <w:r w:rsidRPr="005A13BA">
              <w:t>Hip rotation</w:t>
            </w:r>
          </w:p>
          <w:p w14:paraId="4BACD283" w14:textId="64F18D9A" w:rsidR="00BF2182" w:rsidRPr="005A13BA" w:rsidRDefault="00BF2182" w:rsidP="00BF2182">
            <w:r w:rsidRPr="005A13BA">
              <w:t>Uninjure</w:t>
            </w:r>
            <w:r w:rsidR="000D53C2" w:rsidRPr="005A13BA">
              <w:t>d leg of female ACL group: 9.1</w:t>
            </w:r>
            <w:r w:rsidR="000D53C2" w:rsidRPr="005A13BA">
              <w:rPr>
                <w:rFonts w:cs="Times New Roman"/>
                <w:color w:val="000000"/>
              </w:rPr>
              <w:t xml:space="preserve">° </w:t>
            </w:r>
            <w:r w:rsidR="000D53C2" w:rsidRPr="005A13BA">
              <w:rPr>
                <w:rFonts w:cs="MillerDisplay Light"/>
                <w:color w:val="000000"/>
              </w:rPr>
              <w:t xml:space="preserve">± </w:t>
            </w:r>
            <w:r w:rsidR="000D53C2" w:rsidRPr="005A13BA">
              <w:t>8.0</w:t>
            </w:r>
            <w:r w:rsidRPr="005A13BA">
              <w:t xml:space="preserve"> </w:t>
            </w:r>
          </w:p>
          <w:p w14:paraId="4014D085" w14:textId="164E4DBE" w:rsidR="00BF2182" w:rsidRPr="005A13BA" w:rsidRDefault="00BF2182" w:rsidP="00BF2182">
            <w:r w:rsidRPr="005A13BA">
              <w:t>Dominant leg of female control: 1.7</w:t>
            </w:r>
            <w:r w:rsidR="000D53C2" w:rsidRPr="005A13BA">
              <w:rPr>
                <w:rFonts w:cs="Times New Roman"/>
                <w:color w:val="000000"/>
              </w:rPr>
              <w:t xml:space="preserve">° </w:t>
            </w:r>
            <w:r w:rsidR="000D53C2" w:rsidRPr="005A13BA">
              <w:rPr>
                <w:rFonts w:cs="MillerDisplay Light"/>
                <w:color w:val="000000"/>
              </w:rPr>
              <w:t xml:space="preserve">± </w:t>
            </w:r>
            <w:r w:rsidR="000D53C2" w:rsidRPr="005A13BA">
              <w:t>6.1</w:t>
            </w:r>
          </w:p>
          <w:p w14:paraId="79904B7D" w14:textId="77777777" w:rsidR="00BF2182" w:rsidRPr="005A13BA" w:rsidRDefault="00BF2182" w:rsidP="00BF2182"/>
          <w:p w14:paraId="2FACFE0F" w14:textId="77777777" w:rsidR="00BF2182" w:rsidRPr="005A13BA" w:rsidRDefault="00BF2182" w:rsidP="00BF2182">
            <w:r w:rsidRPr="005A13BA">
              <w:t>Knee flexion</w:t>
            </w:r>
          </w:p>
          <w:p w14:paraId="1A9B64D6" w14:textId="57483823" w:rsidR="00BF2182" w:rsidRPr="005A13BA" w:rsidRDefault="00BF2182" w:rsidP="00BF2182">
            <w:r w:rsidRPr="005A13BA">
              <w:t>Uninjured leg of ACL group</w:t>
            </w:r>
            <w:r w:rsidR="000D53C2" w:rsidRPr="005A13BA">
              <w:t xml:space="preserve">: </w:t>
            </w:r>
            <w:r w:rsidRPr="005A13BA">
              <w:t>73.</w:t>
            </w:r>
            <w:r w:rsidR="000D53C2" w:rsidRPr="005A13BA">
              <w:t>9</w:t>
            </w:r>
            <w:r w:rsidR="000D53C2" w:rsidRPr="005A13BA">
              <w:rPr>
                <w:rFonts w:cs="Times New Roman"/>
                <w:color w:val="000000"/>
              </w:rPr>
              <w:t xml:space="preserve">° </w:t>
            </w:r>
            <w:r w:rsidR="000D53C2" w:rsidRPr="005A13BA">
              <w:rPr>
                <w:rFonts w:cs="MillerDisplay Light"/>
                <w:color w:val="000000"/>
              </w:rPr>
              <w:t xml:space="preserve">± </w:t>
            </w:r>
            <w:r w:rsidR="000D53C2" w:rsidRPr="005A13BA">
              <w:t>13.3</w:t>
            </w:r>
            <w:r w:rsidRPr="005A13BA">
              <w:t xml:space="preserve"> </w:t>
            </w:r>
          </w:p>
          <w:p w14:paraId="567821FC" w14:textId="10A1FD74" w:rsidR="00BF2182" w:rsidRPr="005A13BA" w:rsidRDefault="000D53C2" w:rsidP="00BF2182">
            <w:r w:rsidRPr="005A13BA">
              <w:t>Control: 66.2</w:t>
            </w:r>
            <w:r w:rsidRPr="005A13BA">
              <w:rPr>
                <w:rFonts w:cs="Times New Roman"/>
                <w:color w:val="000000"/>
              </w:rPr>
              <w:t xml:space="preserve">° </w:t>
            </w:r>
            <w:r w:rsidRPr="005A13BA">
              <w:rPr>
                <w:rFonts w:cs="MillerDisplay Light"/>
                <w:color w:val="000000"/>
              </w:rPr>
              <w:t xml:space="preserve">± </w:t>
            </w:r>
            <w:r w:rsidRPr="005A13BA">
              <w:t>9.9</w:t>
            </w:r>
          </w:p>
          <w:p w14:paraId="59BC9BE2" w14:textId="77777777" w:rsidR="00BF2182" w:rsidRPr="005A13BA" w:rsidRDefault="00BF2182" w:rsidP="00BF2182"/>
          <w:p w14:paraId="33B5170D" w14:textId="77777777" w:rsidR="00BF2182" w:rsidRPr="005A13BA" w:rsidRDefault="00BF2182" w:rsidP="00BF2182">
            <w:r w:rsidRPr="005A13BA">
              <w:t>Hip flexion</w:t>
            </w:r>
          </w:p>
          <w:p w14:paraId="4542216B" w14:textId="638B5EAD" w:rsidR="00BF2182" w:rsidRPr="005A13BA" w:rsidRDefault="00BF2182" w:rsidP="00BF2182">
            <w:r w:rsidRPr="005A13BA">
              <w:t>U</w:t>
            </w:r>
            <w:r w:rsidR="000D53C2" w:rsidRPr="005A13BA">
              <w:t>ninjured leg of ACL group: 29.9</w:t>
            </w:r>
            <w:r w:rsidR="000D53C2" w:rsidRPr="005A13BA">
              <w:rPr>
                <w:rFonts w:cs="Times New Roman"/>
                <w:color w:val="000000"/>
              </w:rPr>
              <w:t xml:space="preserve">° </w:t>
            </w:r>
            <w:r w:rsidR="000D53C2" w:rsidRPr="005A13BA">
              <w:rPr>
                <w:rFonts w:cs="MillerDisplay Light"/>
                <w:color w:val="000000"/>
              </w:rPr>
              <w:t xml:space="preserve">± </w:t>
            </w:r>
            <w:r w:rsidR="000D53C2" w:rsidRPr="005A13BA">
              <w:t>18.4</w:t>
            </w:r>
          </w:p>
          <w:p w14:paraId="1508DB98" w14:textId="2C14E855" w:rsidR="00BF2182" w:rsidRPr="005A13BA" w:rsidRDefault="000D53C2" w:rsidP="00BF2182">
            <w:r w:rsidRPr="005A13BA">
              <w:t>Control: 48.0</w:t>
            </w:r>
            <w:r w:rsidRPr="005A13BA">
              <w:rPr>
                <w:rFonts w:cs="Times New Roman"/>
                <w:color w:val="000000"/>
              </w:rPr>
              <w:t xml:space="preserve">° </w:t>
            </w:r>
            <w:r w:rsidRPr="005A13BA">
              <w:rPr>
                <w:rFonts w:cs="MillerDisplay Light"/>
                <w:color w:val="000000"/>
              </w:rPr>
              <w:t xml:space="preserve">± </w:t>
            </w:r>
            <w:r w:rsidRPr="005A13BA">
              <w:t>11.3</w:t>
            </w:r>
          </w:p>
        </w:tc>
      </w:tr>
      <w:tr w:rsidR="000D53C2" w:rsidRPr="005A13BA" w14:paraId="744D1166" w14:textId="77777777" w:rsidTr="006A51D5">
        <w:tc>
          <w:tcPr>
            <w:tcW w:w="13948" w:type="dxa"/>
            <w:gridSpan w:val="7"/>
            <w:tcBorders>
              <w:top w:val="single" w:sz="4" w:space="0" w:color="auto"/>
            </w:tcBorders>
          </w:tcPr>
          <w:p w14:paraId="294C6F0D" w14:textId="5748034F" w:rsidR="000D53C2" w:rsidRPr="005A13BA" w:rsidRDefault="000D53C2" w:rsidP="00EA3BF6">
            <w:r w:rsidRPr="005A13BA">
              <w:lastRenderedPageBreak/>
              <w:t xml:space="preserve">ACL = </w:t>
            </w:r>
            <w:r w:rsidR="00EA3BF6" w:rsidRPr="005A13BA">
              <w:t>a</w:t>
            </w:r>
            <w:r w:rsidRPr="005A13BA">
              <w:t>nterior cruciate ligament; CoP = Centre of Pressure; SD = standard deviation</w:t>
            </w:r>
            <w:r w:rsidR="005F1A86" w:rsidRPr="005A13BA">
              <w:t xml:space="preserve">; FPPA = </w:t>
            </w:r>
            <w:r w:rsidR="00EA3BF6" w:rsidRPr="005A13BA">
              <w:t>f</w:t>
            </w:r>
            <w:r w:rsidR="005F1A86" w:rsidRPr="005A13BA">
              <w:t xml:space="preserve">rontal plane projection angle; PFP = </w:t>
            </w:r>
            <w:r w:rsidR="00EA3BF6" w:rsidRPr="005A13BA">
              <w:t>p</w:t>
            </w:r>
            <w:r w:rsidR="005F1A86" w:rsidRPr="005A13BA">
              <w:t xml:space="preserve">atellofemoral </w:t>
            </w:r>
            <w:r w:rsidR="00EA3BF6" w:rsidRPr="005A13BA">
              <w:t>p</w:t>
            </w:r>
            <w:r w:rsidR="005F1A86" w:rsidRPr="005A13BA">
              <w:t>ain.</w:t>
            </w:r>
          </w:p>
        </w:tc>
      </w:tr>
    </w:tbl>
    <w:p w14:paraId="2C9ED0CA" w14:textId="77777777" w:rsidR="00BF2182" w:rsidRPr="005A13BA" w:rsidRDefault="00BF2182" w:rsidP="004A4657">
      <w:pPr>
        <w:spacing w:after="0" w:line="360" w:lineRule="auto"/>
        <w:rPr>
          <w:b/>
        </w:rPr>
      </w:pPr>
    </w:p>
    <w:p w14:paraId="5B09437B" w14:textId="6B827FF7" w:rsidR="00F22ABE" w:rsidRPr="005A13BA" w:rsidRDefault="00A55402" w:rsidP="00A55402">
      <w:pPr>
        <w:rPr>
          <w:b/>
          <w:i/>
          <w:iCs/>
          <w:color w:val="44546A" w:themeColor="text2"/>
          <w:sz w:val="18"/>
          <w:szCs w:val="18"/>
        </w:rPr>
      </w:pPr>
      <w:r w:rsidRPr="005A13BA">
        <w:rPr>
          <w:b/>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1729"/>
      </w:tblGrid>
      <w:tr w:rsidR="00F22ABE" w:rsidRPr="005A13BA" w14:paraId="0EA6DDDC" w14:textId="77777777" w:rsidTr="006A6D03">
        <w:tc>
          <w:tcPr>
            <w:tcW w:w="6237" w:type="dxa"/>
            <w:gridSpan w:val="2"/>
            <w:tcBorders>
              <w:left w:val="nil"/>
              <w:bottom w:val="single" w:sz="4" w:space="0" w:color="auto"/>
              <w:right w:val="nil"/>
            </w:tcBorders>
          </w:tcPr>
          <w:p w14:paraId="1C47EEF5" w14:textId="0B01D824" w:rsidR="00F22ABE" w:rsidRPr="005A13BA" w:rsidRDefault="00F22ABE">
            <w:bookmarkStart w:id="6" w:name="_Ref500341314"/>
            <w:r w:rsidRPr="005A13BA">
              <w:lastRenderedPageBreak/>
              <w:t xml:space="preserve">Table </w:t>
            </w:r>
            <w:r w:rsidR="00AC73A8" w:rsidRPr="005A13BA">
              <w:rPr>
                <w:noProof/>
              </w:rPr>
              <w:fldChar w:fldCharType="begin"/>
            </w:r>
            <w:r w:rsidR="00AC73A8" w:rsidRPr="005A13BA">
              <w:rPr>
                <w:noProof/>
              </w:rPr>
              <w:instrText xml:space="preserve"> SEQ Table \* ARABIC </w:instrText>
            </w:r>
            <w:r w:rsidR="00AC73A8" w:rsidRPr="005A13BA">
              <w:rPr>
                <w:noProof/>
              </w:rPr>
              <w:fldChar w:fldCharType="separate"/>
            </w:r>
            <w:r w:rsidR="007F3E90" w:rsidRPr="005A13BA">
              <w:rPr>
                <w:noProof/>
              </w:rPr>
              <w:t>5</w:t>
            </w:r>
            <w:r w:rsidR="00AC73A8" w:rsidRPr="005A13BA">
              <w:rPr>
                <w:noProof/>
              </w:rPr>
              <w:fldChar w:fldCharType="end"/>
            </w:r>
            <w:bookmarkEnd w:id="6"/>
            <w:r w:rsidRPr="005A13BA">
              <w:t>: Normalised score for STROBE checklist</w:t>
            </w:r>
          </w:p>
        </w:tc>
      </w:tr>
      <w:tr w:rsidR="00F22ABE" w:rsidRPr="005A13BA" w14:paraId="6ECDB99E" w14:textId="77777777" w:rsidTr="006A6D03">
        <w:tc>
          <w:tcPr>
            <w:tcW w:w="4508" w:type="dxa"/>
            <w:tcBorders>
              <w:top w:val="single" w:sz="4" w:space="0" w:color="auto"/>
              <w:left w:val="nil"/>
              <w:bottom w:val="single" w:sz="4" w:space="0" w:color="auto"/>
              <w:right w:val="nil"/>
            </w:tcBorders>
            <w:hideMark/>
          </w:tcPr>
          <w:p w14:paraId="3EC161FD" w14:textId="77777777" w:rsidR="00F22ABE" w:rsidRPr="005A13BA" w:rsidRDefault="00F22ABE">
            <w:r w:rsidRPr="005A13BA">
              <w:t>Paper</w:t>
            </w:r>
          </w:p>
        </w:tc>
        <w:tc>
          <w:tcPr>
            <w:tcW w:w="1729" w:type="dxa"/>
            <w:tcBorders>
              <w:top w:val="single" w:sz="4" w:space="0" w:color="auto"/>
              <w:left w:val="nil"/>
              <w:bottom w:val="single" w:sz="4" w:space="0" w:color="auto"/>
              <w:right w:val="nil"/>
            </w:tcBorders>
            <w:hideMark/>
          </w:tcPr>
          <w:p w14:paraId="1BD8FF7A" w14:textId="77777777" w:rsidR="00F22ABE" w:rsidRPr="005A13BA" w:rsidRDefault="00F22ABE">
            <w:r w:rsidRPr="005A13BA">
              <w:t>STROBE score</w:t>
            </w:r>
          </w:p>
        </w:tc>
      </w:tr>
      <w:tr w:rsidR="00F22ABE" w:rsidRPr="005A13BA" w14:paraId="331CDE2D" w14:textId="77777777" w:rsidTr="006A6D03">
        <w:tc>
          <w:tcPr>
            <w:tcW w:w="4508" w:type="dxa"/>
            <w:tcBorders>
              <w:top w:val="single" w:sz="4" w:space="0" w:color="auto"/>
              <w:left w:val="nil"/>
              <w:bottom w:val="nil"/>
              <w:right w:val="nil"/>
            </w:tcBorders>
          </w:tcPr>
          <w:p w14:paraId="6556DB7B" w14:textId="77777777" w:rsidR="00F22ABE" w:rsidRPr="005A13BA" w:rsidRDefault="00F22ABE"/>
        </w:tc>
        <w:tc>
          <w:tcPr>
            <w:tcW w:w="1729" w:type="dxa"/>
            <w:tcBorders>
              <w:top w:val="single" w:sz="4" w:space="0" w:color="auto"/>
              <w:left w:val="nil"/>
              <w:bottom w:val="nil"/>
              <w:right w:val="nil"/>
            </w:tcBorders>
          </w:tcPr>
          <w:p w14:paraId="502EEBE7" w14:textId="77777777" w:rsidR="00F22ABE" w:rsidRPr="005A13BA" w:rsidRDefault="00F22ABE"/>
        </w:tc>
      </w:tr>
      <w:tr w:rsidR="00F7491F" w:rsidRPr="005A13BA" w14:paraId="7CC8318F" w14:textId="77777777" w:rsidTr="006A6D03">
        <w:tc>
          <w:tcPr>
            <w:tcW w:w="4508" w:type="dxa"/>
          </w:tcPr>
          <w:p w14:paraId="13E9B3B0" w14:textId="347D4BFC" w:rsidR="00F7491F" w:rsidRPr="005A13BA" w:rsidRDefault="00F7491F">
            <w:r w:rsidRPr="005A13BA">
              <w:t>Carry et al., 2017</w:t>
            </w:r>
          </w:p>
        </w:tc>
        <w:tc>
          <w:tcPr>
            <w:tcW w:w="1729" w:type="dxa"/>
          </w:tcPr>
          <w:p w14:paraId="079F13D3" w14:textId="4597CFB6" w:rsidR="00F7491F" w:rsidRPr="005A13BA" w:rsidRDefault="00F7491F">
            <w:r w:rsidRPr="005A13BA">
              <w:t>75.9%</w:t>
            </w:r>
          </w:p>
        </w:tc>
      </w:tr>
      <w:tr w:rsidR="00F22ABE" w:rsidRPr="005A13BA" w14:paraId="3DEE0177" w14:textId="77777777" w:rsidTr="006A6D03">
        <w:tc>
          <w:tcPr>
            <w:tcW w:w="4508" w:type="dxa"/>
            <w:hideMark/>
          </w:tcPr>
          <w:p w14:paraId="75843558" w14:textId="77777777" w:rsidR="00F22ABE" w:rsidRPr="005A13BA" w:rsidRDefault="00F22ABE">
            <w:r w:rsidRPr="005A13BA">
              <w:t>Hatton et al., 2014</w:t>
            </w:r>
          </w:p>
        </w:tc>
        <w:tc>
          <w:tcPr>
            <w:tcW w:w="1729" w:type="dxa"/>
            <w:hideMark/>
          </w:tcPr>
          <w:p w14:paraId="6BFF585E" w14:textId="77777777" w:rsidR="00F22ABE" w:rsidRPr="005A13BA" w:rsidRDefault="00F22ABE">
            <w:r w:rsidRPr="005A13BA">
              <w:t>75.9%</w:t>
            </w:r>
          </w:p>
        </w:tc>
      </w:tr>
      <w:tr w:rsidR="00F22ABE" w:rsidRPr="005A13BA" w14:paraId="4A385A86" w14:textId="77777777" w:rsidTr="006A6D03">
        <w:tc>
          <w:tcPr>
            <w:tcW w:w="4508" w:type="dxa"/>
            <w:hideMark/>
          </w:tcPr>
          <w:p w14:paraId="6EBAFAAF" w14:textId="489AE4ED" w:rsidR="00F22ABE" w:rsidRPr="005A13BA" w:rsidRDefault="00F22ABE">
            <w:r w:rsidRPr="005A13BA">
              <w:t>Herrington</w:t>
            </w:r>
            <w:r w:rsidR="006D64C7" w:rsidRPr="005A13BA">
              <w:t>,</w:t>
            </w:r>
            <w:r w:rsidRPr="005A13BA">
              <w:t xml:space="preserve"> 2014</w:t>
            </w:r>
          </w:p>
        </w:tc>
        <w:tc>
          <w:tcPr>
            <w:tcW w:w="1729" w:type="dxa"/>
            <w:hideMark/>
          </w:tcPr>
          <w:p w14:paraId="162FFE38" w14:textId="77777777" w:rsidR="00F22ABE" w:rsidRPr="005A13BA" w:rsidRDefault="00F22ABE">
            <w:r w:rsidRPr="005A13BA">
              <w:t>72.4%</w:t>
            </w:r>
          </w:p>
        </w:tc>
      </w:tr>
      <w:tr w:rsidR="00F22ABE" w:rsidRPr="005A13BA" w14:paraId="6D8B57DA" w14:textId="77777777" w:rsidTr="006A6D03">
        <w:tc>
          <w:tcPr>
            <w:tcW w:w="4508" w:type="dxa"/>
            <w:hideMark/>
          </w:tcPr>
          <w:p w14:paraId="6EF598A6" w14:textId="3D03B8AD" w:rsidR="00F22ABE" w:rsidRPr="005A13BA" w:rsidRDefault="006D64C7" w:rsidP="006D64C7">
            <w:r w:rsidRPr="005A13BA">
              <w:t>Kvist,</w:t>
            </w:r>
            <w:r w:rsidR="00F22ABE" w:rsidRPr="005A13BA">
              <w:t xml:space="preserve"> 2005</w:t>
            </w:r>
          </w:p>
        </w:tc>
        <w:tc>
          <w:tcPr>
            <w:tcW w:w="1729" w:type="dxa"/>
            <w:hideMark/>
          </w:tcPr>
          <w:p w14:paraId="5EEE0D91" w14:textId="77777777" w:rsidR="00F22ABE" w:rsidRPr="005A13BA" w:rsidRDefault="00F22ABE">
            <w:r w:rsidRPr="005A13BA">
              <w:t>58.6%</w:t>
            </w:r>
          </w:p>
        </w:tc>
      </w:tr>
      <w:tr w:rsidR="00F22ABE" w:rsidRPr="005A13BA" w14:paraId="29641B29" w14:textId="77777777" w:rsidTr="006A6D03">
        <w:tc>
          <w:tcPr>
            <w:tcW w:w="4508" w:type="dxa"/>
            <w:hideMark/>
          </w:tcPr>
          <w:p w14:paraId="15B640C8" w14:textId="77777777" w:rsidR="00F22ABE" w:rsidRPr="005A13BA" w:rsidRDefault="00F22ABE">
            <w:r w:rsidRPr="005A13BA">
              <w:t>Lavinger et al., 2007</w:t>
            </w:r>
          </w:p>
        </w:tc>
        <w:tc>
          <w:tcPr>
            <w:tcW w:w="1729" w:type="dxa"/>
            <w:hideMark/>
          </w:tcPr>
          <w:p w14:paraId="0BDFF26E" w14:textId="77777777" w:rsidR="00F22ABE" w:rsidRPr="005A13BA" w:rsidRDefault="00F22ABE">
            <w:r w:rsidRPr="005A13BA">
              <w:t>74.1%</w:t>
            </w:r>
          </w:p>
        </w:tc>
      </w:tr>
      <w:tr w:rsidR="00F22ABE" w:rsidRPr="005A13BA" w14:paraId="5C2C6F73" w14:textId="77777777" w:rsidTr="006A6D03">
        <w:tc>
          <w:tcPr>
            <w:tcW w:w="4508" w:type="dxa"/>
            <w:hideMark/>
          </w:tcPr>
          <w:p w14:paraId="0072CC64" w14:textId="77777777" w:rsidR="00F22ABE" w:rsidRPr="005A13BA" w:rsidRDefault="00F22ABE">
            <w:r w:rsidRPr="005A13BA">
              <w:t>Nakagawa et al., 2012</w:t>
            </w:r>
          </w:p>
        </w:tc>
        <w:tc>
          <w:tcPr>
            <w:tcW w:w="1729" w:type="dxa"/>
            <w:hideMark/>
          </w:tcPr>
          <w:p w14:paraId="4F17B94C" w14:textId="77777777" w:rsidR="00F22ABE" w:rsidRPr="005A13BA" w:rsidRDefault="00F22ABE">
            <w:r w:rsidRPr="005A13BA">
              <w:t>83.3%</w:t>
            </w:r>
          </w:p>
        </w:tc>
      </w:tr>
      <w:tr w:rsidR="00F22ABE" w:rsidRPr="005A13BA" w14:paraId="79671101" w14:textId="77777777" w:rsidTr="006A6D03">
        <w:tc>
          <w:tcPr>
            <w:tcW w:w="4508" w:type="dxa"/>
            <w:hideMark/>
          </w:tcPr>
          <w:p w14:paraId="2FBC8816" w14:textId="77777777" w:rsidR="00F22ABE" w:rsidRPr="005A13BA" w:rsidRDefault="00F22ABE">
            <w:r w:rsidRPr="005A13BA">
              <w:t>Nakagawa et al., 2015</w:t>
            </w:r>
          </w:p>
        </w:tc>
        <w:tc>
          <w:tcPr>
            <w:tcW w:w="1729" w:type="dxa"/>
            <w:hideMark/>
          </w:tcPr>
          <w:p w14:paraId="6EBD90C0" w14:textId="77777777" w:rsidR="00F22ABE" w:rsidRPr="005A13BA" w:rsidRDefault="00F22ABE">
            <w:r w:rsidRPr="005A13BA">
              <w:t>74.1%</w:t>
            </w:r>
          </w:p>
        </w:tc>
      </w:tr>
      <w:tr w:rsidR="00F22ABE" w:rsidRPr="005A13BA" w14:paraId="5B0FE5BF" w14:textId="77777777" w:rsidTr="006A6D03">
        <w:tc>
          <w:tcPr>
            <w:tcW w:w="4508" w:type="dxa"/>
            <w:hideMark/>
          </w:tcPr>
          <w:p w14:paraId="02044BED" w14:textId="77777777" w:rsidR="00F22ABE" w:rsidRPr="005A13BA" w:rsidRDefault="00F22ABE">
            <w:r w:rsidRPr="005A13BA">
              <w:t>Rathleff et al., 2014</w:t>
            </w:r>
          </w:p>
        </w:tc>
        <w:tc>
          <w:tcPr>
            <w:tcW w:w="1729" w:type="dxa"/>
            <w:hideMark/>
          </w:tcPr>
          <w:p w14:paraId="79E1809C" w14:textId="77777777" w:rsidR="00F22ABE" w:rsidRPr="005A13BA" w:rsidRDefault="00F22ABE">
            <w:r w:rsidRPr="005A13BA">
              <w:t>93.1%</w:t>
            </w:r>
          </w:p>
        </w:tc>
      </w:tr>
      <w:tr w:rsidR="00F7491F" w:rsidRPr="005A13BA" w14:paraId="1049ABA2" w14:textId="77777777" w:rsidTr="006A6D03">
        <w:tc>
          <w:tcPr>
            <w:tcW w:w="4508" w:type="dxa"/>
          </w:tcPr>
          <w:p w14:paraId="4C6BEE9A" w14:textId="3F176115" w:rsidR="00F7491F" w:rsidRPr="005A13BA" w:rsidRDefault="00F7491F">
            <w:r w:rsidRPr="005A13BA">
              <w:t>Scholtes et al., 2017</w:t>
            </w:r>
          </w:p>
        </w:tc>
        <w:tc>
          <w:tcPr>
            <w:tcW w:w="1729" w:type="dxa"/>
          </w:tcPr>
          <w:p w14:paraId="63AD740B" w14:textId="15E63831" w:rsidR="00F7491F" w:rsidRPr="005A13BA" w:rsidRDefault="00F7491F">
            <w:r w:rsidRPr="005A13BA">
              <w:t>85.7%</w:t>
            </w:r>
          </w:p>
        </w:tc>
      </w:tr>
      <w:tr w:rsidR="00F22ABE" w:rsidRPr="005A13BA" w14:paraId="60E3637A" w14:textId="77777777" w:rsidTr="006A6D03">
        <w:tc>
          <w:tcPr>
            <w:tcW w:w="4508" w:type="dxa"/>
            <w:hideMark/>
          </w:tcPr>
          <w:p w14:paraId="0BEDB1B9" w14:textId="77777777" w:rsidR="00F22ABE" w:rsidRPr="005A13BA" w:rsidRDefault="00F22ABE">
            <w:r w:rsidRPr="005A13BA">
              <w:t>Song et al., 2015</w:t>
            </w:r>
          </w:p>
        </w:tc>
        <w:tc>
          <w:tcPr>
            <w:tcW w:w="1729" w:type="dxa"/>
            <w:hideMark/>
          </w:tcPr>
          <w:p w14:paraId="38C7B7CF" w14:textId="77777777" w:rsidR="00F22ABE" w:rsidRPr="005A13BA" w:rsidRDefault="00F22ABE">
            <w:r w:rsidRPr="005A13BA">
              <w:t>85.7%</w:t>
            </w:r>
          </w:p>
        </w:tc>
      </w:tr>
      <w:tr w:rsidR="00F22ABE" w:rsidRPr="005A13BA" w14:paraId="26C34759" w14:textId="77777777" w:rsidTr="006A6D03">
        <w:tc>
          <w:tcPr>
            <w:tcW w:w="4508" w:type="dxa"/>
            <w:hideMark/>
          </w:tcPr>
          <w:p w14:paraId="0E6C3303" w14:textId="77777777" w:rsidR="00F22ABE" w:rsidRPr="005A13BA" w:rsidRDefault="00F22ABE">
            <w:r w:rsidRPr="005A13BA">
              <w:t>Souza et al., 2010</w:t>
            </w:r>
          </w:p>
        </w:tc>
        <w:tc>
          <w:tcPr>
            <w:tcW w:w="1729" w:type="dxa"/>
            <w:hideMark/>
          </w:tcPr>
          <w:p w14:paraId="67EDBEF2" w14:textId="77777777" w:rsidR="00F22ABE" w:rsidRPr="005A13BA" w:rsidRDefault="00F22ABE">
            <w:r w:rsidRPr="005A13BA">
              <w:t>86.2%</w:t>
            </w:r>
          </w:p>
        </w:tc>
      </w:tr>
      <w:tr w:rsidR="00F22ABE" w:rsidRPr="005A13BA" w14:paraId="2E9786AF" w14:textId="77777777" w:rsidTr="006A6D03">
        <w:tc>
          <w:tcPr>
            <w:tcW w:w="4508" w:type="dxa"/>
            <w:hideMark/>
          </w:tcPr>
          <w:p w14:paraId="2C94D75B" w14:textId="77777777" w:rsidR="00F22ABE" w:rsidRPr="005A13BA" w:rsidRDefault="00F22ABE">
            <w:r w:rsidRPr="005A13BA">
              <w:t>St-Ogne et al., 2004</w:t>
            </w:r>
          </w:p>
        </w:tc>
        <w:tc>
          <w:tcPr>
            <w:tcW w:w="1729" w:type="dxa"/>
            <w:hideMark/>
          </w:tcPr>
          <w:p w14:paraId="65169679" w14:textId="77777777" w:rsidR="00F22ABE" w:rsidRPr="005A13BA" w:rsidRDefault="00F22ABE">
            <w:r w:rsidRPr="005A13BA">
              <w:t>50%</w:t>
            </w:r>
          </w:p>
        </w:tc>
      </w:tr>
      <w:tr w:rsidR="00F22ABE" w:rsidRPr="005A13BA" w14:paraId="40B3DF76" w14:textId="77777777" w:rsidTr="006A6D03">
        <w:tc>
          <w:tcPr>
            <w:tcW w:w="4508" w:type="dxa"/>
            <w:hideMark/>
          </w:tcPr>
          <w:p w14:paraId="0616C28B" w14:textId="77777777" w:rsidR="00F22ABE" w:rsidRPr="005A13BA" w:rsidRDefault="00F22ABE">
            <w:r w:rsidRPr="005A13BA">
              <w:t>Willson and Davis, 2008a</w:t>
            </w:r>
          </w:p>
        </w:tc>
        <w:tc>
          <w:tcPr>
            <w:tcW w:w="1729" w:type="dxa"/>
            <w:hideMark/>
          </w:tcPr>
          <w:p w14:paraId="3231EF3E" w14:textId="77777777" w:rsidR="00F22ABE" w:rsidRPr="005A13BA" w:rsidRDefault="00F22ABE">
            <w:r w:rsidRPr="005A13BA">
              <w:t>72.4%</w:t>
            </w:r>
          </w:p>
        </w:tc>
      </w:tr>
      <w:tr w:rsidR="00F22ABE" w:rsidRPr="005A13BA" w14:paraId="5480C7BC" w14:textId="77777777" w:rsidTr="006A6D03">
        <w:tc>
          <w:tcPr>
            <w:tcW w:w="4508" w:type="dxa"/>
            <w:hideMark/>
          </w:tcPr>
          <w:p w14:paraId="4F9085B6" w14:textId="77777777" w:rsidR="00F22ABE" w:rsidRPr="005A13BA" w:rsidRDefault="00F22ABE">
            <w:r w:rsidRPr="005A13BA">
              <w:t>Willson and Davis, 2008b</w:t>
            </w:r>
          </w:p>
        </w:tc>
        <w:tc>
          <w:tcPr>
            <w:tcW w:w="1729" w:type="dxa"/>
            <w:hideMark/>
          </w:tcPr>
          <w:p w14:paraId="76667AC5" w14:textId="77777777" w:rsidR="00F22ABE" w:rsidRPr="005A13BA" w:rsidRDefault="00F22ABE">
            <w:r w:rsidRPr="005A13BA">
              <w:t>83.3%</w:t>
            </w:r>
          </w:p>
        </w:tc>
      </w:tr>
      <w:tr w:rsidR="00F22ABE" w:rsidRPr="005A13BA" w14:paraId="651DB8F2" w14:textId="77777777" w:rsidTr="006A6D03">
        <w:tc>
          <w:tcPr>
            <w:tcW w:w="4508" w:type="dxa"/>
            <w:hideMark/>
          </w:tcPr>
          <w:p w14:paraId="6B7B4DFD" w14:textId="77777777" w:rsidR="00F22ABE" w:rsidRPr="005A13BA" w:rsidRDefault="00F22ABE">
            <w:r w:rsidRPr="005A13BA">
              <w:t>Yamazaki et al., 2010</w:t>
            </w:r>
          </w:p>
        </w:tc>
        <w:tc>
          <w:tcPr>
            <w:tcW w:w="1729" w:type="dxa"/>
            <w:hideMark/>
          </w:tcPr>
          <w:p w14:paraId="746BC2D1" w14:textId="77777777" w:rsidR="00F22ABE" w:rsidRPr="005A13BA" w:rsidRDefault="00F22ABE">
            <w:r w:rsidRPr="005A13BA">
              <w:t>58.6%</w:t>
            </w:r>
          </w:p>
        </w:tc>
      </w:tr>
      <w:tr w:rsidR="00F22ABE" w:rsidRPr="005A13BA" w14:paraId="0465363B" w14:textId="77777777" w:rsidTr="006A6D03">
        <w:tc>
          <w:tcPr>
            <w:tcW w:w="4508" w:type="dxa"/>
            <w:tcBorders>
              <w:top w:val="nil"/>
              <w:left w:val="nil"/>
              <w:bottom w:val="single" w:sz="4" w:space="0" w:color="auto"/>
              <w:right w:val="nil"/>
            </w:tcBorders>
          </w:tcPr>
          <w:p w14:paraId="404D00D8" w14:textId="77777777" w:rsidR="00F22ABE" w:rsidRPr="005A13BA" w:rsidRDefault="00F22ABE"/>
        </w:tc>
        <w:tc>
          <w:tcPr>
            <w:tcW w:w="1729" w:type="dxa"/>
            <w:tcBorders>
              <w:top w:val="nil"/>
              <w:left w:val="nil"/>
              <w:bottom w:val="single" w:sz="4" w:space="0" w:color="auto"/>
              <w:right w:val="nil"/>
            </w:tcBorders>
          </w:tcPr>
          <w:p w14:paraId="65262BA5" w14:textId="77777777" w:rsidR="00F22ABE" w:rsidRPr="005A13BA" w:rsidRDefault="00F22ABE"/>
        </w:tc>
      </w:tr>
    </w:tbl>
    <w:p w14:paraId="63BC8F00" w14:textId="77777777" w:rsidR="00BF2182" w:rsidRPr="005A13BA" w:rsidRDefault="00BF2182" w:rsidP="004A4657">
      <w:pPr>
        <w:spacing w:after="0" w:line="360" w:lineRule="auto"/>
        <w:rPr>
          <w:b/>
        </w:rPr>
      </w:pPr>
    </w:p>
    <w:p w14:paraId="5AE2AEBD" w14:textId="77777777" w:rsidR="000E2CBE" w:rsidRPr="005A13BA" w:rsidRDefault="000E2CBE" w:rsidP="004A4657">
      <w:pPr>
        <w:spacing w:after="0" w:line="360" w:lineRule="auto"/>
        <w:rPr>
          <w:b/>
        </w:rPr>
      </w:pPr>
    </w:p>
    <w:p w14:paraId="45566A4B" w14:textId="77777777" w:rsidR="000E2CBE" w:rsidRPr="005A13BA" w:rsidRDefault="000E2CBE" w:rsidP="004A4657">
      <w:pPr>
        <w:spacing w:after="0" w:line="360" w:lineRule="auto"/>
        <w:rPr>
          <w:b/>
        </w:rPr>
      </w:pPr>
    </w:p>
    <w:p w14:paraId="1F388CB9" w14:textId="77777777" w:rsidR="000E2CBE" w:rsidRPr="005A13BA" w:rsidRDefault="000E2CBE" w:rsidP="004A4657">
      <w:pPr>
        <w:spacing w:after="0" w:line="360" w:lineRule="auto"/>
        <w:rPr>
          <w:b/>
        </w:rPr>
      </w:pPr>
    </w:p>
    <w:p w14:paraId="577B6800" w14:textId="77777777" w:rsidR="000E2CBE" w:rsidRPr="005A13BA" w:rsidRDefault="000E2CBE" w:rsidP="004A4657">
      <w:pPr>
        <w:spacing w:after="0" w:line="360" w:lineRule="auto"/>
        <w:rPr>
          <w:b/>
        </w:rPr>
      </w:pPr>
    </w:p>
    <w:p w14:paraId="3451BD30" w14:textId="77777777" w:rsidR="000E2CBE" w:rsidRPr="005A13BA" w:rsidRDefault="000E2CBE" w:rsidP="004A4657">
      <w:pPr>
        <w:spacing w:after="0" w:line="360" w:lineRule="auto"/>
        <w:rPr>
          <w:b/>
        </w:rPr>
      </w:pPr>
    </w:p>
    <w:p w14:paraId="3ED3B793" w14:textId="77777777" w:rsidR="000E2CBE" w:rsidRPr="005A13BA" w:rsidRDefault="000E2CBE" w:rsidP="004A4657">
      <w:pPr>
        <w:spacing w:after="0" w:line="360" w:lineRule="auto"/>
        <w:rPr>
          <w:b/>
        </w:rPr>
      </w:pPr>
    </w:p>
    <w:p w14:paraId="782BFCDC" w14:textId="6B49BD4A" w:rsidR="000E2CBE" w:rsidRPr="005A13BA" w:rsidRDefault="000E2CBE" w:rsidP="004A4657">
      <w:pPr>
        <w:spacing w:after="0" w:line="360" w:lineRule="auto"/>
        <w:rPr>
          <w:b/>
        </w:rPr>
        <w:sectPr w:rsidR="000E2CBE" w:rsidRPr="005A13BA" w:rsidSect="00E32691">
          <w:pgSz w:w="16838" w:h="11906" w:orient="landscape"/>
          <w:pgMar w:top="1440" w:right="1440" w:bottom="1440" w:left="1440" w:header="709" w:footer="709" w:gutter="0"/>
          <w:cols w:space="708"/>
          <w:docGrid w:linePitch="360"/>
        </w:sectPr>
      </w:pPr>
    </w:p>
    <w:p w14:paraId="05573462" w14:textId="7085ADA1" w:rsidR="00794559" w:rsidRPr="005A13BA" w:rsidRDefault="001E2DFB" w:rsidP="00432A84">
      <w:pPr>
        <w:spacing w:after="0" w:line="360" w:lineRule="auto"/>
        <w:jc w:val="center"/>
        <w:rPr>
          <w:b/>
          <w:u w:val="single"/>
        </w:rPr>
      </w:pPr>
      <w:r w:rsidRPr="005A13BA">
        <w:rPr>
          <w:b/>
          <w:u w:val="single"/>
        </w:rPr>
        <w:lastRenderedPageBreak/>
        <w:t>DISCUSSION</w:t>
      </w:r>
    </w:p>
    <w:p w14:paraId="767BBB38" w14:textId="178B61BB" w:rsidR="00197660" w:rsidRPr="005A13BA" w:rsidRDefault="00A945E2" w:rsidP="00197660">
      <w:pPr>
        <w:spacing w:after="0" w:line="360" w:lineRule="auto"/>
      </w:pPr>
      <w:r w:rsidRPr="005A13BA">
        <w:t>The aim of thi</w:t>
      </w:r>
      <w:r w:rsidR="000E2CBE" w:rsidRPr="005A13BA">
        <w:t>s</w:t>
      </w:r>
      <w:r w:rsidRPr="005A13BA">
        <w:t xml:space="preserve"> systematic review was </w:t>
      </w:r>
      <w:r w:rsidR="000E2CBE" w:rsidRPr="005A13BA">
        <w:t xml:space="preserve">to </w:t>
      </w:r>
      <w:r w:rsidRPr="005A13BA">
        <w:t xml:space="preserve">identify the biomechanical parameters </w:t>
      </w:r>
      <w:r w:rsidR="00B4115E" w:rsidRPr="005A13BA">
        <w:t xml:space="preserve">used when performing a biomechanical analysis of the single-leg squat </w:t>
      </w:r>
      <w:r w:rsidR="00130A94" w:rsidRPr="005A13BA">
        <w:t xml:space="preserve">(SLS) </w:t>
      </w:r>
      <w:r w:rsidR="00B4115E" w:rsidRPr="005A13BA">
        <w:t xml:space="preserve">and determine which parameters detected </w:t>
      </w:r>
      <w:r w:rsidR="000E2CBE" w:rsidRPr="005A13BA">
        <w:t xml:space="preserve">differences </w:t>
      </w:r>
      <w:r w:rsidR="00B4115E" w:rsidRPr="005A13BA">
        <w:t>between pathological and non-pathological groups.</w:t>
      </w:r>
      <w:r w:rsidR="000E2CBE" w:rsidRPr="005A13BA">
        <w:t xml:space="preserve"> </w:t>
      </w:r>
      <w:r w:rsidR="00197660" w:rsidRPr="005A13BA">
        <w:t xml:space="preserve">The frontal plane </w:t>
      </w:r>
      <w:r w:rsidR="00570854" w:rsidRPr="005A13BA">
        <w:t xml:space="preserve">knee </w:t>
      </w:r>
      <w:r w:rsidR="00197660" w:rsidRPr="005A13BA">
        <w:t xml:space="preserve">projection angle was the most commonly used parameter, but was limited to studies of individuals with patellofemoral pain. Therefore, the ability of biomechanical parameters to distinguish between pathological and non-pathological groups is likely condition-specific.  </w:t>
      </w:r>
    </w:p>
    <w:p w14:paraId="0E0C207B" w14:textId="77777777" w:rsidR="00197660" w:rsidRPr="005A13BA" w:rsidRDefault="00197660" w:rsidP="002F5CC9">
      <w:pPr>
        <w:spacing w:after="0" w:line="360" w:lineRule="auto"/>
      </w:pPr>
    </w:p>
    <w:p w14:paraId="3A71CD55" w14:textId="7DA3B3ED" w:rsidR="00D10289" w:rsidRPr="005A13BA" w:rsidRDefault="003D5362" w:rsidP="002F5CC9">
      <w:pPr>
        <w:spacing w:after="0" w:line="360" w:lineRule="auto"/>
      </w:pPr>
      <w:r w:rsidRPr="005A13BA">
        <w:t xml:space="preserve">Summarising the data extracted from the studies some general observations </w:t>
      </w:r>
      <w:r w:rsidR="00B4115E" w:rsidRPr="005A13BA">
        <w:t>can</w:t>
      </w:r>
      <w:r w:rsidRPr="005A13BA">
        <w:t xml:space="preserve"> be made. Generally</w:t>
      </w:r>
      <w:r w:rsidR="00E12D89" w:rsidRPr="005A13BA">
        <w:t>,</w:t>
      </w:r>
      <w:r w:rsidRPr="005A13BA">
        <w:t xml:space="preserve"> there was greater frontal plane motion in the injured groups than in the healthy control groups. This was true whether the measure was from a 2D angle</w:t>
      </w:r>
      <w:r w:rsidR="00905695" w:rsidRPr="005A13BA">
        <w:t>,</w:t>
      </w:r>
      <w:r w:rsidRPr="005A13BA">
        <w:fldChar w:fldCharType="begin">
          <w:fldData xml:space="preserve">PEVuZE5vdGU+PENpdGU+PEF1dGhvcj5IZXJyaW5ndG9uPC9BdXRob3I+PFllYXI+MjAxNDwvWWVh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</w:fldData>
        </w:fldChar>
      </w:r>
      <w:r w:rsidR="001E2DFB" w:rsidRPr="005A13BA">
        <w:instrText xml:space="preserve"> ADDIN EN.CITE </w:instrText>
      </w:r>
      <w:r w:rsidR="001E2DFB" w:rsidRPr="005A13BA">
        <w:fldChar w:fldCharType="begin">
          <w:fldData xml:space="preserve">PEVuZE5vdGU+PENpdGU+PEF1dGhvcj5IZXJyaW5ndG9uPC9BdXRob3I+PFllYXI+MjAxNDwvWWVh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</w:fldData>
        </w:fldChar>
      </w:r>
      <w:r w:rsidR="001E2DFB" w:rsidRPr="005A13BA">
        <w:instrText xml:space="preserve"> ADDIN EN.CITE.DATA </w:instrText>
      </w:r>
      <w:r w:rsidR="001E2DFB" w:rsidRPr="005A13BA">
        <w:fldChar w:fldCharType="end"/>
      </w:r>
      <w:r w:rsidRPr="005A13BA">
        <w:fldChar w:fldCharType="separate"/>
      </w:r>
      <w:r w:rsidR="001E2DFB" w:rsidRPr="005A13BA">
        <w:rPr>
          <w:noProof/>
          <w:vertAlign w:val="superscript"/>
        </w:rPr>
        <w:t>12 13 17 20 21</w:t>
      </w:r>
      <w:r w:rsidRPr="005A13BA">
        <w:fldChar w:fldCharType="end"/>
      </w:r>
      <w:r w:rsidR="00905695" w:rsidRPr="005A13BA">
        <w:t xml:space="preserve"> </w:t>
      </w:r>
      <w:r w:rsidRPr="005A13BA">
        <w:t>3D motion capture</w:t>
      </w:r>
      <w:r w:rsidR="00905695" w:rsidRPr="005A13BA">
        <w:t>,</w:t>
      </w:r>
      <w:r w:rsidR="00E12D89" w:rsidRPr="005A13BA">
        <w:fldChar w:fldCharType="begin">
          <w:fldData xml:space="preserve">PEVuZE5vdGU+PENpdGU+PEF1dGhvcj5TY2hvbHRlczwvQXV0aG9yPjxZZWFyPjIwMTc8L1llYXI+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</w:fldData>
        </w:fldChar>
      </w:r>
      <w:r w:rsidR="001E2DFB" w:rsidRPr="005A13BA">
        <w:instrText xml:space="preserve"> ADDIN EN.CITE </w:instrText>
      </w:r>
      <w:r w:rsidR="001E2DFB" w:rsidRPr="005A13BA">
        <w:fldChar w:fldCharType="begin">
          <w:fldData xml:space="preserve">PEVuZE5vdGU+PENpdGU+PEF1dGhvcj5TY2hvbHRlczwvQXV0aG9yPjxZZWFyPjIwMTc8L1llYXI+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</w:fldData>
        </w:fldChar>
      </w:r>
      <w:r w:rsidR="001E2DFB" w:rsidRPr="005A13BA">
        <w:instrText xml:space="preserve"> ADDIN EN.CITE.DATA </w:instrText>
      </w:r>
      <w:r w:rsidR="001E2DFB" w:rsidRPr="005A13BA">
        <w:fldChar w:fldCharType="end"/>
      </w:r>
      <w:r w:rsidR="00E12D89" w:rsidRPr="005A13BA">
        <w:fldChar w:fldCharType="separate"/>
      </w:r>
      <w:r w:rsidR="001E2DFB" w:rsidRPr="005A13BA">
        <w:rPr>
          <w:noProof/>
          <w:vertAlign w:val="superscript"/>
        </w:rPr>
        <w:t>14 15 21</w:t>
      </w:r>
      <w:r w:rsidR="00E12D89" w:rsidRPr="005A13BA">
        <w:fldChar w:fldCharType="end"/>
      </w:r>
      <w:r w:rsidRPr="005A13BA">
        <w:t xml:space="preserve"> or medial / lateral range of centre of pressure motion</w:t>
      </w:r>
      <w:r w:rsidR="00905695" w:rsidRPr="005A13BA">
        <w:t>.</w:t>
      </w:r>
      <w:r w:rsidRPr="005A13BA">
        <w:fldChar w:fldCharType="begin">
          <w:fldData xml:space="preserve">PEVuZE5vdGU+PENpdGU+PEF1dGhvcj5IYXR0b248L0F1dGhvcj48WWVhcj4yMDE0PC9ZZWFyPjxS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</w:fldData>
        </w:fldChar>
      </w:r>
      <w:r w:rsidR="009B0599" w:rsidRPr="005A13BA">
        <w:instrText xml:space="preserve"> ADDIN EN.CITE </w:instrText>
      </w:r>
      <w:r w:rsidR="009B0599" w:rsidRPr="005A13BA">
        <w:fldChar w:fldCharType="begin">
          <w:fldData xml:space="preserve">PEVuZE5vdGU+PENpdGU+PEF1dGhvcj5IYXR0b248L0F1dGhvcj48WWVhcj4yMDE0PC9ZZWFyPjxS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</w:fldData>
        </w:fldChar>
      </w:r>
      <w:r w:rsidR="009B0599" w:rsidRPr="005A13BA">
        <w:instrText xml:space="preserve"> ADDIN EN.CITE.DATA </w:instrText>
      </w:r>
      <w:r w:rsidR="009B0599" w:rsidRPr="005A13BA">
        <w:fldChar w:fldCharType="end"/>
      </w:r>
      <w:r w:rsidRPr="005A13BA">
        <w:fldChar w:fldCharType="separate"/>
      </w:r>
      <w:r w:rsidR="001E2DFB" w:rsidRPr="005A13BA">
        <w:rPr>
          <w:noProof/>
          <w:vertAlign w:val="superscript"/>
        </w:rPr>
        <w:t>26</w:t>
      </w:r>
      <w:r w:rsidRPr="005A13BA">
        <w:fldChar w:fldCharType="end"/>
      </w:r>
      <w:r w:rsidRPr="005A13BA">
        <w:t xml:space="preserve"> This was also true throughout the kinematic chain with differences being noted in the knee, hip, pelvis and trunk. Peak knee flexion</w:t>
      </w:r>
      <w:r w:rsidR="00905695" w:rsidRPr="005A13BA">
        <w:t>,</w:t>
      </w:r>
      <w:r w:rsidRPr="005A13BA">
        <w:fldChar w:fldCharType="begin">
          <w:fldData xml:space="preserve">PEVuZE5vdGU+PENpdGU+PEF1dGhvcj5ZYW1hemFraTwvQXV0aG9yPjxZZWFyPjIwMTA8L1llYXI+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</w:fldData>
        </w:fldChar>
      </w:r>
      <w:r w:rsidR="001E2DFB" w:rsidRPr="005A13BA">
        <w:instrText xml:space="preserve"> ADDIN EN.CITE </w:instrText>
      </w:r>
      <w:r w:rsidR="001E2DFB" w:rsidRPr="005A13BA">
        <w:fldChar w:fldCharType="begin">
          <w:fldData xml:space="preserve">PEVuZE5vdGU+PENpdGU+PEF1dGhvcj5ZYW1hemFraTwvQXV0aG9yPjxZZWFyPjIwMTA8L1llYXI+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</w:fldData>
        </w:fldChar>
      </w:r>
      <w:r w:rsidR="001E2DFB" w:rsidRPr="005A13BA">
        <w:instrText xml:space="preserve"> ADDIN EN.CITE.DATA </w:instrText>
      </w:r>
      <w:r w:rsidR="001E2DFB" w:rsidRPr="005A13BA">
        <w:fldChar w:fldCharType="end"/>
      </w:r>
      <w:r w:rsidRPr="005A13BA">
        <w:fldChar w:fldCharType="separate"/>
      </w:r>
      <w:r w:rsidR="001E2DFB" w:rsidRPr="005A13BA">
        <w:rPr>
          <w:noProof/>
          <w:vertAlign w:val="superscript"/>
        </w:rPr>
        <w:t>25</w:t>
      </w:r>
      <w:r w:rsidRPr="005A13BA">
        <w:fldChar w:fldCharType="end"/>
      </w:r>
      <w:r w:rsidRPr="005A13BA">
        <w:t xml:space="preserve"> peak hip internal rotation and knee internal rotation excursion</w:t>
      </w:r>
      <w:r w:rsidRPr="005A13BA">
        <w:fldChar w:fldCharType="begin"/>
      </w:r>
      <w:r w:rsidR="001E2DFB" w:rsidRPr="005A13BA">
        <w:instrText xml:space="preserve"> ADDIN EN.CITE &lt;EndNote&gt;&lt;Cite&gt;&lt;Author&gt;Willson&lt;/Author&gt;&lt;Year&gt;2008&lt;/Year&gt;&lt;RecNum&gt;6264&lt;/RecNum&gt;&lt;DisplayText&gt;&lt;style face="superscript"&gt;19&lt;/style&gt;&lt;/DisplayText&gt;&lt;record&gt;&lt;rec-number&gt;6264&lt;/rec-number&gt;&lt;foreign-keys&gt;&lt;key app="EN" db-id="f55vr0vzz05a5me2v215wes0zxw0td5fvf92" timestamp="1486725710"&gt;6264&lt;/key&gt;&lt;/foreign-keys&gt;&lt;ref-type name="Journal Article"&gt;17&lt;/ref-type&gt;&lt;contributors&gt;&lt;authors&gt;&lt;author&gt;Willson, John D.&lt;/author&gt;&lt;author&gt;Davis, Irene S.&lt;/author&gt;&lt;/authors&gt;&lt;/contributors&gt;&lt;titles&gt;&lt;title&gt;Lower extremity mechanics of females with and without patellofemoral pain across activities with progressively greater task demands&lt;/title&gt;&lt;secondary-title&gt;Clinical Biomechanics&lt;/secondary-title&gt;&lt;/titles&gt;&lt;periodical&gt;&lt;full-title&gt;Clinical Biomechanics&lt;/full-title&gt;&lt;/periodical&gt;&lt;pages&gt;203-211&lt;/pages&gt;&lt;volume&gt;23&lt;/volume&gt;&lt;number&gt;2&lt;/number&gt;&lt;keywords&gt;&lt;keyword&gt;*PATELLOFEMORAL joint -- Wounds &amp;amp; injuries&lt;/keyword&gt;&lt;keyword&gt;*PHYSIOLOGY&lt;/keyword&gt;&lt;keyword&gt;*LEG&lt;/keyword&gt;&lt;keyword&gt;*BIOMECHANICS&lt;/keyword&gt;&lt;keyword&gt;FEMALES&lt;/keyword&gt;&lt;keyword&gt;RESEARCH&lt;/keyword&gt;&lt;keyword&gt;Anterior knee pain&lt;/keyword&gt;&lt;keyword&gt;Jump&lt;/keyword&gt;&lt;keyword&gt;Kinematics&lt;/keyword&gt;&lt;keyword&gt;Kinetics&lt;/keyword&gt;&lt;keyword&gt;Running&lt;/keyword&gt;&lt;keyword&gt;Squat&lt;/keyword&gt;&lt;/keywords&gt;&lt;dates&gt;&lt;year&gt;2008&lt;/year&gt;&lt;/dates&gt;&lt;isbn&gt;02680033&lt;/isbn&gt;&lt;accession-num&gt;28769250&lt;/accession-num&gt;&lt;urls&gt;&lt;related-urls&gt;&lt;url&gt;http://search.ebscohost.com/login.aspx?direct=true&amp;amp;db=sph&amp;amp;AN=28769250&amp;amp;site=eds-live&lt;/url&gt;&lt;/related-urls&gt;&lt;/urls&gt;&lt;remote-database-name&gt;sph&lt;/remote-database-name&gt;&lt;remote-database-provider&gt;EBSCOhost&lt;/remote-database-provider&gt;&lt;/record&gt;&lt;/Cite&gt;&lt;/EndNote&gt;</w:instrText>
      </w:r>
      <w:r w:rsidRPr="005A13BA">
        <w:fldChar w:fldCharType="separate"/>
      </w:r>
      <w:r w:rsidR="001E2DFB" w:rsidRPr="005A13BA">
        <w:rPr>
          <w:noProof/>
          <w:vertAlign w:val="superscript"/>
        </w:rPr>
        <w:t>19</w:t>
      </w:r>
      <w:r w:rsidRPr="005A13BA">
        <w:fldChar w:fldCharType="end"/>
      </w:r>
      <w:r w:rsidRPr="005A13BA">
        <w:t xml:space="preserve"> were variables noted to be less in the injured group than in the healthy control group. </w:t>
      </w:r>
      <w:r w:rsidR="003B5F18" w:rsidRPr="005A13BA">
        <w:t xml:space="preserve">Overall, </w:t>
      </w:r>
      <w:r w:rsidRPr="005A13BA">
        <w:t>though, this</w:t>
      </w:r>
      <w:r w:rsidR="000E2CBE" w:rsidRPr="005A13BA">
        <w:t xml:space="preserve"> </w:t>
      </w:r>
      <w:r w:rsidR="003B5F18" w:rsidRPr="005A13BA">
        <w:t xml:space="preserve">review </w:t>
      </w:r>
      <w:r w:rsidR="00B9187F" w:rsidRPr="005A13BA">
        <w:t xml:space="preserve">observed </w:t>
      </w:r>
      <w:r w:rsidR="003B5F18" w:rsidRPr="005A13BA">
        <w:t xml:space="preserve">substantial variability </w:t>
      </w:r>
      <w:r w:rsidR="00B9187F" w:rsidRPr="005A13BA">
        <w:t xml:space="preserve">in methodology </w:t>
      </w:r>
      <w:r w:rsidR="003B5F18" w:rsidRPr="005A13BA">
        <w:t xml:space="preserve">when using a biomechanical analysis of the SLS to investigate group differences. </w:t>
      </w:r>
      <w:r w:rsidR="004847B7" w:rsidRPr="005A13BA">
        <w:t>The majority of studies (1</w:t>
      </w:r>
      <w:r w:rsidR="00A3440B" w:rsidRPr="005A13BA">
        <w:t>1</w:t>
      </w:r>
      <w:r w:rsidR="004847B7" w:rsidRPr="005A13BA">
        <w:t xml:space="preserve"> out 1</w:t>
      </w:r>
      <w:r w:rsidR="00A3440B" w:rsidRPr="005A13BA">
        <w:t>5)</w:t>
      </w:r>
      <w:r w:rsidR="00D10289" w:rsidRPr="005A13BA">
        <w:t xml:space="preserve"> i</w:t>
      </w:r>
      <w:r w:rsidR="00F626AC" w:rsidRPr="005A13BA">
        <w:t>nvestigated patellofemoral</w:t>
      </w:r>
      <w:r w:rsidR="00D10289" w:rsidRPr="005A13BA">
        <w:t xml:space="preserve"> pain meaning there was some consistency in the patient group of </w:t>
      </w:r>
      <w:r w:rsidR="00A3440B" w:rsidRPr="005A13BA">
        <w:t>interest;</w:t>
      </w:r>
      <w:r w:rsidR="00B9187F" w:rsidRPr="005A13BA">
        <w:t xml:space="preserve"> h</w:t>
      </w:r>
      <w:r w:rsidR="00D10289" w:rsidRPr="005A13BA">
        <w:t xml:space="preserve">owever, </w:t>
      </w:r>
      <w:r w:rsidR="00B9187F" w:rsidRPr="005A13BA">
        <w:t>due to the inconsistencies and omissions in the description of methodology</w:t>
      </w:r>
      <w:r w:rsidR="00B4115E" w:rsidRPr="005A13BA">
        <w:t>,</w:t>
      </w:r>
      <w:r w:rsidR="00B9187F" w:rsidRPr="005A13BA">
        <w:t xml:space="preserve"> drawing overall substantiated conclusions</w:t>
      </w:r>
      <w:r w:rsidR="00420A35" w:rsidRPr="005A13BA">
        <w:t xml:space="preserve"> was</w:t>
      </w:r>
      <w:r w:rsidR="00B9187F" w:rsidRPr="005A13BA">
        <w:t xml:space="preserve"> not possible.</w:t>
      </w:r>
    </w:p>
    <w:p w14:paraId="451C4084" w14:textId="7C3CD270" w:rsidR="00B9187F" w:rsidRPr="005A13BA" w:rsidRDefault="00B9187F" w:rsidP="002F5CC9">
      <w:pPr>
        <w:spacing w:after="0" w:line="360" w:lineRule="auto"/>
      </w:pPr>
    </w:p>
    <w:p w14:paraId="1156E4CC" w14:textId="2CE9E31D" w:rsidR="00C13FE3" w:rsidRPr="005A13BA" w:rsidRDefault="00C13FE3" w:rsidP="00C13FE3">
      <w:pPr>
        <w:spacing w:after="0" w:line="360" w:lineRule="auto"/>
      </w:pPr>
      <w:r w:rsidRPr="005A13BA">
        <w:t>The ankle is a crucial part of the lower extremity kinematic chain providing a stabilising role during the closed chain task of the SLS. Despite the ankle’s role during the SLS it was only included in one paper</w:t>
      </w:r>
      <w:r w:rsidR="00905695" w:rsidRPr="005A13BA">
        <w:t>.</w:t>
      </w:r>
      <w:r w:rsidRPr="005A13BA">
        <w:fldChar w:fldCharType="begin">
          <w:fldData xml:space="preserve">PEVuZE5vdGU+PENpdGU+PEF1dGhvcj5TdC1PbmdlPC9BdXRob3I+PFllYXI+MjAwNDwvWWVhcj48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</w:fldData>
        </w:fldChar>
      </w:r>
      <w:r w:rsidR="001E2DFB" w:rsidRPr="005A13BA">
        <w:instrText xml:space="preserve"> ADDIN EN.CITE </w:instrText>
      </w:r>
      <w:r w:rsidR="001E2DFB" w:rsidRPr="005A13BA">
        <w:fldChar w:fldCharType="begin">
          <w:fldData xml:space="preserve">PEVuZE5vdGU+PENpdGU+PEF1dGhvcj5TdC1PbmdlPC9BdXRob3I+PFllYXI+MjAwNDwvWWVhcj48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</w:fldData>
        </w:fldChar>
      </w:r>
      <w:r w:rsidR="001E2DFB" w:rsidRPr="005A13BA">
        <w:instrText xml:space="preserve"> ADDIN EN.CITE.DATA </w:instrText>
      </w:r>
      <w:r w:rsidR="001E2DFB" w:rsidRPr="005A13BA">
        <w:fldChar w:fldCharType="end"/>
      </w:r>
      <w:r w:rsidRPr="005A13BA">
        <w:fldChar w:fldCharType="separate"/>
      </w:r>
      <w:r w:rsidR="001E2DFB" w:rsidRPr="005A13BA">
        <w:rPr>
          <w:noProof/>
          <w:vertAlign w:val="superscript"/>
        </w:rPr>
        <w:t>24</w:t>
      </w:r>
      <w:r w:rsidRPr="005A13BA">
        <w:fldChar w:fldCharType="end"/>
      </w:r>
      <w:r w:rsidRPr="005A13BA">
        <w:t xml:space="preserve"> As these data were likely collected in all the studies, the omission of such data likely speaks to the challenges of fitting complex, multi-variable analyses within publication constraints. To present a more complete picture, it may be prudent to move toward including full body data where possible or alternatively in an appendix if available. </w:t>
      </w:r>
    </w:p>
    <w:p w14:paraId="4D9427D2" w14:textId="77777777" w:rsidR="00C13FE3" w:rsidRPr="005A13BA" w:rsidRDefault="00C13FE3" w:rsidP="00C13FE3">
      <w:pPr>
        <w:spacing w:after="0" w:line="360" w:lineRule="auto"/>
      </w:pPr>
    </w:p>
    <w:p w14:paraId="47C88898" w14:textId="03FBD3F8" w:rsidR="00C13FE3" w:rsidRPr="005A13BA" w:rsidRDefault="00C13FE3" w:rsidP="00C13FE3">
      <w:pPr>
        <w:spacing w:after="0" w:line="360" w:lineRule="auto"/>
      </w:pPr>
      <w:r w:rsidRPr="005A13BA">
        <w:t>Force or kinetic data during the SLS were not extensively reported in the studies. Only four papers included these data in any form, and there was no overlap between the variables being analysed. As kinetic data can better represent joint loading and ultimately the causes of joint injuries are often attributed to the loading placed on the musculoskeletal system</w:t>
      </w:r>
      <w:r w:rsidR="00905695" w:rsidRPr="005A13BA">
        <w:t>,</w:t>
      </w:r>
      <w:r w:rsidR="002C0169" w:rsidRPr="005A13BA">
        <w:fldChar w:fldCharType="begin"/>
      </w:r>
      <w:r w:rsidR="004D7B93" w:rsidRPr="005A13BA">
        <w:instrText xml:space="preserve"> ADDIN EN.CITE &lt;EndNote&gt;&lt;Cite&gt;&lt;Author&gt;Bennell&lt;/Author&gt;&lt;Year&gt;2011&lt;/Year&gt;&lt;RecNum&gt;13687&lt;/RecNum&gt;&lt;DisplayText&gt;&lt;style face="superscript"&gt;27&lt;/style&gt;&lt;/DisplayText&gt;&lt;record&gt;&lt;rec-number&gt;13687&lt;/rec-number&gt;&lt;foreign-keys&gt;&lt;key app="EN" db-id="f55vr0vzz05a5me2v215wes0zxw0td5fvf92" timestamp="1527176217"&gt;13687&lt;/key&gt;&lt;/foreign-keys&gt;&lt;ref-type name="Journal Article"&gt;17&lt;/ref-type&gt;&lt;contributors&gt;&lt;authors&gt;&lt;author&gt;Bennell, K. L.&lt;/author&gt;&lt;author&gt;Bowles, K.A.&lt;/author&gt;&lt;author&gt;Wang, Y.&lt;/author&gt;&lt;author&gt;Cicuttini, F.&lt;/author&gt;&lt;author&gt;Davis-Tuck, M.&lt;/author&gt;&lt;author&gt;Hinman, R.S.&lt;/author&gt;&lt;/authors&gt;&lt;/contributors&gt;&lt;titles&gt;&lt;title&gt;Higher dynamic medial knee load predicts greater cartilage loss over 12 months in medial knee osteoarthritis&lt;/title&gt;&lt;secondary-title&gt;Annals of Rheumatic Diseases&lt;/secondary-title&gt;&lt;/titles&gt;&lt;periodical&gt;&lt;full-title&gt;Annals of Rheumatic Diseases&lt;/full-title&gt;&lt;/periodical&gt;&lt;pages&gt;1770-1774&lt;/pages&gt;&lt;volume&gt;70&lt;/volume&gt;&lt;number&gt;10&lt;/number&gt;&lt;dates&gt;&lt;year&gt;2011&lt;/year&gt;&lt;/dates&gt;&lt;urls&gt;&lt;/urls&gt;&lt;/record&gt;&lt;/Cite&gt;&lt;/EndNote&gt;</w:instrText>
      </w:r>
      <w:r w:rsidR="002C0169" w:rsidRPr="005A13BA">
        <w:fldChar w:fldCharType="separate"/>
      </w:r>
      <w:r w:rsidR="004D7B93" w:rsidRPr="005A13BA">
        <w:rPr>
          <w:noProof/>
          <w:vertAlign w:val="superscript"/>
        </w:rPr>
        <w:t>27</w:t>
      </w:r>
      <w:r w:rsidR="002C0169" w:rsidRPr="005A13BA">
        <w:fldChar w:fldCharType="end"/>
      </w:r>
      <w:r w:rsidRPr="005A13BA">
        <w:t xml:space="preserve"> it would be important to include these in future studies. It must be noted that this review article excluded articles that performed musculoskeletal modelling (i.e. joint reaction force, muscle force analysis, etc) due to the complex nature of the analysis precluding them from being employed in a typical clinical environment.</w:t>
      </w:r>
    </w:p>
    <w:p w14:paraId="732CF8DF" w14:textId="77777777" w:rsidR="00C13FE3" w:rsidRPr="005A13BA" w:rsidRDefault="00C13FE3" w:rsidP="00C13FE3">
      <w:pPr>
        <w:spacing w:after="0" w:line="360" w:lineRule="auto"/>
      </w:pPr>
    </w:p>
    <w:p w14:paraId="22454A59" w14:textId="38A3F451" w:rsidR="000C2ACC" w:rsidRPr="005A13BA" w:rsidRDefault="00C13FE3" w:rsidP="00201A41">
      <w:pPr>
        <w:spacing w:after="0" w:line="360" w:lineRule="auto"/>
      </w:pPr>
      <w:r w:rsidRPr="005A13BA">
        <w:t xml:space="preserve">While the majority of the studies included only a single sex, </w:t>
      </w:r>
      <w:r w:rsidR="00A3440B" w:rsidRPr="005A13BA">
        <w:t xml:space="preserve">three </w:t>
      </w:r>
      <w:r w:rsidRPr="005A13BA">
        <w:t>of the studies included both males and females and did not report how sex was considered in the analysis</w:t>
      </w:r>
      <w:r w:rsidR="00905695" w:rsidRPr="005A13BA">
        <w:t>.</w:t>
      </w:r>
      <w:r w:rsidRPr="005A13BA">
        <w:fldChar w:fldCharType="begin">
          <w:fldData xml:space="preserve">PEVuZE5vdGU+PENpdGU+PEF1dGhvcj5LdmlzdDwvQXV0aG9yPjxZZWFyPjIwMDU8L1llYXI+PFJl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</w:fldData>
        </w:fldChar>
      </w:r>
      <w:r w:rsidR="00CF04EA" w:rsidRPr="005A13BA">
        <w:instrText xml:space="preserve"> ADDIN EN.CITE </w:instrText>
      </w:r>
      <w:r w:rsidR="00CF04EA" w:rsidRPr="005A13BA">
        <w:fldChar w:fldCharType="begin">
          <w:fldData xml:space="preserve">PEVuZE5vdGU+PENpdGU+PEF1dGhvcj5LdmlzdDwvQXV0aG9yPjxZZWFyPjIwMDU8L1llYXI+PFJl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</w:fldData>
        </w:fldChar>
      </w:r>
      <w:r w:rsidR="00CF04EA" w:rsidRPr="005A13BA">
        <w:instrText xml:space="preserve"> ADDIN EN.CITE.DATA </w:instrText>
      </w:r>
      <w:r w:rsidR="00CF04EA" w:rsidRPr="005A13BA">
        <w:fldChar w:fldCharType="end"/>
      </w:r>
      <w:r w:rsidRPr="005A13BA">
        <w:fldChar w:fldCharType="separate"/>
      </w:r>
      <w:r w:rsidR="001E2DFB" w:rsidRPr="005A13BA">
        <w:rPr>
          <w:noProof/>
          <w:vertAlign w:val="superscript"/>
        </w:rPr>
        <w:t>14 16 23</w:t>
      </w:r>
      <w:r w:rsidRPr="005A13BA">
        <w:fldChar w:fldCharType="end"/>
      </w:r>
      <w:r w:rsidR="00905695" w:rsidRPr="005A13BA">
        <w:t xml:space="preserve"> </w:t>
      </w:r>
      <w:r w:rsidRPr="005A13BA">
        <w:t>Sex-specific movement patterns during the single leg squat have been previously noted where females perform the single leg squat with less trunk flexion</w:t>
      </w:r>
      <w:r w:rsidR="00905695" w:rsidRPr="005A13BA">
        <w:t>,</w:t>
      </w:r>
      <w:r w:rsidRPr="005A13BA">
        <w:t xml:space="preserve"> </w:t>
      </w:r>
      <w:r w:rsidRPr="005A13BA">
        <w:fldChar w:fldCharType="begin">
          <w:fldData xml:space="preserve">PEVuZE5vdGU+PENpdGU+PEF1dGhvcj5HcmFjaTwvQXV0aG9yPjxZZWFyPjIwMTI8L1llYXI+PFJl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</w:fldData>
        </w:fldChar>
      </w:r>
      <w:r w:rsidR="004D7B93" w:rsidRPr="005A13BA">
        <w:instrText xml:space="preserve"> ADDIN EN.CITE </w:instrText>
      </w:r>
      <w:r w:rsidR="004D7B93" w:rsidRPr="005A13BA">
        <w:fldChar w:fldCharType="begin">
          <w:fldData xml:space="preserve">PEVuZE5vdGU+PENpdGU+PEF1dGhvcj5HcmFjaTwvQXV0aG9yPjxZZWFyPjIwMTI8L1llYXI+PFJl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</w:fldData>
        </w:fldChar>
      </w:r>
      <w:r w:rsidR="004D7B93" w:rsidRPr="005A13BA">
        <w:instrText xml:space="preserve"> ADDIN EN.CITE.DATA </w:instrText>
      </w:r>
      <w:r w:rsidR="004D7B93" w:rsidRPr="005A13BA">
        <w:fldChar w:fldCharType="end"/>
      </w:r>
      <w:r w:rsidRPr="005A13BA">
        <w:fldChar w:fldCharType="separate"/>
      </w:r>
      <w:r w:rsidR="004D7B93" w:rsidRPr="005A13BA">
        <w:rPr>
          <w:noProof/>
          <w:vertAlign w:val="superscript"/>
        </w:rPr>
        <w:t>28 29</w:t>
      </w:r>
      <w:r w:rsidRPr="005A13BA">
        <w:fldChar w:fldCharType="end"/>
      </w:r>
      <w:r w:rsidRPr="005A13BA">
        <w:t xml:space="preserve"> </w:t>
      </w:r>
      <w:r w:rsidR="00FE2067" w:rsidRPr="005A13BA">
        <w:t xml:space="preserve">and with </w:t>
      </w:r>
      <w:r w:rsidRPr="005A13BA">
        <w:t>more pelvic rotation</w:t>
      </w:r>
      <w:r w:rsidR="00905695" w:rsidRPr="005A13BA">
        <w:t>,</w:t>
      </w:r>
      <w:r w:rsidRPr="005A13BA">
        <w:fldChar w:fldCharType="begin">
          <w:fldData xml:space="preserve">PEVuZE5vdGU+PENpdGU+PEF1dGhvcj5HcmFjaTwvQXV0aG9yPjxZZWFyPjIwMTI8L1llYXI+PFJl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</w:fldData>
        </w:fldChar>
      </w:r>
      <w:r w:rsidR="004D7B93" w:rsidRPr="005A13BA">
        <w:instrText xml:space="preserve"> ADDIN EN.CITE </w:instrText>
      </w:r>
      <w:r w:rsidR="004D7B93" w:rsidRPr="005A13BA">
        <w:fldChar w:fldCharType="begin">
          <w:fldData xml:space="preserve">PEVuZE5vdGU+PENpdGU+PEF1dGhvcj5HcmFjaTwvQXV0aG9yPjxZZWFyPjIwMTI8L1llYXI+PFJl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</w:fldData>
        </w:fldChar>
      </w:r>
      <w:r w:rsidR="004D7B93" w:rsidRPr="005A13BA">
        <w:instrText xml:space="preserve"> ADDIN EN.CITE.DATA </w:instrText>
      </w:r>
      <w:r w:rsidR="004D7B93" w:rsidRPr="005A13BA">
        <w:fldChar w:fldCharType="end"/>
      </w:r>
      <w:r w:rsidRPr="005A13BA">
        <w:fldChar w:fldCharType="separate"/>
      </w:r>
      <w:r w:rsidR="004D7B93" w:rsidRPr="005A13BA">
        <w:rPr>
          <w:noProof/>
          <w:vertAlign w:val="superscript"/>
        </w:rPr>
        <w:t>28 29</w:t>
      </w:r>
      <w:r w:rsidRPr="005A13BA">
        <w:fldChar w:fldCharType="end"/>
      </w:r>
      <w:r w:rsidRPr="005A13BA">
        <w:t xml:space="preserve"> hip adduction</w:t>
      </w:r>
      <w:r w:rsidR="00905695" w:rsidRPr="005A13BA">
        <w:t>,</w:t>
      </w:r>
      <w:r w:rsidRPr="005A13BA">
        <w:fldChar w:fldCharType="begin">
          <w:fldData xml:space="preserve">PEVuZE5vdGU+PENpdGU+PEF1dGhvcj5HcmFjaTwvQXV0aG9yPjxZZWFyPjIwMTI8L1llYXI+PFJl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=
</w:fldData>
        </w:fldChar>
      </w:r>
      <w:r w:rsidR="004D7B93" w:rsidRPr="005A13BA">
        <w:instrText xml:space="preserve"> ADDIN EN.CITE </w:instrText>
      </w:r>
      <w:r w:rsidR="004D7B93" w:rsidRPr="005A13BA">
        <w:fldChar w:fldCharType="begin">
          <w:fldData xml:space="preserve">PEVuZE5vdGU+PENpdGU+PEF1dGhvcj5HcmFjaTwvQXV0aG9yPjxZZWFyPjIwMTI8L1llYXI+PFJl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=
</w:fldData>
        </w:fldChar>
      </w:r>
      <w:r w:rsidR="004D7B93" w:rsidRPr="005A13BA">
        <w:instrText xml:space="preserve"> ADDIN EN.CITE.DATA </w:instrText>
      </w:r>
      <w:r w:rsidR="004D7B93" w:rsidRPr="005A13BA">
        <w:fldChar w:fldCharType="end"/>
      </w:r>
      <w:r w:rsidRPr="005A13BA">
        <w:fldChar w:fldCharType="separate"/>
      </w:r>
      <w:r w:rsidR="004D7B93" w:rsidRPr="005A13BA">
        <w:rPr>
          <w:noProof/>
          <w:vertAlign w:val="superscript"/>
        </w:rPr>
        <w:t>1 15 28 29</w:t>
      </w:r>
      <w:r w:rsidRPr="005A13BA">
        <w:fldChar w:fldCharType="end"/>
      </w:r>
      <w:r w:rsidRPr="005A13BA">
        <w:t xml:space="preserve"> and knee abduction</w:t>
      </w:r>
      <w:r w:rsidRPr="005A13BA">
        <w:fldChar w:fldCharType="begin">
          <w:fldData xml:space="preserve">PEVuZE5vdGU+PENpdGU+PEF1dGhvcj5OYWthZ2F3YTwvQXV0aG9yPjxZZWFyPjIwMTI8L1llYXI+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</w:fldData>
        </w:fldChar>
      </w:r>
      <w:r w:rsidR="004D7B93" w:rsidRPr="005A13BA">
        <w:instrText xml:space="preserve"> ADDIN EN.CITE </w:instrText>
      </w:r>
      <w:r w:rsidR="004D7B93" w:rsidRPr="005A13BA">
        <w:fldChar w:fldCharType="begin">
          <w:fldData xml:space="preserve">PEVuZE5vdGU+PENpdGU+PEF1dGhvcj5OYWthZ2F3YTwvQXV0aG9yPjxZZWFyPjIwMTI8L1llYXI+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</w:fldData>
        </w:fldChar>
      </w:r>
      <w:r w:rsidR="004D7B93" w:rsidRPr="005A13BA">
        <w:instrText xml:space="preserve"> ADDIN EN.CITE.DATA </w:instrText>
      </w:r>
      <w:r w:rsidR="004D7B93" w:rsidRPr="005A13BA">
        <w:fldChar w:fldCharType="end"/>
      </w:r>
      <w:r w:rsidRPr="005A13BA">
        <w:fldChar w:fldCharType="separate"/>
      </w:r>
      <w:r w:rsidR="004D7B93" w:rsidRPr="005A13BA">
        <w:rPr>
          <w:noProof/>
          <w:vertAlign w:val="superscript"/>
        </w:rPr>
        <w:t>15 28</w:t>
      </w:r>
      <w:r w:rsidRPr="005A13BA">
        <w:fldChar w:fldCharType="end"/>
      </w:r>
      <w:r w:rsidRPr="005A13BA">
        <w:t xml:space="preserve"> than males. Females have also been reported to have</w:t>
      </w:r>
      <w:r w:rsidR="00905695" w:rsidRPr="005A13BA">
        <w:t xml:space="preserve"> less ipsilateral trunk flexion</w:t>
      </w:r>
      <w:r w:rsidRPr="005A13BA">
        <w:fldChar w:fldCharType="begin"/>
      </w:r>
      <w:r w:rsidR="001E2DFB" w:rsidRPr="005A13BA">
        <w:instrText xml:space="preserve"> ADDIN EN.CITE &lt;EndNote&gt;&lt;Cite&gt;&lt;Author&gt;Zeller&lt;/Author&gt;&lt;Year&gt;2003&lt;/Year&gt;&lt;RecNum&gt;13682&lt;/RecNum&gt;&lt;DisplayText&gt;&lt;style face="superscript"&gt;1&lt;/style&gt;&lt;/DisplayText&gt;&lt;record&gt;&lt;rec-number&gt;13682&lt;/rec-number&gt;&lt;foreign-keys&gt;&lt;key app="EN" db-id="f55vr0vzz05a5me2v215wes0zxw0td5fvf92" timestamp="1526047695"&gt;13682&lt;/key&gt;&lt;/foreign-keys&gt;&lt;ref-type name="Journal Article"&gt;17&lt;/ref-type&gt;&lt;contributors&gt;&lt;authors&gt;&lt;author&gt;Zeller, B. L.&lt;/author&gt;&lt;author&gt;McCrory, J. L.&lt;/author&gt;&lt;author&gt;Kibler, W. B.&lt;/author&gt;&lt;author&gt;Uhl, T. L.&lt;/author&gt;&lt;/authors&gt;&lt;/contributors&gt;&lt;auth-address&gt;Department of Health and Human Performance, Winona State University, Winona, Minnesota 55987, USA.&lt;/auth-address&gt;&lt;titles&gt;&lt;title&gt;Differences in kinematics and electromyographic activity between men and women during the single-legged squat&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449-56&lt;/pages&gt;&lt;volume&gt;31&lt;/volume&gt;&lt;number&gt;3&lt;/number&gt;&lt;edition&gt;2003/05/17&lt;/edition&gt;&lt;keywords&gt;&lt;keyword&gt;Adult&lt;/keyword&gt;&lt;keyword&gt;Analysis of Variance&lt;/keyword&gt;&lt;keyword&gt;Biomechanical Phenomena&lt;/keyword&gt;&lt;keyword&gt;Electromyography&lt;/keyword&gt;&lt;keyword&gt;Female&lt;/keyword&gt;&lt;keyword&gt;Humans&lt;/keyword&gt;&lt;keyword&gt;Leg/*physiology&lt;/keyword&gt;&lt;keyword&gt;Male&lt;/keyword&gt;&lt;keyword&gt;Movement/*physiology&lt;/keyword&gt;&lt;keyword&gt;Muscle, Skeletal/*physiology&lt;/keyword&gt;&lt;keyword&gt;*Sex Characteristics&lt;/keyword&gt;&lt;keyword&gt;Sports/*physiology&lt;/keyword&gt;&lt;/keywords&gt;&lt;dates&gt;&lt;year&gt;2003&lt;/year&gt;&lt;pub-dates&gt;&lt;date&gt;May-Jun&lt;/date&gt;&lt;/pub-dates&gt;&lt;/dates&gt;&lt;isbn&gt;0363-5465 (Print)&amp;#xD;0363-5465&lt;/isbn&gt;&lt;accession-num&gt;12750142&lt;/accession-num&gt;&lt;urls&gt;&lt;/urls&gt;&lt;electronic-resource-num&gt;10.1177/03635465030310032101&lt;/electronic-resource-num&gt;&lt;remote-database-provider&gt;NLM&lt;/remote-database-provider&gt;&lt;language&gt;eng&lt;/language&gt;&lt;/record&gt;&lt;/Cite&gt;&lt;/EndNote&gt;</w:instrText>
      </w:r>
      <w:r w:rsidRPr="005A13BA">
        <w:fldChar w:fldCharType="separate"/>
      </w:r>
      <w:r w:rsidR="001E2DFB" w:rsidRPr="005A13BA">
        <w:rPr>
          <w:noProof/>
          <w:vertAlign w:val="superscript"/>
        </w:rPr>
        <w:t>1</w:t>
      </w:r>
      <w:r w:rsidRPr="005A13BA">
        <w:fldChar w:fldCharType="end"/>
      </w:r>
      <w:r w:rsidR="00905695" w:rsidRPr="005A13BA">
        <w:t xml:space="preserve"> than males, although Nakagawa</w:t>
      </w:r>
      <w:r w:rsidRPr="005A13BA">
        <w:fldChar w:fldCharType="begin">
          <w:fldData xml:space="preserve">PEVuZE5vdGU+PENpdGUgRXhjbHVkZUF1dGg9IjEiPjxBdXRob3I+TmFrYWdhd2E8L0F1dGhvcj48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</w:fldData>
        </w:fldChar>
      </w:r>
      <w:r w:rsidR="001E2DFB" w:rsidRPr="005A13BA">
        <w:instrText xml:space="preserve"> ADDIN EN.CITE </w:instrText>
      </w:r>
      <w:r w:rsidR="001E2DFB" w:rsidRPr="005A13BA">
        <w:fldChar w:fldCharType="begin">
          <w:fldData xml:space="preserve">PEVuZE5vdGU+PENpdGUgRXhjbHVkZUF1dGg9IjEiPjxBdXRob3I+TmFrYWdhd2E8L0F1dGhvcj48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</w:fldData>
        </w:fldChar>
      </w:r>
      <w:r w:rsidR="001E2DFB" w:rsidRPr="005A13BA">
        <w:instrText xml:space="preserve"> ADDIN EN.CITE.DATA </w:instrText>
      </w:r>
      <w:r w:rsidR="001E2DFB" w:rsidRPr="005A13BA">
        <w:fldChar w:fldCharType="end"/>
      </w:r>
      <w:r w:rsidRPr="005A13BA">
        <w:fldChar w:fldCharType="separate"/>
      </w:r>
      <w:r w:rsidR="001E2DFB" w:rsidRPr="005A13BA">
        <w:rPr>
          <w:noProof/>
          <w:vertAlign w:val="superscript"/>
        </w:rPr>
        <w:t>15</w:t>
      </w:r>
      <w:r w:rsidRPr="005A13BA">
        <w:fldChar w:fldCharType="end"/>
      </w:r>
      <w:r w:rsidRPr="005A13BA">
        <w:t xml:space="preserve"> found the opposite while others</w:t>
      </w:r>
      <w:r w:rsidRPr="005A13BA">
        <w:fldChar w:fldCharType="begin">
          <w:fldData xml:space="preserve">PEVuZE5vdGU+PENpdGU+PEF1dGhvcj5HcmFjaTwvQXV0aG9yPjxZZWFyPjIwMTI8L1llYXI+PFJl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</w:fldData>
        </w:fldChar>
      </w:r>
      <w:r w:rsidR="004D7B93" w:rsidRPr="005A13BA">
        <w:instrText xml:space="preserve"> ADDIN EN.CITE </w:instrText>
      </w:r>
      <w:r w:rsidR="004D7B93" w:rsidRPr="005A13BA">
        <w:fldChar w:fldCharType="begin">
          <w:fldData xml:space="preserve">PEVuZE5vdGU+PENpdGU+PEF1dGhvcj5HcmFjaTwvQXV0aG9yPjxZZWFyPjIwMTI8L1llYXI+PFJl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</w:fldData>
        </w:fldChar>
      </w:r>
      <w:r w:rsidR="004D7B93" w:rsidRPr="005A13BA">
        <w:instrText xml:space="preserve"> ADDIN EN.CITE.DATA </w:instrText>
      </w:r>
      <w:r w:rsidR="004D7B93" w:rsidRPr="005A13BA">
        <w:fldChar w:fldCharType="end"/>
      </w:r>
      <w:r w:rsidRPr="005A13BA">
        <w:fldChar w:fldCharType="separate"/>
      </w:r>
      <w:r w:rsidR="004D7B93" w:rsidRPr="005A13BA">
        <w:rPr>
          <w:noProof/>
          <w:vertAlign w:val="superscript"/>
        </w:rPr>
        <w:t>28 29</w:t>
      </w:r>
      <w:r w:rsidRPr="005A13BA">
        <w:fldChar w:fldCharType="end"/>
      </w:r>
      <w:r w:rsidRPr="005A13BA">
        <w:t xml:space="preserve"> reported no difference. The </w:t>
      </w:r>
      <w:r w:rsidR="00AC0E88" w:rsidRPr="005A13BA">
        <w:t>observed differences in the</w:t>
      </w:r>
      <w:r w:rsidRPr="005A13BA">
        <w:t xml:space="preserve"> dependent measures </w:t>
      </w:r>
      <w:r w:rsidR="00AC0E88" w:rsidRPr="005A13BA">
        <w:t xml:space="preserve">between </w:t>
      </w:r>
      <w:r w:rsidRPr="005A13BA">
        <w:t>males and females could obscure potential group differences</w:t>
      </w:r>
      <w:r w:rsidR="00AC0E88" w:rsidRPr="005A13BA">
        <w:t xml:space="preserve"> if including them within the same group or not accounting for sex differences in the statistical analysis.</w:t>
      </w:r>
      <w:r w:rsidR="006276C8" w:rsidRPr="005A13BA">
        <w:t xml:space="preserve"> </w:t>
      </w:r>
    </w:p>
    <w:p w14:paraId="568F93ED" w14:textId="77777777" w:rsidR="000C2ACC" w:rsidRPr="005A13BA" w:rsidRDefault="000C2ACC" w:rsidP="00201A41">
      <w:pPr>
        <w:spacing w:after="0" w:line="360" w:lineRule="auto"/>
      </w:pPr>
    </w:p>
    <w:p w14:paraId="7FAA269A" w14:textId="1ADA10FF" w:rsidR="00190EC3" w:rsidRPr="005A13BA" w:rsidRDefault="009F527A" w:rsidP="00201A41">
      <w:pPr>
        <w:spacing w:after="0" w:line="360" w:lineRule="auto"/>
      </w:pPr>
      <w:r w:rsidRPr="005A13BA">
        <w:t xml:space="preserve">As age </w:t>
      </w:r>
      <w:r w:rsidR="00012495" w:rsidRPr="005A13BA">
        <w:t>affect</w:t>
      </w:r>
      <w:r w:rsidRPr="005A13BA">
        <w:t>s</w:t>
      </w:r>
      <w:r w:rsidR="00012495" w:rsidRPr="005A13BA">
        <w:t xml:space="preserve"> SLS performance, it is important to con</w:t>
      </w:r>
      <w:r w:rsidR="00C23366" w:rsidRPr="005A13BA">
        <w:t>sider the age of the individual</w:t>
      </w:r>
      <w:r w:rsidR="00012495" w:rsidRPr="005A13BA">
        <w:t xml:space="preserve"> when assessing the SLS.</w:t>
      </w:r>
      <w:r w:rsidR="000C2ACC" w:rsidRPr="005A13BA">
        <w:t xml:space="preserve"> </w:t>
      </w:r>
      <w:r w:rsidR="00EA4440" w:rsidRPr="005A13BA">
        <w:t xml:space="preserve">Between childhood and adolescence, SLS performance improves with </w:t>
      </w:r>
      <w:r w:rsidR="00C23366" w:rsidRPr="005A13BA">
        <w:t>increasing age.</w:t>
      </w:r>
      <w:r w:rsidR="006D64C7" w:rsidRPr="005A13BA">
        <w:fldChar w:fldCharType="begin"/>
      </w:r>
      <w:r w:rsidR="006D64C7" w:rsidRPr="005A13BA">
        <w:instrText xml:space="preserve"> ADDIN EN.CITE &lt;EndNote&gt;&lt;Cite&gt;&lt;Author&gt;Agresta&lt;/Author&gt;&lt;Year&gt;2016&lt;/Year&gt;&lt;RecNum&gt;4530&lt;/RecNum&gt;&lt;DisplayText&gt;&lt;style face="superscript"&gt;30&lt;/style&gt;&lt;/DisplayText&gt;&lt;record&gt;&lt;rec-number&gt;4530&lt;/rec-number&gt;&lt;foreign-keys&gt;&lt;key app="EN" db-id="f55vr0vzz05a5me2v215wes0zxw0td5fvf92" timestamp="1486725661"&gt;4530&lt;/key&gt;&lt;/foreign-keys&gt;&lt;ref-type name="Journal Article"&gt;17&lt;/ref-type&gt;&lt;contributors&gt;&lt;authors&gt;&lt;author&gt;Agresta, C. E.&lt;/author&gt;&lt;author&gt;Church, C.&lt;/author&gt;&lt;author&gt;Henley, J.&lt;/author&gt;&lt;author&gt;Duer, T.&lt;/author&gt;&lt;author&gt;O&amp;apos;Brien, K.&lt;/author&gt;&lt;/authors&gt;&lt;/contributors&gt;&lt;auth-address&gt;University of Michigan, Ann Arbor, MI UNITED STATES.&lt;/auth-address&gt;&lt;titles&gt;&lt;title&gt;Single Leg Squat Performance in Active Adolescents Age 8 to 17 Years&lt;/title&gt;&lt;secondary-title&gt;J Strength Cond Res&lt;/secondary-title&gt;&lt;alt-title&gt;Journal of strength and conditioning research&lt;/alt-title&gt;&lt;/titles&gt;&lt;periodical&gt;&lt;full-title&gt;J Strength Cond Res&lt;/full-title&gt;&lt;abbr-1&gt;Journal of strength and conditioning research&lt;/abbr-1&gt;&lt;/periodical&gt;&lt;alt-periodical&gt;&lt;full-title&gt;J Strength Cond Res&lt;/full-title&gt;&lt;abbr-1&gt;Journal of strength and conditioning research&lt;/abbr-1&gt;&lt;/alt-periodical&gt;&lt;edition&gt;2016/08/31&lt;/edition&gt;&lt;dates&gt;&lt;year&gt;2016&lt;/year&gt;&lt;pub-dates&gt;&lt;date&gt;Aug 26&lt;/date&gt;&lt;/pub-dates&gt;&lt;/dates&gt;&lt;isbn&gt;1064-8011&lt;/isbn&gt;&lt;accession-num&gt;27575249&lt;/accession-num&gt;&lt;urls&gt;&lt;/urls&gt;&lt;electronic-resource-num&gt;10.1519/jsc.0000000000001617&lt;/electronic-resource-num&gt;&lt;remote-database-provider&gt;NLM&lt;/remote-database-provider&gt;&lt;language&gt;eng&lt;/language&gt;&lt;/record&gt;&lt;/Cite&gt;&lt;/EndNote&gt;</w:instrText>
      </w:r>
      <w:r w:rsidR="006D64C7" w:rsidRPr="005A13BA">
        <w:fldChar w:fldCharType="separate"/>
      </w:r>
      <w:r w:rsidR="006D64C7" w:rsidRPr="005A13BA">
        <w:rPr>
          <w:noProof/>
          <w:vertAlign w:val="superscript"/>
        </w:rPr>
        <w:t>30</w:t>
      </w:r>
      <w:r w:rsidR="006D64C7" w:rsidRPr="005A13BA">
        <w:fldChar w:fldCharType="end"/>
      </w:r>
      <w:r w:rsidR="00C23366" w:rsidRPr="005A13BA">
        <w:t xml:space="preserve"> In adults, elderly participants have been shown to exhibit alterations in muscle activation during an increased resisted SLS movement, which may be a contributing factor to injury in the elderly</w:t>
      </w:r>
      <w:r w:rsidR="00C23366" w:rsidRPr="005A13BA">
        <w:fldChar w:fldCharType="begin"/>
      </w:r>
      <w:r w:rsidR="006D64C7" w:rsidRPr="005A13BA">
        <w:instrText xml:space="preserve"> ADDIN EN.CITE &lt;EndNote&gt;&lt;Cite&gt;&lt;Author&gt;Madhavan&lt;/Author&gt;&lt;Year&gt;2009&lt;/Year&gt;&lt;RecNum&gt;13691&lt;/RecNum&gt;&lt;DisplayText&gt;&lt;style face="superscript"&gt;31&lt;/style&gt;&lt;/DisplayText&gt;&lt;record&gt;&lt;rec-number&gt;13691&lt;/rec-number&gt;&lt;foreign-keys&gt;&lt;key app="EN" db-id="f55vr0vzz05a5me2v215wes0zxw0td5fvf92" timestamp="1540308532"&gt;13691&lt;/key&gt;&lt;/foreign-keys&gt;&lt;ref-type name="Journal Article"&gt;17&lt;/ref-type&gt;&lt;contributors&gt;&lt;authors&gt;&lt;author&gt;Madhavan, Sangeetha&lt;/author&gt;&lt;author&gt;Burkart, Sarah&lt;/author&gt;&lt;author&gt;Baggett, Gail&lt;/author&gt;&lt;author&gt;Nelson, Katie&lt;/author&gt;&lt;author&gt;Teckenburg, Trina&lt;/author&gt;&lt;author&gt;Zwanziger, Mike&lt;/author&gt;&lt;author&gt;Shields, Richard K.&lt;/author&gt;&lt;/authors&gt;&lt;/contributors&gt;&lt;titles&gt;&lt;title&gt;Influence of age on neuromuscular control during a dynamic weight-bearing task&lt;/title&gt;&lt;secondary-title&gt;Journal of aging and physical activity&lt;/secondary-title&gt;&lt;/titles&gt;&lt;periodical&gt;&lt;full-title&gt;Journal of Aging and Physical Activity&lt;/full-title&gt;&lt;/periodical&gt;&lt;pages&gt;327-343&lt;/pages&gt;&lt;volume&gt;17&lt;/volume&gt;&lt;number&gt;3&lt;/number&gt;&lt;dates&gt;&lt;year&gt;2009&lt;/year&gt;&lt;/dates&gt;&lt;isbn&gt;1063-8652&amp;#xD;1543-267X&lt;/isbn&gt;&lt;accession-num&gt;19799103&lt;/accession-num&gt;&lt;urls&gt;&lt;related-urls&gt;&lt;url&gt;https://www.ncbi.nlm.nih.gov/pubmed/19799103&lt;/url&gt;&lt;url&gt;https://www.ncbi.nlm.nih.gov/pmc/PMC2758540/&lt;/url&gt;&lt;/related-urls&gt;&lt;/urls&gt;&lt;remote-database-name&gt;PubMed&lt;/remote-database-name&gt;&lt;/record&gt;&lt;/Cite&gt;&lt;/EndNote&gt;</w:instrText>
      </w:r>
      <w:r w:rsidR="00C23366" w:rsidRPr="005A13BA">
        <w:fldChar w:fldCharType="separate"/>
      </w:r>
      <w:r w:rsidR="006D64C7" w:rsidRPr="005A13BA">
        <w:rPr>
          <w:noProof/>
          <w:vertAlign w:val="superscript"/>
        </w:rPr>
        <w:t>31</w:t>
      </w:r>
      <w:r w:rsidR="00C23366" w:rsidRPr="005A13BA">
        <w:fldChar w:fldCharType="end"/>
      </w:r>
      <w:r w:rsidRPr="005A13BA">
        <w:t>.</w:t>
      </w:r>
      <w:r w:rsidR="00C23366" w:rsidRPr="005A13BA">
        <w:t xml:space="preserve"> Additionally, t</w:t>
      </w:r>
      <w:r w:rsidR="00807A62" w:rsidRPr="005A13BA">
        <w:t>he effects of ageing on muscle mass, strength and neuromuscular control are well known</w:t>
      </w:r>
      <w:r w:rsidR="00807A62" w:rsidRPr="005A13BA">
        <w:fldChar w:fldCharType="begin">
          <w:fldData xml:space="preserve">PEVuZE5vdGU+PENpdGU+PEF1dGhvcj5EZXNjaGVuZXM8L0F1dGhvcj48WWVhcj4yMDA0PC9ZZWFy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=
</w:fldData>
        </w:fldChar>
      </w:r>
      <w:r w:rsidR="006D64C7" w:rsidRPr="005A13BA">
        <w:instrText xml:space="preserve"> ADDIN EN.CITE </w:instrText>
      </w:r>
      <w:r w:rsidR="006D64C7" w:rsidRPr="005A13BA">
        <w:fldChar w:fldCharType="begin">
          <w:fldData xml:space="preserve">PEVuZE5vdGU+PENpdGU+PEF1dGhvcj5EZXNjaGVuZXM8L0F1dGhvcj48WWVhcj4yMDA0PC9ZZWFy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=
</w:fldData>
        </w:fldChar>
      </w:r>
      <w:r w:rsidR="006D64C7" w:rsidRPr="005A13BA">
        <w:instrText xml:space="preserve"> ADDIN EN.CITE.DATA </w:instrText>
      </w:r>
      <w:r w:rsidR="006D64C7" w:rsidRPr="005A13BA">
        <w:fldChar w:fldCharType="end"/>
      </w:r>
      <w:r w:rsidR="00807A62" w:rsidRPr="005A13BA">
        <w:fldChar w:fldCharType="separate"/>
      </w:r>
      <w:r w:rsidR="006D64C7" w:rsidRPr="005A13BA">
        <w:rPr>
          <w:noProof/>
          <w:vertAlign w:val="superscript"/>
        </w:rPr>
        <w:t>32-34</w:t>
      </w:r>
      <w:r w:rsidR="00807A62" w:rsidRPr="005A13BA">
        <w:fldChar w:fldCharType="end"/>
      </w:r>
      <w:r w:rsidR="00807A62" w:rsidRPr="005A13BA">
        <w:t xml:space="preserve">. </w:t>
      </w:r>
      <w:r w:rsidR="006276C8" w:rsidRPr="005A13BA">
        <w:t xml:space="preserve">The </w:t>
      </w:r>
      <w:r w:rsidR="00807A62" w:rsidRPr="005A13BA">
        <w:t xml:space="preserve">studies </w:t>
      </w:r>
      <w:r w:rsidRPr="005A13BA">
        <w:t xml:space="preserve">in this review included participants who </w:t>
      </w:r>
      <w:r w:rsidR="00807A62" w:rsidRPr="005A13BA">
        <w:t>were</w:t>
      </w:r>
      <w:r w:rsidR="006276C8" w:rsidRPr="005A13BA">
        <w:t xml:space="preserve"> young</w:t>
      </w:r>
      <w:r w:rsidR="00C23366" w:rsidRPr="005A13BA">
        <w:t xml:space="preserve"> to middle-aged</w:t>
      </w:r>
      <w:r w:rsidR="006276C8" w:rsidRPr="005A13BA">
        <w:t xml:space="preserve"> </w:t>
      </w:r>
      <w:r w:rsidR="00C23366" w:rsidRPr="005A13BA">
        <w:t xml:space="preserve">adults with mean ages ranging from 14.1 to 37.3 </w:t>
      </w:r>
      <w:r w:rsidR="006276C8" w:rsidRPr="005A13BA">
        <w:t xml:space="preserve">years old. </w:t>
      </w:r>
      <w:r w:rsidR="00807A62" w:rsidRPr="005A13BA">
        <w:t>As a result, this review is unable to suggest if the ability of biomechanical measures to discriminate between pathological groups</w:t>
      </w:r>
      <w:r w:rsidR="00C23366" w:rsidRPr="005A13BA">
        <w:t xml:space="preserve"> is affected by age</w:t>
      </w:r>
      <w:r w:rsidR="00A31E1B" w:rsidRPr="005A13BA">
        <w:t>.</w:t>
      </w:r>
    </w:p>
    <w:p w14:paraId="0342559D" w14:textId="77777777" w:rsidR="00190EC3" w:rsidRPr="005A13BA" w:rsidRDefault="00190EC3" w:rsidP="00201A41">
      <w:pPr>
        <w:spacing w:after="0" w:line="360" w:lineRule="auto"/>
      </w:pPr>
    </w:p>
    <w:p w14:paraId="44621F07" w14:textId="0D409D5E" w:rsidR="00C13FE3" w:rsidRPr="005A13BA" w:rsidRDefault="003A4746" w:rsidP="00201A41">
      <w:pPr>
        <w:spacing w:after="0" w:line="360" w:lineRule="auto"/>
      </w:pPr>
      <w:r w:rsidRPr="005A13BA">
        <w:t xml:space="preserve">Of the studies that </w:t>
      </w:r>
      <w:r w:rsidR="00F41E04" w:rsidRPr="005A13BA">
        <w:t>report</w:t>
      </w:r>
      <w:r w:rsidRPr="005A13BA">
        <w:t>ed</w:t>
      </w:r>
      <w:r w:rsidR="00F41E04" w:rsidRPr="005A13BA">
        <w:t xml:space="preserve"> </w:t>
      </w:r>
      <w:r w:rsidR="009F527A" w:rsidRPr="005A13BA">
        <w:t xml:space="preserve">activity level, </w:t>
      </w:r>
      <w:r w:rsidR="005F6372" w:rsidRPr="005A13BA">
        <w:t xml:space="preserve">participants were </w:t>
      </w:r>
      <w:r w:rsidR="008A39C0" w:rsidRPr="005A13BA">
        <w:t xml:space="preserve">generally </w:t>
      </w:r>
      <w:r w:rsidR="005F6372" w:rsidRPr="005A13BA">
        <w:t>of recreational level in five studies</w:t>
      </w:r>
      <w:r w:rsidR="008A39C0" w:rsidRPr="005A13BA">
        <w:t>,</w:t>
      </w:r>
      <w:r w:rsidR="005F6372" w:rsidRPr="005A13BA">
        <w:fldChar w:fldCharType="begin">
          <w:fldData xml:space="preserve">PEVuZE5vdGU+PENpdGU+PEF1dGhvcj5IZXJyaW5ndG9uPC9BdXRob3I+PFllYXI+MjAxNDwvWWVh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</w:fldData>
        </w:fldChar>
      </w:r>
      <w:r w:rsidR="008A39C0" w:rsidRPr="005A13BA">
        <w:instrText xml:space="preserve"> ADDIN EN.CITE </w:instrText>
      </w:r>
      <w:r w:rsidR="008A39C0" w:rsidRPr="005A13BA">
        <w:fldChar w:fldCharType="begin">
          <w:fldData xml:space="preserve">PEVuZE5vdGU+PENpdGU+PEF1dGhvcj5IZXJyaW5ndG9uPC9BdXRob3I+PFllYXI+MjAxNDwvWWVh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</w:fldData>
        </w:fldChar>
      </w:r>
      <w:r w:rsidR="008A39C0" w:rsidRPr="005A13BA">
        <w:instrText xml:space="preserve"> ADDIN EN.CITE.DATA </w:instrText>
      </w:r>
      <w:r w:rsidR="008A39C0" w:rsidRPr="005A13BA">
        <w:fldChar w:fldCharType="end"/>
      </w:r>
      <w:r w:rsidR="005F6372" w:rsidRPr="005A13BA">
        <w:fldChar w:fldCharType="separate"/>
      </w:r>
      <w:r w:rsidR="008A39C0" w:rsidRPr="005A13BA">
        <w:rPr>
          <w:noProof/>
          <w:vertAlign w:val="superscript"/>
        </w:rPr>
        <w:t>12 13 18-20</w:t>
      </w:r>
      <w:r w:rsidR="005F6372" w:rsidRPr="005A13BA">
        <w:fldChar w:fldCharType="end"/>
      </w:r>
      <w:r w:rsidR="008A39C0" w:rsidRPr="005A13BA">
        <w:t xml:space="preserve"> </w:t>
      </w:r>
      <w:r w:rsidRPr="005A13BA">
        <w:t>with one study investigating</w:t>
      </w:r>
      <w:r w:rsidR="008A39C0" w:rsidRPr="005A13BA">
        <w:t xml:space="preserve"> competitive athletes.</w:t>
      </w:r>
      <w:r w:rsidR="008A39C0" w:rsidRPr="005A13BA" w:rsidDel="008A39C0">
        <w:t xml:space="preserve"> </w:t>
      </w:r>
      <w:r w:rsidR="008A39C0" w:rsidRPr="005A13BA">
        <w:fldChar w:fldCharType="begin">
          <w:fldData xml:space="preserve">PEVuZE5vdGU+PENpdGU+PEF1dGhvcj5LdmlzdDwvQXV0aG9yPjxZZWFyPjIwMDU8L1llYXI+PFJl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</w:fldData>
        </w:fldChar>
      </w:r>
      <w:r w:rsidR="008A39C0" w:rsidRPr="005A13BA">
        <w:instrText xml:space="preserve"> ADDIN EN.CITE </w:instrText>
      </w:r>
      <w:r w:rsidR="008A39C0" w:rsidRPr="005A13BA">
        <w:fldChar w:fldCharType="begin">
          <w:fldData xml:space="preserve">PEVuZE5vdGU+PENpdGU+PEF1dGhvcj5LdmlzdDwvQXV0aG9yPjxZZWFyPjIwMDU8L1llYXI+PFJl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</w:fldData>
        </w:fldChar>
      </w:r>
      <w:r w:rsidR="008A39C0" w:rsidRPr="005A13BA">
        <w:instrText xml:space="preserve"> ADDIN EN.CITE.DATA </w:instrText>
      </w:r>
      <w:r w:rsidR="008A39C0" w:rsidRPr="005A13BA">
        <w:fldChar w:fldCharType="end"/>
      </w:r>
      <w:r w:rsidR="008A39C0" w:rsidRPr="005A13BA">
        <w:fldChar w:fldCharType="separate"/>
      </w:r>
      <w:r w:rsidR="008A39C0" w:rsidRPr="005A13BA">
        <w:rPr>
          <w:noProof/>
          <w:vertAlign w:val="superscript"/>
        </w:rPr>
        <w:t>23</w:t>
      </w:r>
      <w:r w:rsidR="008A39C0" w:rsidRPr="005A13BA">
        <w:fldChar w:fldCharType="end"/>
      </w:r>
      <w:r w:rsidR="008A39C0" w:rsidRPr="005A13BA">
        <w:t xml:space="preserve"> </w:t>
      </w:r>
      <w:r w:rsidR="00201A41" w:rsidRPr="005A13BA">
        <w:t>Physically active participants have been shown to demonstrate greater knee and hip flexion</w:t>
      </w:r>
      <w:r w:rsidR="00FD36D1" w:rsidRPr="005A13BA">
        <w:t xml:space="preserve"> during the SLS, indicating</w:t>
      </w:r>
      <w:r w:rsidR="00201A41" w:rsidRPr="005A13BA">
        <w:t xml:space="preserve"> a greater depth of squat, and are likely to be rated as having better performance compared to less physically active participants.</w:t>
      </w:r>
      <w:r w:rsidR="00201A41" w:rsidRPr="005A13BA">
        <w:fldChar w:fldCharType="begin"/>
      </w:r>
      <w:r w:rsidR="006D64C7" w:rsidRPr="005A13BA">
        <w:instrText xml:space="preserve"> ADDIN EN.CITE &lt;EndNote&gt;&lt;Cite&gt;&lt;Author&gt;Gianola&lt;/Author&gt;&lt;Year&gt;2017&lt;/Year&gt;&lt;RecNum&gt;13699&lt;/RecNum&gt;&lt;DisplayText&gt;&lt;style face="superscript"&gt;35&lt;/style&gt;&lt;/DisplayText&gt;&lt;record&gt;&lt;rec-number&gt;13699&lt;/rec-number&gt;&lt;foreign-keys&gt;&lt;key app="EN" db-id="f55vr0vzz05a5me2v215wes0zxw0td5fvf92" timestamp="1541524402"&gt;13699&lt;/key&gt;&lt;/foreign-keys&gt;&lt;ref-type name="Journal Article"&gt;17&lt;/ref-type&gt;&lt;contributors&gt;&lt;authors&gt;&lt;author&gt;Gianola, Silvia&lt;/author&gt;&lt;author&gt;Castellini, Greta&lt;/author&gt;&lt;author&gt;Stucovitz, Elena&lt;/author&gt;&lt;author&gt;Nardo, Alice&lt;/author&gt;&lt;author&gt;Banfi, Giuseppe&lt;/author&gt;&lt;/authors&gt;&lt;/contributors&gt;&lt;titles&gt;&lt;title&gt;Single leg squat performance in physically and non-physically active individuals: a cross-sectional study&lt;/title&gt;&lt;secondary-title&gt;BMC musculoskeletal disorders&lt;/secondary-title&gt;&lt;/titles&gt;&lt;periodical&gt;&lt;full-title&gt;BMC Musculoskelet Disord&lt;/full-title&gt;&lt;abbr-1&gt;BMC musculoskeletal disorders&lt;/abbr-1&gt;&lt;/periodical&gt;&lt;pages&gt;299-299&lt;/pages&gt;&lt;volume&gt;18&lt;/volume&gt;&lt;number&gt;1&lt;/number&gt;&lt;dates&gt;&lt;year&gt;2017&lt;/year&gt;&lt;/dates&gt;&lt;publisher&gt;BioMed Central&lt;/publisher&gt;&lt;isbn&gt;1471-2474&lt;/isbn&gt;&lt;accession-num&gt;28709418&lt;/accession-num&gt;&lt;urls&gt;&lt;related-urls&gt;&lt;url&gt;https://www.ncbi.nlm.nih.gov/pubmed/28709418&lt;/url&gt;&lt;url&gt;https://www.ncbi.nlm.nih.gov/pmc/PMC5513318/&lt;/url&gt;&lt;/related-urls&gt;&lt;/urls&gt;&lt;electronic-resource-num&gt;10.1186/s12891-017-1660-8&lt;/electronic-resource-num&gt;&lt;remote-database-name&gt;PubMed&lt;/remote-database-name&gt;&lt;/record&gt;&lt;/Cite&gt;&lt;/EndNote&gt;</w:instrText>
      </w:r>
      <w:r w:rsidR="00201A41" w:rsidRPr="005A13BA">
        <w:fldChar w:fldCharType="separate"/>
      </w:r>
      <w:r w:rsidR="006D64C7" w:rsidRPr="005A13BA">
        <w:rPr>
          <w:noProof/>
          <w:vertAlign w:val="superscript"/>
        </w:rPr>
        <w:t>35</w:t>
      </w:r>
      <w:r w:rsidR="00201A41" w:rsidRPr="005A13BA">
        <w:fldChar w:fldCharType="end"/>
      </w:r>
      <w:r w:rsidR="00FD36D1" w:rsidRPr="005A13BA">
        <w:t xml:space="preserve"> Level of physical activity of participants should be considered when comparing </w:t>
      </w:r>
      <w:r w:rsidR="00190EC3" w:rsidRPr="005A13BA">
        <w:t xml:space="preserve">between groups and between </w:t>
      </w:r>
      <w:r w:rsidR="00FD36D1" w:rsidRPr="005A13BA">
        <w:t xml:space="preserve">results </w:t>
      </w:r>
      <w:r w:rsidR="00190EC3" w:rsidRPr="005A13BA">
        <w:t xml:space="preserve">of different </w:t>
      </w:r>
      <w:r w:rsidR="00FD36D1" w:rsidRPr="005A13BA">
        <w:t>studies</w:t>
      </w:r>
      <w:r w:rsidR="00810245" w:rsidRPr="005A13BA">
        <w:t>. C</w:t>
      </w:r>
      <w:r w:rsidR="006D64C7" w:rsidRPr="005A13BA">
        <w:t>omparing</w:t>
      </w:r>
      <w:r w:rsidR="00810245" w:rsidRPr="005A13BA">
        <w:t xml:space="preserve"> of studies that used </w:t>
      </w:r>
      <w:r w:rsidR="001F7F90" w:rsidRPr="005A13BA">
        <w:t>a</w:t>
      </w:r>
      <w:r w:rsidR="00810245" w:rsidRPr="005A13BA">
        <w:t xml:space="preserve"> common biomechanical outcome </w:t>
      </w:r>
      <w:r w:rsidR="001F7F90" w:rsidRPr="005A13BA">
        <w:t>parameter</w:t>
      </w:r>
      <w:r w:rsidR="00810245" w:rsidRPr="005A13BA">
        <w:t xml:space="preserve"> </w:t>
      </w:r>
      <w:r w:rsidR="006D64C7" w:rsidRPr="005A13BA">
        <w:t>(</w:t>
      </w:r>
      <w:r w:rsidR="00810245" w:rsidRPr="005A13BA">
        <w:t>frontal plane knee projection angle</w:t>
      </w:r>
      <w:r w:rsidR="006D64C7" w:rsidRPr="005A13BA">
        <w:t>)</w:t>
      </w:r>
      <w:r w:rsidR="00810245" w:rsidRPr="005A13BA">
        <w:t>, two studies investigated physically active participants at a recreational level,</w:t>
      </w:r>
      <w:r w:rsidR="001F7F90" w:rsidRPr="005A13BA">
        <w:fldChar w:fldCharType="begin">
          <w:fldData xml:space="preserve">PEVuZE5vdGU+PENpdGU+PEF1dGhvcj5IZXJyaW5ndG9uPC9BdXRob3I+PFllYXI+MjAxNDwvWWVh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</w:fldData>
        </w:fldChar>
      </w:r>
      <w:r w:rsidR="001F7F90" w:rsidRPr="005A13BA">
        <w:instrText xml:space="preserve"> ADDIN EN.CITE </w:instrText>
      </w:r>
      <w:r w:rsidR="001F7F90" w:rsidRPr="005A13BA">
        <w:fldChar w:fldCharType="begin">
          <w:fldData xml:space="preserve">PEVuZE5vdGU+PENpdGU+PEF1dGhvcj5IZXJyaW5ndG9uPC9BdXRob3I+PFllYXI+MjAxNDwvWWVh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</w:fldData>
        </w:fldChar>
      </w:r>
      <w:r w:rsidR="001F7F90" w:rsidRPr="005A13BA">
        <w:instrText xml:space="preserve"> ADDIN EN.CITE.DATA </w:instrText>
      </w:r>
      <w:r w:rsidR="001F7F90" w:rsidRPr="005A13BA">
        <w:fldChar w:fldCharType="end"/>
      </w:r>
      <w:r w:rsidR="001F7F90" w:rsidRPr="005A13BA">
        <w:fldChar w:fldCharType="separate"/>
      </w:r>
      <w:r w:rsidR="001F7F90" w:rsidRPr="005A13BA">
        <w:rPr>
          <w:noProof/>
          <w:vertAlign w:val="superscript"/>
        </w:rPr>
        <w:t>12 13</w:t>
      </w:r>
      <w:r w:rsidR="001F7F90" w:rsidRPr="005A13BA">
        <w:fldChar w:fldCharType="end"/>
      </w:r>
      <w:r w:rsidR="00810245" w:rsidRPr="005A13BA">
        <w:t xml:space="preserve"> with one study investigating inactive participants,</w:t>
      </w:r>
      <w:r w:rsidR="001F7F90" w:rsidRPr="005A13BA">
        <w:fldChar w:fldCharType="begin"/>
      </w:r>
      <w:r w:rsidR="001F7F90" w:rsidRPr="005A13BA">
        <w:instrText xml:space="preserve"> ADDIN EN.CITE &lt;EndNote&gt;&lt;Cite&gt;&lt;Author&gt;Scholtes&lt;/Author&gt;&lt;Year&gt;2017&lt;/Year&gt;&lt;RecNum&gt;8835&lt;/RecNum&gt;&lt;DisplayText&gt;&lt;style face="superscript"&gt;21&lt;/style&gt;&lt;/DisplayText&gt;&lt;record&gt;&lt;rec-number&gt;8835&lt;/rec-number&gt;&lt;foreign-keys&gt;&lt;key app="EN" db-id="f55vr0vzz05a5me2v215wes0zxw0td5fvf92" timestamp="1520267241"&gt;8835&lt;/key&gt;&lt;/foreign-keys&gt;&lt;ref-type name="Journal Article"&gt;17&lt;/ref-type&gt;&lt;contributors&gt;&lt;authors&gt;&lt;author&gt;Scholtes, S. A.&lt;/author&gt;&lt;author&gt;Salsich, G. B.&lt;/author&gt;&lt;/authors&gt;&lt;/contributors&gt;&lt;auth-address&gt;Saint Louis University, St. Louis, MO, USA.&lt;/auth-address&gt;&lt;titles&gt;&lt;title&gt;A DYNAMIC VALGUS INDEX THAT COMBINES HIP AND KNEE ANGLES: ASSESSMENT OF UTILITY IN FEMALES WITH PATELLOFEMORAL PAIN&lt;/title&gt;&lt;secondary-title&gt;Int J Sports Phys Ther&lt;/secondary-title&gt;&lt;alt-title&gt;International journal of sports physical therapy&lt;/alt-title&gt;&lt;/titles&gt;&lt;periodical&gt;&lt;full-title&gt;Int J Sports Phys Ther&lt;/full-title&gt;&lt;abbr-1&gt;International journal of sports physical therapy&lt;/abbr-1&gt;&lt;/periodical&gt;&lt;alt-periodical&gt;&lt;full-title&gt;Int J Sports Phys Ther&lt;/full-title&gt;&lt;abbr-1&gt;International journal of sports physical therapy&lt;/abbr-1&gt;&lt;/alt-periodical&gt;&lt;pages&gt;333-340&lt;/pages&gt;&lt;volume&gt;12&lt;/volume&gt;&lt;number&gt;3&lt;/number&gt;&lt;edition&gt;2017/06/09&lt;/edition&gt;&lt;keywords&gt;&lt;keyword&gt;Frontal plane projection angle&lt;/keyword&gt;&lt;keyword&gt;movement&lt;/keyword&gt;&lt;keyword&gt;rehabilitation&lt;/keyword&gt;&lt;/keywords&gt;&lt;dates&gt;&lt;year&gt;2017&lt;/year&gt;&lt;pub-dates&gt;&lt;date&gt;Jun&lt;/date&gt;&lt;/pub-dates&gt;&lt;/dates&gt;&lt;isbn&gt;2159-2896 (Print)&amp;#xD;2159-2896&lt;/isbn&gt;&lt;accession-num&gt;28593087&lt;/accession-num&gt;&lt;urls&gt;&lt;related-urls&gt;&lt;url&gt;https://www.ncbi.nlm.nih.gov/pmc/articles/PMC5455183/pdf/ijspt-12-333.pdf&lt;/url&gt;&lt;/related-urls&gt;&lt;/urls&gt;&lt;custom2&gt;PMC5455183&lt;/custom2&gt;&lt;remote-database-provider&gt;NLM&lt;/remote-database-provider&gt;&lt;language&gt;eng&lt;/language&gt;&lt;/record&gt;&lt;/Cite&gt;&lt;/EndNote&gt;</w:instrText>
      </w:r>
      <w:r w:rsidR="001F7F90" w:rsidRPr="005A13BA">
        <w:fldChar w:fldCharType="separate"/>
      </w:r>
      <w:r w:rsidR="001F7F90" w:rsidRPr="005A13BA">
        <w:rPr>
          <w:noProof/>
          <w:vertAlign w:val="superscript"/>
        </w:rPr>
        <w:t>21</w:t>
      </w:r>
      <w:r w:rsidR="001F7F90" w:rsidRPr="005A13BA">
        <w:fldChar w:fldCharType="end"/>
      </w:r>
      <w:r w:rsidR="00810245" w:rsidRPr="005A13BA">
        <w:t xml:space="preserve"> although an indication of activity level was not mentioned.</w:t>
      </w:r>
      <w:r w:rsidR="001F7F90" w:rsidRPr="005A13BA">
        <w:t xml:space="preserve"> Frontal plane knee projection angle did not appear to differ between these studies, suggesting that activity level did not affect this biomechanical outcome parameter. However, it is important to consider methodological differences and </w:t>
      </w:r>
      <w:r w:rsidR="00B65554" w:rsidRPr="005A13BA">
        <w:t>the</w:t>
      </w:r>
      <w:r w:rsidR="001F7F90" w:rsidRPr="005A13BA">
        <w:t xml:space="preserve"> omission </w:t>
      </w:r>
      <w:r w:rsidR="00B65554" w:rsidRPr="005A13BA">
        <w:t>of</w:t>
      </w:r>
      <w:r w:rsidR="001F7F90" w:rsidRPr="005A13BA">
        <w:t xml:space="preserve"> activity level </w:t>
      </w:r>
      <w:r w:rsidR="00B65554" w:rsidRPr="005A13BA">
        <w:t>in</w:t>
      </w:r>
      <w:r w:rsidR="001F7F90" w:rsidRPr="005A13BA">
        <w:t xml:space="preserve"> one study make</w:t>
      </w:r>
      <w:r w:rsidR="00B65554" w:rsidRPr="005A13BA">
        <w:t>s</w:t>
      </w:r>
      <w:r w:rsidR="001F7F90" w:rsidRPr="005A13BA">
        <w:t xml:space="preserve"> it difficult to draw a robust </w:t>
      </w:r>
      <w:r w:rsidR="001F7F90" w:rsidRPr="005A13BA">
        <w:lastRenderedPageBreak/>
        <w:t>conclusion. Future research should examine the effect of activity level on biomechanical parameters during the SLS.</w:t>
      </w:r>
    </w:p>
    <w:p w14:paraId="4AB13BCD" w14:textId="77777777" w:rsidR="00A13DBA" w:rsidRPr="005A13BA" w:rsidRDefault="00A13DBA" w:rsidP="00C13FE3">
      <w:pPr>
        <w:spacing w:after="0" w:line="360" w:lineRule="auto"/>
      </w:pPr>
    </w:p>
    <w:p w14:paraId="4375980C" w14:textId="144905E6" w:rsidR="00C13FE3" w:rsidRPr="005A13BA" w:rsidRDefault="00FE2067" w:rsidP="00344D53">
      <w:pPr>
        <w:spacing w:after="0" w:line="360" w:lineRule="auto"/>
      </w:pPr>
      <w:r w:rsidRPr="005A13BA">
        <w:t xml:space="preserve">All studies evaluated the SLS without </w:t>
      </w:r>
      <w:r w:rsidR="006D7DC7" w:rsidRPr="005A13BA">
        <w:t xml:space="preserve">requiring the </w:t>
      </w:r>
      <w:r w:rsidRPr="005A13BA">
        <w:t>participant</w:t>
      </w:r>
      <w:r w:rsidR="008C168B" w:rsidRPr="005A13BA">
        <w:t>s</w:t>
      </w:r>
      <w:r w:rsidRPr="005A13BA">
        <w:t xml:space="preserve"> </w:t>
      </w:r>
      <w:r w:rsidR="008C168B" w:rsidRPr="005A13BA">
        <w:t xml:space="preserve">to maintain </w:t>
      </w:r>
      <w:r w:rsidR="00587668" w:rsidRPr="005A13BA">
        <w:t xml:space="preserve">a </w:t>
      </w:r>
      <w:r w:rsidR="008C168B" w:rsidRPr="005A13BA">
        <w:t>specific</w:t>
      </w:r>
      <w:r w:rsidR="00F512DE" w:rsidRPr="005A13BA">
        <w:t xml:space="preserve"> posture</w:t>
      </w:r>
      <w:r w:rsidR="008C168B" w:rsidRPr="005A13BA">
        <w:t xml:space="preserve"> or adopt a specific movement pattern or orientation of body segments during the movement</w:t>
      </w:r>
      <w:r w:rsidR="00DA5E15" w:rsidRPr="005A13BA">
        <w:t>.</w:t>
      </w:r>
      <w:r w:rsidR="008C168B" w:rsidRPr="005A13BA">
        <w:t xml:space="preserve"> This approach is often adopted in cli</w:t>
      </w:r>
      <w:r w:rsidR="00602F3B" w:rsidRPr="005A13BA">
        <w:t xml:space="preserve">nical </w:t>
      </w:r>
      <w:r w:rsidR="00F512DE" w:rsidRPr="005A13BA">
        <w:t>evaluations</w:t>
      </w:r>
      <w:r w:rsidR="00602F3B" w:rsidRPr="005A13BA">
        <w:t xml:space="preserve"> to assess the cognitive control of movement.</w:t>
      </w:r>
      <w:r w:rsidR="00602F3B" w:rsidRPr="005A13BA">
        <w:fldChar w:fldCharType="begin"/>
      </w:r>
      <w:r w:rsidR="006D64C7" w:rsidRPr="005A13BA">
        <w:instrText xml:space="preserve"> ADDIN EN.CITE &lt;EndNote&gt;&lt;Cite&gt;&lt;Author&gt;Botha&lt;/Author&gt;&lt;Year&gt;2014&lt;/Year&gt;&lt;RecNum&gt;13698&lt;/RecNum&gt;&lt;DisplayText&gt;&lt;style face="superscript"&gt;36&lt;/style&gt;&lt;/DisplayText&gt;&lt;record&gt;&lt;rec-number&gt;13698&lt;/rec-number&gt;&lt;foreign-keys&gt;&lt;key app="EN" db-id="f55vr0vzz05a5me2v215wes0zxw0td5fvf92" timestamp="1541510851"&gt;13698&lt;/key&gt;&lt;/foreign-keys&gt;&lt;ref-type name="Book"&gt;6&lt;/ref-type&gt;&lt;contributors&gt;&lt;authors&gt;&lt;author&gt;Botha, N.&lt;/author&gt;&lt;author&gt;Warner, Martin&lt;/author&gt;&lt;author&gt;Gimpel, Mo&lt;/author&gt;&lt;author&gt;Mottram, Sarah&lt;/author&gt;&lt;author&gt;Comerford, Mark&lt;/author&gt;&lt;author&gt;Stokes, Maria&lt;/author&gt;&lt;/authors&gt;&lt;/contributors&gt;&lt;titles&gt;&lt;title&gt;Movement patterns during a small knee bend test in academy footballers with femoroacetabular impingement (FAI)&lt;/title&gt;&lt;alt-title&gt;Health Sciences Working Papers&lt;/alt-title&gt;&lt;/titles&gt;&lt;alt-periodical&gt;&lt;full-title&gt;Health Sciences Working Papers&lt;/full-title&gt;&lt;/alt-periodical&gt;&lt;volume&gt;1&lt;/volume&gt;&lt;dates&gt;&lt;year&gt;2014&lt;/year&gt;&lt;/dates&gt;&lt;urls&gt;&lt;/urls&gt;&lt;/record&gt;&lt;/Cite&gt;&lt;/EndNote&gt;</w:instrText>
      </w:r>
      <w:r w:rsidR="00602F3B" w:rsidRPr="005A13BA">
        <w:fldChar w:fldCharType="separate"/>
      </w:r>
      <w:r w:rsidR="006D64C7" w:rsidRPr="005A13BA">
        <w:rPr>
          <w:noProof/>
          <w:vertAlign w:val="superscript"/>
        </w:rPr>
        <w:t>36</w:t>
      </w:r>
      <w:r w:rsidR="00602F3B" w:rsidRPr="005A13BA">
        <w:fldChar w:fldCharType="end"/>
      </w:r>
      <w:r w:rsidR="00DA5E15" w:rsidRPr="005A13BA">
        <w:t xml:space="preserve"> The</w:t>
      </w:r>
      <w:r w:rsidRPr="005A13BA">
        <w:t xml:space="preserve"> </w:t>
      </w:r>
      <w:r w:rsidR="00DA5E15" w:rsidRPr="005A13BA">
        <w:t xml:space="preserve">analysed </w:t>
      </w:r>
      <w:r w:rsidRPr="005A13BA">
        <w:t>movements</w:t>
      </w:r>
      <w:r w:rsidR="00DA5E15" w:rsidRPr="005A13BA">
        <w:t>, therefore,</w:t>
      </w:r>
      <w:r w:rsidRPr="005A13BA">
        <w:t xml:space="preserve"> indicate how participants self-select to perform the task. One study </w:t>
      </w:r>
      <w:r w:rsidR="00B65554" w:rsidRPr="005A13BA">
        <w:t xml:space="preserve">also </w:t>
      </w:r>
      <w:r w:rsidRPr="005A13BA">
        <w:t>included a cued task to evaluate the participant’s ability to correct the movement pattern</w:t>
      </w:r>
      <w:r w:rsidR="00905695" w:rsidRPr="005A13BA">
        <w:t>.</w:t>
      </w:r>
      <w:r w:rsidR="006A51D5" w:rsidRPr="005A13BA">
        <w:fldChar w:fldCharType="begin"/>
      </w:r>
      <w:r w:rsidR="001E2DFB" w:rsidRPr="005A13BA">
        <w:instrText xml:space="preserve"> ADDIN EN.CITE &lt;EndNote&gt;&lt;Cite&gt;&lt;Author&gt;Scholtes&lt;/Author&gt;&lt;Year&gt;2017&lt;/Year&gt;&lt;RecNum&gt;8835&lt;/RecNum&gt;&lt;DisplayText&gt;&lt;style face="superscript"&gt;21&lt;/style&gt;&lt;/DisplayText&gt;&lt;record&gt;&lt;rec-number&gt;8835&lt;/rec-number&gt;&lt;foreign-keys&gt;&lt;key app="EN" db-id="f55vr0vzz05a5me2v215wes0zxw0td5fvf92" timestamp="1520267241"&gt;8835&lt;/key&gt;&lt;/foreign-keys&gt;&lt;ref-type name="Journal Article"&gt;17&lt;/ref-type&gt;&lt;contributors&gt;&lt;authors&gt;&lt;author&gt;Scholtes, S. A.&lt;/author&gt;&lt;author&gt;Salsich, G. B.&lt;/author&gt;&lt;/authors&gt;&lt;/contributors&gt;&lt;auth-address&gt;Saint Louis University, St. Louis, MO, USA.&lt;/auth-address&gt;&lt;titles&gt;&lt;title&gt;A DYNAMIC VALGUS INDEX THAT COMBINES HIP AND KNEE ANGLES: ASSESSMENT OF UTILITY IN FEMALES WITH PATELLOFEMORAL PAIN&lt;/title&gt;&lt;secondary-title&gt;Int J Sports Phys Ther&lt;/secondary-title&gt;&lt;alt-title&gt;International journal of sports physical therapy&lt;/alt-title&gt;&lt;/titles&gt;&lt;periodical&gt;&lt;full-title&gt;Int J Sports Phys Ther&lt;/full-title&gt;&lt;abbr-1&gt;International journal of sports physical therapy&lt;/abbr-1&gt;&lt;/periodical&gt;&lt;alt-periodical&gt;&lt;full-title&gt;Int J Sports Phys Ther&lt;/full-title&gt;&lt;abbr-1&gt;International journal of sports physical therapy&lt;/abbr-1&gt;&lt;/alt-periodical&gt;&lt;pages&gt;333-340&lt;/pages&gt;&lt;volume&gt;12&lt;/volume&gt;&lt;number&gt;3&lt;/number&gt;&lt;edition&gt;2017/06/09&lt;/edition&gt;&lt;keywords&gt;&lt;keyword&gt;Frontal plane projection angle&lt;/keyword&gt;&lt;keyword&gt;movement&lt;/keyword&gt;&lt;keyword&gt;rehabilitation&lt;/keyword&gt;&lt;/keywords&gt;&lt;dates&gt;&lt;year&gt;2017&lt;/year&gt;&lt;pub-dates&gt;&lt;date&gt;Jun&lt;/date&gt;&lt;/pub-dates&gt;&lt;/dates&gt;&lt;isbn&gt;2159-2896 (Print)&amp;#xD;2159-2896&lt;/isbn&gt;&lt;accession-num&gt;28593087&lt;/accession-num&gt;&lt;urls&gt;&lt;related-urls&gt;&lt;url&gt;https://www.ncbi.nlm.nih.gov/pmc/articles/PMC5455183/pdf/ijspt-12-333.pdf&lt;/url&gt;&lt;/related-urls&gt;&lt;/urls&gt;&lt;custom2&gt;PMC5455183&lt;/custom2&gt;&lt;remote-database-provider&gt;NLM&lt;/remote-database-provider&gt;&lt;language&gt;eng&lt;/language&gt;&lt;/record&gt;&lt;/Cite&gt;&lt;/EndNote&gt;</w:instrText>
      </w:r>
      <w:r w:rsidR="006A51D5" w:rsidRPr="005A13BA">
        <w:fldChar w:fldCharType="separate"/>
      </w:r>
      <w:r w:rsidR="001E2DFB" w:rsidRPr="005A13BA">
        <w:rPr>
          <w:noProof/>
          <w:vertAlign w:val="superscript"/>
        </w:rPr>
        <w:t>21</w:t>
      </w:r>
      <w:r w:rsidR="006A51D5" w:rsidRPr="005A13BA">
        <w:fldChar w:fldCharType="end"/>
      </w:r>
      <w:r w:rsidR="00905695" w:rsidRPr="005A13BA">
        <w:t xml:space="preserve"> </w:t>
      </w:r>
      <w:r w:rsidRPr="005A13BA">
        <w:t xml:space="preserve">The differences noted between the un-cued and cued movement indicated that the self-selected movement pattern does not necessarily evaluate an individual’s ability to perform the movement correctly. </w:t>
      </w:r>
      <w:r w:rsidR="006D64C7" w:rsidRPr="005A13BA">
        <w:t>The g</w:t>
      </w:r>
      <w:r w:rsidR="00344D53" w:rsidRPr="005A13BA">
        <w:t xml:space="preserve">oals </w:t>
      </w:r>
      <w:r w:rsidR="006D64C7" w:rsidRPr="005A13BA">
        <w:t xml:space="preserve">and methods </w:t>
      </w:r>
      <w:r w:rsidR="00344D53" w:rsidRPr="005A13BA">
        <w:t>of cognitive movement control assessment are different compared to a preferred movement pattern assessment,</w:t>
      </w:r>
      <w:r w:rsidR="00344D53" w:rsidRPr="005A13BA">
        <w:fldChar w:fldCharType="begin">
          <w:fldData xml:space="preserve">PEVuZE5vdGU+PENpdGU+PEF1dGhvcj5EaW5nZW5lbjwvQXV0aG9yPjxZZWFyPjIwMTg8L1llYXI+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</w:fldData>
        </w:fldChar>
      </w:r>
      <w:r w:rsidR="006D64C7" w:rsidRPr="005A13BA">
        <w:instrText xml:space="preserve"> ADDIN EN.CITE </w:instrText>
      </w:r>
      <w:r w:rsidR="006D64C7" w:rsidRPr="005A13BA">
        <w:fldChar w:fldCharType="begin">
          <w:fldData xml:space="preserve">PEVuZE5vdGU+PENpdGU+PEF1dGhvcj5EaW5nZW5lbjwvQXV0aG9yPjxZZWFyPjIwMTg8L1llYXI+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</w:fldData>
        </w:fldChar>
      </w:r>
      <w:r w:rsidR="006D64C7" w:rsidRPr="005A13BA">
        <w:instrText xml:space="preserve"> ADDIN EN.CITE.DATA </w:instrText>
      </w:r>
      <w:r w:rsidR="006D64C7" w:rsidRPr="005A13BA">
        <w:fldChar w:fldCharType="end"/>
      </w:r>
      <w:r w:rsidR="00344D53" w:rsidRPr="005A13BA">
        <w:fldChar w:fldCharType="separate"/>
      </w:r>
      <w:r w:rsidR="006D64C7" w:rsidRPr="005A13BA">
        <w:rPr>
          <w:noProof/>
          <w:vertAlign w:val="superscript"/>
        </w:rPr>
        <w:t>37</w:t>
      </w:r>
      <w:r w:rsidR="00344D53" w:rsidRPr="005A13BA">
        <w:fldChar w:fldCharType="end"/>
      </w:r>
      <w:r w:rsidR="00BC72CC" w:rsidRPr="005A13BA">
        <w:t xml:space="preserve"> therefore, the movement evaluation model within studies should be carefully considered when interpreting results from studies.</w:t>
      </w:r>
    </w:p>
    <w:p w14:paraId="6932B287" w14:textId="77777777" w:rsidR="00344D53" w:rsidRPr="005A13BA" w:rsidRDefault="00344D53" w:rsidP="002F5CC9">
      <w:pPr>
        <w:spacing w:after="0" w:line="360" w:lineRule="auto"/>
      </w:pPr>
    </w:p>
    <w:p w14:paraId="2CD2E6F2" w14:textId="20FC0DDA" w:rsidR="005C78E3" w:rsidRPr="005A13BA" w:rsidRDefault="00B9187F" w:rsidP="002F5CC9">
      <w:pPr>
        <w:spacing w:after="0" w:line="360" w:lineRule="auto"/>
      </w:pPr>
      <w:r w:rsidRPr="005A13BA">
        <w:t>T</w:t>
      </w:r>
      <w:r w:rsidR="00B84294" w:rsidRPr="005A13BA">
        <w:t>here was</w:t>
      </w:r>
      <w:r w:rsidR="003B5F18" w:rsidRPr="005A13BA">
        <w:t xml:space="preserve"> </w:t>
      </w:r>
      <w:r w:rsidRPr="005A13BA">
        <w:t xml:space="preserve">considerable </w:t>
      </w:r>
      <w:r w:rsidR="003B5F18" w:rsidRPr="005A13BA">
        <w:t xml:space="preserve">variability </w:t>
      </w:r>
      <w:r w:rsidR="00D818D0" w:rsidRPr="005A13BA">
        <w:t xml:space="preserve">or omission </w:t>
      </w:r>
      <w:r w:rsidRPr="005A13BA">
        <w:t xml:space="preserve">in </w:t>
      </w:r>
      <w:r w:rsidR="00D818D0" w:rsidRPr="005A13BA">
        <w:t xml:space="preserve">the details </w:t>
      </w:r>
      <w:r w:rsidRPr="005A13BA">
        <w:t xml:space="preserve">of </w:t>
      </w:r>
      <w:r w:rsidR="003B5F18" w:rsidRPr="005A13BA">
        <w:t xml:space="preserve">how the single leg squat was performed. </w:t>
      </w:r>
      <w:r w:rsidR="007A6F77" w:rsidRPr="005A13BA">
        <w:t>Twelve</w:t>
      </w:r>
      <w:r w:rsidR="007178AC" w:rsidRPr="005A13BA">
        <w:t xml:space="preserve"> </w:t>
      </w:r>
      <w:r w:rsidR="004F3331" w:rsidRPr="005A13BA">
        <w:t>of the 1</w:t>
      </w:r>
      <w:r w:rsidR="00A3440B" w:rsidRPr="005A13BA">
        <w:t>5</w:t>
      </w:r>
      <w:r w:rsidR="003B5F18" w:rsidRPr="005A13BA">
        <w:t xml:space="preserve"> studies did not report the position of the unsupported leg during the SLS while </w:t>
      </w:r>
      <w:r w:rsidR="007A6F77" w:rsidRPr="005A13BA">
        <w:t>two</w:t>
      </w:r>
      <w:r w:rsidR="003B5F18" w:rsidRPr="005A13BA">
        <w:t xml:space="preserve"> reported that it was behind the supporting leg. The position of the unsupported leg affects </w:t>
      </w:r>
      <w:r w:rsidR="007178AC" w:rsidRPr="005A13BA">
        <w:t xml:space="preserve">both kinematic and kinetic outputs </w:t>
      </w:r>
      <w:r w:rsidR="00587B74" w:rsidRPr="005A13BA">
        <w:t>measured in the stance leg</w:t>
      </w:r>
      <w:r w:rsidR="00905695" w:rsidRPr="005A13BA">
        <w:t>,</w:t>
      </w:r>
      <w:r w:rsidR="00473DEA" w:rsidRPr="005A13BA">
        <w:fldChar w:fldCharType="begin"/>
      </w:r>
      <w:r w:rsidR="006D64C7" w:rsidRPr="005A13BA">
        <w:instrText xml:space="preserve"> ADDIN EN.CITE &lt;EndNote&gt;&lt;Cite&gt;&lt;Author&gt;Khuu&lt;/Author&gt;&lt;Year&gt;2016&lt;/Year&gt;&lt;RecNum&gt;13695&lt;/RecNum&gt;&lt;DisplayText&gt;&lt;style face="superscript"&gt;38&lt;/style&gt;&lt;/DisplayText&gt;&lt;record&gt;&lt;rec-number&gt;13695&lt;/rec-number&gt;&lt;foreign-keys&gt;&lt;key app="EN" db-id="f55vr0vzz05a5me2v215wes0zxw0td5fvf92" timestamp="1541435554"&gt;13695&lt;/key&gt;&lt;/foreign-keys&gt;&lt;ref-type name="Journal Article"&gt;17&lt;/ref-type&gt;&lt;contributors&gt;&lt;authors&gt;&lt;author&gt;Khuu, A.&lt;/author&gt;&lt;author&gt;Foch, E.&lt;/author&gt;&lt;author&gt;Lewis, C. L.&lt;/author&gt;&lt;/authors&gt;&lt;/contributors&gt;&lt;auth-address&gt;Department of Physical Therapy &amp;amp; Athletic Training, College of Health &amp;amp; Rehabilitation Sciences: Sargent College, Boston University, Boston, Massachusetts, USA.&amp;#xD;Nutrition, Exercise, and Health Sciences, Central Washington University, Ellensburg, Washington, USA.&lt;/auth-address&gt;&lt;titles&gt;&lt;title&gt;NOT ALL SINGLE LEG SQUATS ARE EQUAL: A BIOMECHANICAL COMPARISON OF THREE VARIATIONS&lt;/title&gt;&lt;secondary-title&gt;Int J Sports Phys Ther&lt;/secondary-title&gt;&lt;alt-title&gt;International journal of sports physical therapy&lt;/alt-title&gt;&lt;/titles&gt;&lt;periodical&gt;&lt;full-title&gt;Int J Sports Phys Ther&lt;/full-title&gt;&lt;abbr-1&gt;International journal of sports physical therapy&lt;/abbr-1&gt;&lt;/periodical&gt;&lt;alt-periodical&gt;&lt;full-title&gt;Int J Sports Phys Ther&lt;/full-title&gt;&lt;abbr-1&gt;International journal of sports physical therapy&lt;/abbr-1&gt;&lt;/alt-periodical&gt;&lt;pages&gt;201-11&lt;/pages&gt;&lt;volume&gt;11&lt;/volume&gt;&lt;number&gt;2&lt;/number&gt;&lt;edition&gt;2016/04/23&lt;/edition&gt;&lt;keywords&gt;&lt;keyword&gt;Females&lt;/keyword&gt;&lt;keyword&gt;kinematics&lt;/keyword&gt;&lt;keyword&gt;kinetics&lt;/keyword&gt;&lt;keyword&gt;lower extremity&lt;/keyword&gt;&lt;keyword&gt;single limb squat&lt;/keyword&gt;&lt;/keywords&gt;&lt;dates&gt;&lt;year&gt;2016&lt;/year&gt;&lt;pub-dates&gt;&lt;date&gt;Apr&lt;/date&gt;&lt;/pub-dates&gt;&lt;/dates&gt;&lt;isbn&gt;2159-2896 (Print)&amp;#xD;2159-2896&lt;/isbn&gt;&lt;accession-num&gt;27104053&lt;/accession-num&gt;&lt;urls&gt;&lt;/urls&gt;&lt;custom2&gt;PMC4827363&lt;/custom2&gt;&lt;remote-database-provider&gt;NLM&lt;/remote-database-provider&gt;&lt;language&gt;eng&lt;/language&gt;&lt;/record&gt;&lt;/Cite&gt;&lt;/EndNote&gt;</w:instrText>
      </w:r>
      <w:r w:rsidR="00473DEA" w:rsidRPr="005A13BA">
        <w:fldChar w:fldCharType="separate"/>
      </w:r>
      <w:r w:rsidR="006D64C7" w:rsidRPr="005A13BA">
        <w:rPr>
          <w:noProof/>
          <w:vertAlign w:val="superscript"/>
        </w:rPr>
        <w:t>38</w:t>
      </w:r>
      <w:r w:rsidR="00473DEA" w:rsidRPr="005A13BA">
        <w:fldChar w:fldCharType="end"/>
      </w:r>
      <w:r w:rsidR="00CC0EC6" w:rsidRPr="005A13BA">
        <w:t xml:space="preserve"> </w:t>
      </w:r>
      <w:r w:rsidR="00D057D4" w:rsidRPr="005A13BA">
        <w:t>making comparisons between studies that have adopted different posit</w:t>
      </w:r>
      <w:r w:rsidRPr="005A13BA">
        <w:t xml:space="preserve">ions for the unsupported leg </w:t>
      </w:r>
      <w:r w:rsidR="00D057D4" w:rsidRPr="005A13BA">
        <w:t xml:space="preserve">difficult. </w:t>
      </w:r>
      <w:r w:rsidR="00905695" w:rsidRPr="005A13BA">
        <w:t xml:space="preserve">One study </w:t>
      </w:r>
      <w:r w:rsidR="003B5F18" w:rsidRPr="005A13BA">
        <w:t>allowed the toes of the unsupported leg t</w:t>
      </w:r>
      <w:r w:rsidR="00587B74" w:rsidRPr="005A13BA">
        <w:t>o be in contact with the ground.</w:t>
      </w:r>
      <w:r w:rsidR="00905695" w:rsidRPr="005A13BA">
        <w:fldChar w:fldCharType="begin">
          <w:fldData xml:space="preserve">PEVuZE5vdGU+PENpdGU+PEF1dGhvcj5MZXZpbmdlcjwvQXV0aG9yPjxZZWFyPjIwMDc8L1llYXI+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</w:fldData>
        </w:fldChar>
      </w:r>
      <w:r w:rsidR="00905695" w:rsidRPr="005A13BA">
        <w:instrText xml:space="preserve"> ADDIN EN.CITE </w:instrText>
      </w:r>
      <w:r w:rsidR="00905695" w:rsidRPr="005A13BA">
        <w:fldChar w:fldCharType="begin">
          <w:fldData xml:space="preserve">PEVuZE5vdGU+PENpdGU+PEF1dGhvcj5MZXZpbmdlcjwvQXV0aG9yPjxZZWFyPjIwMDc8L1llYXI+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</w:fldData>
        </w:fldChar>
      </w:r>
      <w:r w:rsidR="00905695" w:rsidRPr="005A13BA">
        <w:instrText xml:space="preserve"> ADDIN EN.CITE.DATA </w:instrText>
      </w:r>
      <w:r w:rsidR="00905695" w:rsidRPr="005A13BA">
        <w:fldChar w:fldCharType="end"/>
      </w:r>
      <w:r w:rsidR="00905695" w:rsidRPr="005A13BA">
        <w:fldChar w:fldCharType="separate"/>
      </w:r>
      <w:r w:rsidR="00905695" w:rsidRPr="005A13BA">
        <w:rPr>
          <w:noProof/>
          <w:vertAlign w:val="superscript"/>
        </w:rPr>
        <w:t>13</w:t>
      </w:r>
      <w:r w:rsidR="00905695" w:rsidRPr="005A13BA">
        <w:fldChar w:fldCharType="end"/>
      </w:r>
      <w:r w:rsidR="00587B74" w:rsidRPr="005A13BA">
        <w:t xml:space="preserve"> T</w:t>
      </w:r>
      <w:r w:rsidR="003B5F18" w:rsidRPr="005A13BA">
        <w:t xml:space="preserve">his additional point of contact might </w:t>
      </w:r>
      <w:r w:rsidR="00587B74" w:rsidRPr="005A13BA">
        <w:t xml:space="preserve">also </w:t>
      </w:r>
      <w:r w:rsidR="003B5F18" w:rsidRPr="005A13BA">
        <w:t>affect the measured variables</w:t>
      </w:r>
      <w:r w:rsidR="007178AC" w:rsidRPr="005A13BA">
        <w:t xml:space="preserve"> by providing kinaesthetic and proprioceptive feedback as well as an additional base of support</w:t>
      </w:r>
      <w:r w:rsidR="003B5F18" w:rsidRPr="005A13BA">
        <w:t xml:space="preserve">. </w:t>
      </w:r>
      <w:r w:rsidR="00587B74" w:rsidRPr="005A13BA">
        <w:t xml:space="preserve">The positions of the arms during the squat also </w:t>
      </w:r>
      <w:r w:rsidR="004F3331" w:rsidRPr="005A13BA">
        <w:t>varied across studies</w:t>
      </w:r>
      <w:r w:rsidR="00AC0E88" w:rsidRPr="005A13BA">
        <w:t xml:space="preserve">, ranging from arms across the chest, </w:t>
      </w:r>
      <w:r w:rsidR="006D64C7" w:rsidRPr="005A13BA">
        <w:t xml:space="preserve">to </w:t>
      </w:r>
      <w:r w:rsidR="00AC0E88" w:rsidRPr="005A13BA">
        <w:t>arms by the side</w:t>
      </w:r>
      <w:r w:rsidR="000E65C5" w:rsidRPr="005A13BA">
        <w:t>,</w:t>
      </w:r>
      <w:r w:rsidR="00AC0E88" w:rsidRPr="005A13BA">
        <w:t xml:space="preserve"> to arm out stretched in front.</w:t>
      </w:r>
      <w:r w:rsidR="00D057D4" w:rsidRPr="005A13BA">
        <w:t xml:space="preserve"> Although the effect of arm position on SLS kinematics and kinetics has not been investigated</w:t>
      </w:r>
      <w:r w:rsidR="00D06788" w:rsidRPr="005A13BA">
        <w:t xml:space="preserve">, </w:t>
      </w:r>
      <w:r w:rsidR="002D1C09" w:rsidRPr="005A13BA">
        <w:t>the position of the arms has been shown to influence knee valgus moments during dynamic sports</w:t>
      </w:r>
      <w:r w:rsidR="00905695" w:rsidRPr="005A13BA">
        <w:t>,</w:t>
      </w:r>
      <w:r w:rsidR="002D1C09" w:rsidRPr="005A13BA">
        <w:fldChar w:fldCharType="begin"/>
      </w:r>
      <w:r w:rsidR="006D64C7" w:rsidRPr="005A13BA">
        <w:instrText xml:space="preserve"> ADDIN EN.CITE &lt;EndNote&gt;&lt;Cite&gt;&lt;Author&gt;Chaudhari&lt;/Author&gt;&lt;Year&gt;2005&lt;/Year&gt;&lt;RecNum&gt;8674&lt;/RecNum&gt;&lt;DisplayText&gt;&lt;style face="superscript"&gt;39&lt;/style&gt;&lt;/DisplayText&gt;&lt;record&gt;&lt;rec-number&gt;8674&lt;/rec-number&gt;&lt;foreign-keys&gt;&lt;key app="EN" db-id="f55vr0vzz05a5me2v215wes0zxw0td5fvf92" timestamp="1518014096"&gt;8674&lt;/key&gt;&lt;/foreign-keys&gt;&lt;ref-type name="Journal Article"&gt;17&lt;/ref-type&gt;&lt;contributors&gt;&lt;authors&gt;&lt;author&gt;Ajit M. Chaudhari&lt;/author&gt;&lt;author&gt;Brenna K. Hearn&lt;/author&gt;&lt;author&gt;Thomas P. Andriacchi&lt;/author&gt;&lt;/authors&gt;&lt;/contributors&gt;&lt;titles&gt;&lt;title&gt;Sport-Dependent Variations in arm Position during Single-Limb Landing Influence Knee Loading:Implications for Anterior Cruciate Ligament Injury&lt;/title&gt;&lt;secondary-title&gt;The American Journal of Sports Medicine&lt;/secondary-title&gt;&lt;/titles&gt;&lt;periodical&gt;&lt;full-title&gt;Am J Sports Med&lt;/full-title&gt;&lt;abbr-1&gt;The American journal of sports medicine&lt;/abbr-1&gt;&lt;/periodical&gt;&lt;pages&gt;824-830&lt;/pages&gt;&lt;volume&gt;33&lt;/volume&gt;&lt;number&gt;6&lt;/number&gt;&lt;keywords&gt;&lt;keyword&gt;anterior cruciate ligament (ACL) injury,injury mechanisms,football,lacrosse,knee biomechanics,noncontact injury&lt;/keyword&gt;&lt;/keywords&gt;&lt;dates&gt;&lt;year&gt;2005&lt;/year&gt;&lt;/dates&gt;&lt;accession-num&gt;15827366&lt;/accession-num&gt;&lt;urls&gt;&lt;related-urls&gt;&lt;url&gt;http://journals.sagepub.com/doi/abs/10.1177/0363546504270455&lt;/url&gt;&lt;/related-urls&gt;&lt;/urls&gt;&lt;electronic-resource-num&gt;10.1177/0363546504270455&lt;/electronic-resource-num&gt;&lt;/record&gt;&lt;/Cite&gt;&lt;/EndNote&gt;</w:instrText>
      </w:r>
      <w:r w:rsidR="002D1C09" w:rsidRPr="005A13BA">
        <w:fldChar w:fldCharType="separate"/>
      </w:r>
      <w:r w:rsidR="006D64C7" w:rsidRPr="005A13BA">
        <w:rPr>
          <w:noProof/>
          <w:vertAlign w:val="superscript"/>
        </w:rPr>
        <w:t>39</w:t>
      </w:r>
      <w:r w:rsidR="002D1C09" w:rsidRPr="005A13BA">
        <w:fldChar w:fldCharType="end"/>
      </w:r>
      <w:r w:rsidR="002D1C09" w:rsidRPr="005A13BA">
        <w:t xml:space="preserve"> suggesting arm position will influence performance of a given task. T</w:t>
      </w:r>
      <w:r w:rsidR="00D06788" w:rsidRPr="005A13BA">
        <w:t>he position of the arms</w:t>
      </w:r>
      <w:r w:rsidR="00B84294" w:rsidRPr="005A13BA">
        <w:t xml:space="preserve"> </w:t>
      </w:r>
      <w:r w:rsidR="00B4115E" w:rsidRPr="005A13BA">
        <w:t xml:space="preserve">will influence </w:t>
      </w:r>
      <w:r w:rsidR="00B84294" w:rsidRPr="005A13BA">
        <w:t>the position of the overall centr</w:t>
      </w:r>
      <w:r w:rsidR="006D4088" w:rsidRPr="005A13BA">
        <w:t>e</w:t>
      </w:r>
      <w:r w:rsidR="00B84294" w:rsidRPr="005A13BA">
        <w:t xml:space="preserve"> of mass and lead to kinematic change</w:t>
      </w:r>
      <w:r w:rsidR="004F3331" w:rsidRPr="005A13BA">
        <w:t>s, especially in the trunk</w:t>
      </w:r>
      <w:r w:rsidR="002D1C09" w:rsidRPr="005A13BA">
        <w:t xml:space="preserve">, again making comparison between studies difficult if the position of the arms </w:t>
      </w:r>
      <w:r w:rsidR="002809FD" w:rsidRPr="005A13BA">
        <w:t xml:space="preserve">is </w:t>
      </w:r>
      <w:r w:rsidR="002D1C09" w:rsidRPr="005A13BA">
        <w:t>not standardised</w:t>
      </w:r>
      <w:r w:rsidR="00473DEA" w:rsidRPr="005A13BA">
        <w:t xml:space="preserve"> or consistent</w:t>
      </w:r>
      <w:r w:rsidR="00B84294" w:rsidRPr="005A13BA">
        <w:t>.</w:t>
      </w:r>
    </w:p>
    <w:p w14:paraId="5A9CA3BD" w14:textId="77777777" w:rsidR="00B84294" w:rsidRPr="005A13BA" w:rsidRDefault="00B84294" w:rsidP="004A4657">
      <w:pPr>
        <w:spacing w:after="0" w:line="360" w:lineRule="auto"/>
      </w:pPr>
    </w:p>
    <w:p w14:paraId="6EAAE56B" w14:textId="50DD742E" w:rsidR="00A8721F" w:rsidRPr="005A13BA" w:rsidRDefault="00A8721F" w:rsidP="004A4657">
      <w:pPr>
        <w:spacing w:after="0" w:line="360" w:lineRule="auto"/>
      </w:pPr>
      <w:r w:rsidRPr="005A13BA">
        <w:t>The majority of studies did</w:t>
      </w:r>
      <w:r w:rsidR="00A200AC" w:rsidRPr="005A13BA">
        <w:t xml:space="preserve"> standardize the squat depth with one study not specifying the depth</w:t>
      </w:r>
      <w:r w:rsidR="00905695" w:rsidRPr="005A13BA">
        <w:t>,</w:t>
      </w:r>
      <w:r w:rsidR="00473DEA" w:rsidRPr="005A13BA">
        <w:fldChar w:fldCharType="begin">
          <w:fldData xml:space="preserve">PEVuZE5vdGU+PENpdGU+PEF1dGhvcj5TdC1PbmdlPC9BdXRob3I+PFllYXI+MjAwNDwvWWVhcj48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</w:fldData>
        </w:fldChar>
      </w:r>
      <w:r w:rsidR="001E2DFB" w:rsidRPr="005A13BA">
        <w:instrText xml:space="preserve"> ADDIN EN.CITE </w:instrText>
      </w:r>
      <w:r w:rsidR="001E2DFB" w:rsidRPr="005A13BA">
        <w:fldChar w:fldCharType="begin">
          <w:fldData xml:space="preserve">PEVuZE5vdGU+PENpdGU+PEF1dGhvcj5TdC1PbmdlPC9BdXRob3I+PFllYXI+MjAwNDwvWWVhcj48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</w:fldData>
        </w:fldChar>
      </w:r>
      <w:r w:rsidR="001E2DFB" w:rsidRPr="005A13BA">
        <w:instrText xml:space="preserve"> ADDIN EN.CITE.DATA </w:instrText>
      </w:r>
      <w:r w:rsidR="001E2DFB" w:rsidRPr="005A13BA">
        <w:fldChar w:fldCharType="end"/>
      </w:r>
      <w:r w:rsidR="00473DEA" w:rsidRPr="005A13BA">
        <w:fldChar w:fldCharType="separate"/>
      </w:r>
      <w:r w:rsidR="001E2DFB" w:rsidRPr="005A13BA">
        <w:rPr>
          <w:noProof/>
          <w:vertAlign w:val="superscript"/>
        </w:rPr>
        <w:t>24</w:t>
      </w:r>
      <w:r w:rsidR="00473DEA" w:rsidRPr="005A13BA">
        <w:fldChar w:fldCharType="end"/>
      </w:r>
      <w:r w:rsidR="00A200AC" w:rsidRPr="005A13BA">
        <w:t xml:space="preserve"> and </w:t>
      </w:r>
      <w:r w:rsidR="004847B7" w:rsidRPr="005A13BA">
        <w:t xml:space="preserve">two studies </w:t>
      </w:r>
      <w:r w:rsidR="00A200AC" w:rsidRPr="005A13BA">
        <w:t xml:space="preserve">going to a maximum </w:t>
      </w:r>
      <w:r w:rsidR="004847B7" w:rsidRPr="005A13BA">
        <w:t>depth or self-selected end of range</w:t>
      </w:r>
      <w:r w:rsidR="00905695" w:rsidRPr="005A13BA">
        <w:t>.</w:t>
      </w:r>
      <w:r w:rsidR="00473DEA" w:rsidRPr="005A13BA">
        <w:fldChar w:fldCharType="begin">
          <w:fldData xml:space="preserve">PEVuZE5vdGU+PENpdGU+PEF1dGhvcj5LdmlzdDwvQXV0aG9yPjxZZWFyPjIwMDU8L1llYXI+PFJl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</w:fldData>
        </w:fldChar>
      </w:r>
      <w:r w:rsidR="00CF04EA" w:rsidRPr="005A13BA">
        <w:instrText xml:space="preserve"> ADDIN EN.CITE </w:instrText>
      </w:r>
      <w:r w:rsidR="00CF04EA" w:rsidRPr="005A13BA">
        <w:fldChar w:fldCharType="begin">
          <w:fldData xml:space="preserve">PEVuZE5vdGU+PENpdGU+PEF1dGhvcj5LdmlzdDwvQXV0aG9yPjxZZWFyPjIwMDU8L1llYXI+PFJl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</w:fldData>
        </w:fldChar>
      </w:r>
      <w:r w:rsidR="00CF04EA" w:rsidRPr="005A13BA">
        <w:instrText xml:space="preserve"> ADDIN EN.CITE.DATA </w:instrText>
      </w:r>
      <w:r w:rsidR="00CF04EA" w:rsidRPr="005A13BA">
        <w:fldChar w:fldCharType="end"/>
      </w:r>
      <w:r w:rsidR="00473DEA" w:rsidRPr="005A13BA">
        <w:fldChar w:fldCharType="separate"/>
      </w:r>
      <w:r w:rsidR="001E2DFB" w:rsidRPr="005A13BA">
        <w:rPr>
          <w:noProof/>
          <w:vertAlign w:val="superscript"/>
        </w:rPr>
        <w:t>22 23</w:t>
      </w:r>
      <w:r w:rsidR="00473DEA" w:rsidRPr="005A13BA">
        <w:fldChar w:fldCharType="end"/>
      </w:r>
      <w:r w:rsidR="00A200AC" w:rsidRPr="005A13BA">
        <w:t xml:space="preserve"> T</w:t>
      </w:r>
      <w:r w:rsidR="004F3331" w:rsidRPr="005A13BA">
        <w:t xml:space="preserve">he range of depth was extensive, </w:t>
      </w:r>
      <w:r w:rsidR="00A200AC" w:rsidRPr="005A13BA">
        <w:t xml:space="preserve">varying </w:t>
      </w:r>
      <w:r w:rsidR="00905695" w:rsidRPr="005A13BA">
        <w:t>from 45 degrees of knee flexion</w:t>
      </w:r>
      <w:r w:rsidR="00473DEA" w:rsidRPr="005A13BA">
        <w:fldChar w:fldCharType="begin">
          <w:fldData xml:space="preserve">PEVuZE5vdGU+PENpdGU+PEF1dGhvcj5MZXZpbmdlcjwvQXV0aG9yPjxZZWFyPjIwMDc8L1llYXI+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=
</w:fldData>
        </w:fldChar>
      </w:r>
      <w:r w:rsidR="001E2DFB" w:rsidRPr="005A13BA">
        <w:instrText xml:space="preserve"> ADDIN EN.CITE </w:instrText>
      </w:r>
      <w:r w:rsidR="001E2DFB" w:rsidRPr="005A13BA">
        <w:fldChar w:fldCharType="begin">
          <w:fldData xml:space="preserve">PEVuZE5vdGU+PENpdGU+PEF1dGhvcj5MZXZpbmdlcjwvQXV0aG9yPjxZZWFyPjIwMDc8L1llYXI+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=
</w:fldData>
        </w:fldChar>
      </w:r>
      <w:r w:rsidR="001E2DFB" w:rsidRPr="005A13BA">
        <w:instrText xml:space="preserve"> ADDIN EN.CITE.DATA </w:instrText>
      </w:r>
      <w:r w:rsidR="001E2DFB" w:rsidRPr="005A13BA">
        <w:fldChar w:fldCharType="end"/>
      </w:r>
      <w:r w:rsidR="00473DEA" w:rsidRPr="005A13BA">
        <w:fldChar w:fldCharType="separate"/>
      </w:r>
      <w:r w:rsidR="001E2DFB" w:rsidRPr="005A13BA">
        <w:rPr>
          <w:noProof/>
          <w:vertAlign w:val="superscript"/>
        </w:rPr>
        <w:t>13 17</w:t>
      </w:r>
      <w:r w:rsidR="00473DEA" w:rsidRPr="005A13BA">
        <w:fldChar w:fldCharType="end"/>
      </w:r>
      <w:r w:rsidR="00A200AC" w:rsidRPr="005A13BA">
        <w:t xml:space="preserve"> to 90 degrees of knee flexion</w:t>
      </w:r>
      <w:r w:rsidR="00905695" w:rsidRPr="005A13BA">
        <w:t>.</w:t>
      </w:r>
      <w:r w:rsidR="00473DEA" w:rsidRPr="005A13BA">
        <w:fldChar w:fldCharType="begin">
          <w:fldData xml:space="preserve">PEVuZE5vdGU+PENpdGU+PEF1dGhvcj5SYXRobGVmZjwvQXV0aG9yPjxZZWFyPjIwMTQ8L1llYXI+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==
</w:fldData>
        </w:fldChar>
      </w:r>
      <w:r w:rsidR="001E2DFB" w:rsidRPr="005A13BA">
        <w:instrText xml:space="preserve"> ADDIN EN.CITE </w:instrText>
      </w:r>
      <w:r w:rsidR="001E2DFB" w:rsidRPr="005A13BA">
        <w:fldChar w:fldCharType="begin">
          <w:fldData xml:space="preserve">PEVuZE5vdGU+PENpdGU+PEF1dGhvcj5SYXRobGVmZjwvQXV0aG9yPjxZZWFyPjIwMTQ8L1llYXI+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==
</w:fldData>
        </w:fldChar>
      </w:r>
      <w:r w:rsidR="001E2DFB" w:rsidRPr="005A13BA">
        <w:instrText xml:space="preserve"> ADDIN EN.CITE.DATA </w:instrText>
      </w:r>
      <w:r w:rsidR="001E2DFB" w:rsidRPr="005A13BA">
        <w:fldChar w:fldCharType="end"/>
      </w:r>
      <w:r w:rsidR="00473DEA" w:rsidRPr="005A13BA">
        <w:fldChar w:fldCharType="separate"/>
      </w:r>
      <w:r w:rsidR="001E2DFB" w:rsidRPr="005A13BA">
        <w:rPr>
          <w:noProof/>
          <w:vertAlign w:val="superscript"/>
        </w:rPr>
        <w:t>16</w:t>
      </w:r>
      <w:r w:rsidR="00473DEA" w:rsidRPr="005A13BA">
        <w:fldChar w:fldCharType="end"/>
      </w:r>
      <w:r w:rsidR="00A200AC" w:rsidRPr="005A13BA">
        <w:t xml:space="preserve"> </w:t>
      </w:r>
      <w:r w:rsidR="004F3331" w:rsidRPr="005A13BA">
        <w:t>Despite this variation</w:t>
      </w:r>
      <w:r w:rsidR="00A200AC" w:rsidRPr="005A13BA">
        <w:t xml:space="preserve"> between studies, b</w:t>
      </w:r>
      <w:r w:rsidR="00123527" w:rsidRPr="005A13BA">
        <w:t xml:space="preserve">ased </w:t>
      </w:r>
      <w:r w:rsidR="00A200AC" w:rsidRPr="005A13BA">
        <w:t>on an</w:t>
      </w:r>
      <w:r w:rsidR="00123527" w:rsidRPr="005A13BA">
        <w:t xml:space="preserve"> analysis of stepdown from different heights</w:t>
      </w:r>
      <w:r w:rsidR="00905695" w:rsidRPr="005A13BA">
        <w:t>,</w:t>
      </w:r>
      <w:r w:rsidR="00473DEA" w:rsidRPr="005A13BA">
        <w:fldChar w:fldCharType="begin"/>
      </w:r>
      <w:r w:rsidR="006D64C7" w:rsidRPr="005A13BA">
        <w:instrText xml:space="preserve"> ADDIN EN.CITE &lt;EndNote&gt;&lt;Cite&gt;&lt;Author&gt;Lewis&lt;/Author&gt;&lt;Year&gt;2015&lt;/Year&gt;&lt;RecNum&gt;8676&lt;/RecNum&gt;&lt;DisplayText&gt;&lt;style face="superscript"&gt;40&lt;/style&gt;&lt;/DisplayText&gt;&lt;record&gt;&lt;rec-number&gt;8676&lt;/rec-number&gt;&lt;foreign-keys&gt;&lt;key app="EN" db-id="f55vr0vzz05a5me2v215wes0zxw0td5fvf92" timestamp="1518014836"&gt;8676&lt;/key&gt;&lt;/foreign-keys&gt;&lt;ref-type name="Journal Article"&gt;17&lt;/ref-type&gt;&lt;contributors&gt;&lt;authors&gt;&lt;author&gt;Lewis, Cara L.&lt;/author&gt;&lt;author&gt;Foch, Eric&lt;/author&gt;&lt;author&gt;Luko, Marc M.&lt;/author&gt;&lt;author&gt;Loverro, Kari L.&lt;/author&gt;&lt;author&gt;Khuu, Anne&lt;/author&gt;&lt;/authors&gt;&lt;/contributors&gt;&lt;titles&gt;&lt;title&gt;Differences in Lower Extremity and Trunk Kinematics between Single Leg Squat and Step Down Tasks&lt;/title&gt;&lt;secondary-title&gt;PLOS ONE&lt;/secondary-title&gt;&lt;/titles&gt;&lt;periodical&gt;&lt;full-title&gt;PLoS One&lt;/full-title&gt;&lt;abbr-1&gt;PloS one&lt;/abbr-1&gt;&lt;/periodical&gt;&lt;pages&gt;e0126258&lt;/pages&gt;&lt;volume&gt;10&lt;/volume&gt;&lt;number&gt;5&lt;/number&gt;&lt;dates&gt;&lt;year&gt;2015&lt;/year&gt;&lt;/dates&gt;&lt;publisher&gt;Public Library of Science&lt;/publisher&gt;&lt;urls&gt;&lt;related-urls&gt;&lt;url&gt;https://doi.org/10.1371/journal.pone.0126258&lt;/url&gt;&lt;/related-urls&gt;&lt;/urls&gt;&lt;electronic-resource-num&gt;10.1371/journal.pone.0126258&lt;/electronic-resource-num&gt;&lt;/record&gt;&lt;/Cite&gt;&lt;/EndNote&gt;</w:instrText>
      </w:r>
      <w:r w:rsidR="00473DEA" w:rsidRPr="005A13BA">
        <w:fldChar w:fldCharType="separate"/>
      </w:r>
      <w:r w:rsidR="006D64C7" w:rsidRPr="005A13BA">
        <w:rPr>
          <w:noProof/>
          <w:vertAlign w:val="superscript"/>
        </w:rPr>
        <w:t>40</w:t>
      </w:r>
      <w:r w:rsidR="00473DEA" w:rsidRPr="005A13BA">
        <w:fldChar w:fldCharType="end"/>
      </w:r>
      <w:r w:rsidR="00123527" w:rsidRPr="005A13BA">
        <w:t xml:space="preserve"> it may be </w:t>
      </w:r>
      <w:r w:rsidR="00123527" w:rsidRPr="005A13BA">
        <w:lastRenderedPageBreak/>
        <w:t>more important to standardize the point at which the variables are measured.</w:t>
      </w:r>
      <w:r w:rsidR="004F3331" w:rsidRPr="005A13BA">
        <w:t xml:space="preserve"> In a</w:t>
      </w:r>
      <w:r w:rsidR="00B013C7" w:rsidRPr="005A13BA">
        <w:t xml:space="preserve"> repeated measures analysis, when the dependent variables were analysed at peak knee flexion, the</w:t>
      </w:r>
      <w:r w:rsidR="00F07ECA" w:rsidRPr="005A13BA">
        <w:t xml:space="preserve"> stepdown from a 16 cm step appears to use a different movement patt</w:t>
      </w:r>
      <w:r w:rsidR="00542703" w:rsidRPr="005A13BA">
        <w:t>ern than the stepdown from a 24</w:t>
      </w:r>
      <w:r w:rsidR="009F527A" w:rsidRPr="005A13BA">
        <w:t xml:space="preserve"> </w:t>
      </w:r>
      <w:r w:rsidR="00F07ECA" w:rsidRPr="005A13BA">
        <w:t>cm step.</w:t>
      </w:r>
      <w:r w:rsidR="00B013C7" w:rsidRPr="005A13BA">
        <w:t xml:space="preserve"> However, when analysed at 60 degrees of knee flexion, only trunk flexion </w:t>
      </w:r>
      <w:r w:rsidR="001048B7" w:rsidRPr="005A13BA">
        <w:t>was</w:t>
      </w:r>
      <w:r w:rsidR="00B013C7" w:rsidRPr="005A13BA">
        <w:t xml:space="preserve"> different between the tasks. Thus, if peak knee flexion </w:t>
      </w:r>
      <w:r w:rsidR="002F5CC9" w:rsidRPr="005A13BA">
        <w:t>may be</w:t>
      </w:r>
      <w:r w:rsidR="00B013C7" w:rsidRPr="005A13BA">
        <w:t xml:space="preserve"> different between groups, it may </w:t>
      </w:r>
      <w:r w:rsidR="007A6F77" w:rsidRPr="005A13BA">
        <w:t xml:space="preserve">also </w:t>
      </w:r>
      <w:r w:rsidR="00B013C7" w:rsidRPr="005A13BA">
        <w:t xml:space="preserve">be important to include </w:t>
      </w:r>
      <w:r w:rsidR="002F5CC9" w:rsidRPr="005A13BA">
        <w:t xml:space="preserve">a </w:t>
      </w:r>
      <w:r w:rsidR="00B013C7" w:rsidRPr="005A13BA">
        <w:t>standardi</w:t>
      </w:r>
      <w:r w:rsidR="00D10289" w:rsidRPr="005A13BA">
        <w:t>s</w:t>
      </w:r>
      <w:r w:rsidR="00B013C7" w:rsidRPr="005A13BA">
        <w:t xml:space="preserve">ed angle at which </w:t>
      </w:r>
      <w:r w:rsidR="004F3331" w:rsidRPr="005A13BA">
        <w:t>data are analy</w:t>
      </w:r>
      <w:r w:rsidR="00D10289" w:rsidRPr="005A13BA">
        <w:t>s</w:t>
      </w:r>
      <w:r w:rsidR="004F3331" w:rsidRPr="005A13BA">
        <w:t>ed</w:t>
      </w:r>
      <w:r w:rsidR="00B013C7" w:rsidRPr="005A13BA">
        <w:t xml:space="preserve">. </w:t>
      </w:r>
      <w:r w:rsidR="00A200AC" w:rsidRPr="005A13BA">
        <w:t xml:space="preserve">However, depending on the research question, peak angles throughout the movement may also be </w:t>
      </w:r>
      <w:r w:rsidR="004F3331" w:rsidRPr="005A13BA">
        <w:t>of interest</w:t>
      </w:r>
      <w:r w:rsidR="00905695" w:rsidRPr="005A13BA">
        <w:t>.</w:t>
      </w:r>
      <w:r w:rsidR="00B9187F" w:rsidRPr="005A13BA">
        <w:fldChar w:fldCharType="begin">
          <w:fldData xml:space="preserve">PEVuZE5vdGU+PENpdGU+PEF1dGhvcj5LdmlzdDwvQXV0aG9yPjxZZWFyPjIwMDU8L1llYXI+PFJl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</w:fldData>
        </w:fldChar>
      </w:r>
      <w:r w:rsidR="00CF04EA" w:rsidRPr="005A13BA">
        <w:instrText xml:space="preserve"> ADDIN EN.CITE </w:instrText>
      </w:r>
      <w:r w:rsidR="00CF04EA" w:rsidRPr="005A13BA">
        <w:fldChar w:fldCharType="begin">
          <w:fldData xml:space="preserve">PEVuZE5vdGU+PENpdGU+PEF1dGhvcj5LdmlzdDwvQXV0aG9yPjxZZWFyPjIwMDU8L1llYXI+PFJl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</w:fldData>
        </w:fldChar>
      </w:r>
      <w:r w:rsidR="00CF04EA" w:rsidRPr="005A13BA">
        <w:instrText xml:space="preserve"> ADDIN EN.CITE.DATA </w:instrText>
      </w:r>
      <w:r w:rsidR="00CF04EA" w:rsidRPr="005A13BA">
        <w:fldChar w:fldCharType="end"/>
      </w:r>
      <w:r w:rsidR="00B9187F" w:rsidRPr="005A13BA">
        <w:fldChar w:fldCharType="separate"/>
      </w:r>
      <w:r w:rsidR="001E2DFB" w:rsidRPr="005A13BA">
        <w:rPr>
          <w:noProof/>
          <w:vertAlign w:val="superscript"/>
        </w:rPr>
        <w:t>15 17 23</w:t>
      </w:r>
      <w:r w:rsidR="00B9187F" w:rsidRPr="005A13BA">
        <w:fldChar w:fldCharType="end"/>
      </w:r>
      <w:r w:rsidR="00A200AC" w:rsidRPr="005A13BA">
        <w:t xml:space="preserve"> </w:t>
      </w:r>
      <w:r w:rsidR="00845711" w:rsidRPr="005A13BA">
        <w:t>Another consideration is whether a peak angle is used or the change in the angle over a time frame (i.e. excursion). The use of excursion may obscure differences when there is an offset in the initial position that contributes to the difference</w:t>
      </w:r>
      <w:r w:rsidR="00EE687B" w:rsidRPr="005A13BA">
        <w:t xml:space="preserve"> in peak angles. This situation</w:t>
      </w:r>
      <w:r w:rsidR="00845711" w:rsidRPr="005A13BA">
        <w:t xml:space="preserve"> is noted in Willson et al</w:t>
      </w:r>
      <w:r w:rsidR="00B9187F" w:rsidRPr="005A13BA">
        <w:fldChar w:fldCharType="begin"/>
      </w:r>
      <w:r w:rsidR="001E2DFB" w:rsidRPr="005A13BA">
        <w:instrText xml:space="preserve"> ADDIN EN.CITE &lt;EndNote&gt;&lt;Cite ExcludeAuth="1"&gt;&lt;Author&gt;Willson&lt;/Author&gt;&lt;Year&gt;2008&lt;/Year&gt;&lt;RecNum&gt;6264&lt;/RecNum&gt;&lt;DisplayText&gt;&lt;style face="superscript"&gt;19&lt;/style&gt;&lt;/DisplayText&gt;&lt;record&gt;&lt;rec-number&gt;6264&lt;/rec-number&gt;&lt;foreign-keys&gt;&lt;key app="EN" db-id="f55vr0vzz05a5me2v215wes0zxw0td5fvf92" timestamp="1486725710"&gt;6264&lt;/key&gt;&lt;/foreign-keys&gt;&lt;ref-type name="Journal Article"&gt;17&lt;/ref-type&gt;&lt;contributors&gt;&lt;authors&gt;&lt;author&gt;Willson, John D.&lt;/author&gt;&lt;author&gt;Davis, Irene S.&lt;/author&gt;&lt;/authors&gt;&lt;/contributors&gt;&lt;titles&gt;&lt;title&gt;Lower extremity mechanics of females with and without patellofemoral pain across activities with progressively greater task demands&lt;/title&gt;&lt;secondary-title&gt;Clinical Biomechanics&lt;/secondary-title&gt;&lt;/titles&gt;&lt;periodical&gt;&lt;full-title&gt;Clinical Biomechanics&lt;/full-title&gt;&lt;/periodical&gt;&lt;pages&gt;203-211&lt;/pages&gt;&lt;volume&gt;23&lt;/volume&gt;&lt;number&gt;2&lt;/number&gt;&lt;keywords&gt;&lt;keyword&gt;*PATELLOFEMORAL joint -- Wounds &amp;amp; injuries&lt;/keyword&gt;&lt;keyword&gt;*PHYSIOLOGY&lt;/keyword&gt;&lt;keyword&gt;*LEG&lt;/keyword&gt;&lt;keyword&gt;*BIOMECHANICS&lt;/keyword&gt;&lt;keyword&gt;FEMALES&lt;/keyword&gt;&lt;keyword&gt;RESEARCH&lt;/keyword&gt;&lt;keyword&gt;Anterior knee pain&lt;/keyword&gt;&lt;keyword&gt;Jump&lt;/keyword&gt;&lt;keyword&gt;Kinematics&lt;/keyword&gt;&lt;keyword&gt;Kinetics&lt;/keyword&gt;&lt;keyword&gt;Running&lt;/keyword&gt;&lt;keyword&gt;Squat&lt;/keyword&gt;&lt;/keywords&gt;&lt;dates&gt;&lt;year&gt;2008&lt;/year&gt;&lt;/dates&gt;&lt;isbn&gt;02680033&lt;/isbn&gt;&lt;accession-num&gt;28769250&lt;/accession-num&gt;&lt;urls&gt;&lt;related-urls&gt;&lt;url&gt;http://search.ebscohost.com/login.aspx?direct=true&amp;amp;db=sph&amp;amp;AN=28769250&amp;amp;site=eds-live&lt;/url&gt;&lt;/related-urls&gt;&lt;/urls&gt;&lt;remote-database-name&gt;sph&lt;/remote-database-name&gt;&lt;remote-database-provider&gt;EBSCOhost&lt;/remote-database-provider&gt;&lt;/record&gt;&lt;/Cite&gt;&lt;/EndNote&gt;</w:instrText>
      </w:r>
      <w:r w:rsidR="00B9187F" w:rsidRPr="005A13BA">
        <w:fldChar w:fldCharType="separate"/>
      </w:r>
      <w:r w:rsidR="001E2DFB" w:rsidRPr="005A13BA">
        <w:rPr>
          <w:noProof/>
          <w:vertAlign w:val="superscript"/>
        </w:rPr>
        <w:t>19</w:t>
      </w:r>
      <w:r w:rsidR="00B9187F" w:rsidRPr="005A13BA">
        <w:fldChar w:fldCharType="end"/>
      </w:r>
      <w:r w:rsidR="00845711" w:rsidRPr="005A13BA">
        <w:t xml:space="preserve"> where differences in peak angles were noted, but not in excursions. </w:t>
      </w:r>
      <w:r w:rsidR="00B4115E" w:rsidRPr="005A13BA">
        <w:t xml:space="preserve">In addition, </w:t>
      </w:r>
      <w:r w:rsidR="006859DD" w:rsidRPr="005A13BA">
        <w:t xml:space="preserve">the </w:t>
      </w:r>
      <w:r w:rsidR="00B4115E" w:rsidRPr="005A13BA">
        <w:t xml:space="preserve">definition of ‘zero’ and </w:t>
      </w:r>
      <w:r w:rsidR="006859DD" w:rsidRPr="005A13BA">
        <w:t>its relation</w:t>
      </w:r>
      <w:r w:rsidR="00B4115E" w:rsidRPr="005A13BA">
        <w:t xml:space="preserve"> to a neutral joint position is important</w:t>
      </w:r>
      <w:r w:rsidR="006859DD" w:rsidRPr="005A13BA">
        <w:t xml:space="preserve"> to consider</w:t>
      </w:r>
      <w:r w:rsidR="00B4115E" w:rsidRPr="005A13BA">
        <w:t>. Differences in the definition of the neutral joint angle will influence the absolute angles reported, requiring a clear and consistent definition of the neutral angle to ensure comparisons between groups are valid.</w:t>
      </w:r>
    </w:p>
    <w:p w14:paraId="1EFB0C34" w14:textId="5E2790FC" w:rsidR="00051085" w:rsidRPr="005A13BA" w:rsidRDefault="00051085" w:rsidP="004A4657">
      <w:pPr>
        <w:spacing w:after="0" w:line="360" w:lineRule="auto"/>
      </w:pPr>
    </w:p>
    <w:p w14:paraId="208CB723" w14:textId="45DFB77D" w:rsidR="00DB5202" w:rsidRPr="005A13BA" w:rsidRDefault="00DB5202" w:rsidP="004A4657">
      <w:pPr>
        <w:spacing w:after="0" w:line="360" w:lineRule="auto"/>
      </w:pPr>
      <w:r w:rsidRPr="005A13BA">
        <w:t>The SLS is often used as</w:t>
      </w:r>
      <w:r w:rsidR="00891709" w:rsidRPr="005A13BA">
        <w:t xml:space="preserve"> </w:t>
      </w:r>
      <w:r w:rsidR="00570854" w:rsidRPr="005A13BA">
        <w:t>a</w:t>
      </w:r>
      <w:r w:rsidRPr="005A13BA">
        <w:t xml:space="preserve"> tool to assess movement due </w:t>
      </w:r>
      <w:r w:rsidR="00587668" w:rsidRPr="005A13BA">
        <w:t xml:space="preserve">to </w:t>
      </w:r>
      <w:r w:rsidRPr="005A13BA">
        <w:t>its perceived relationship to functional movement,</w:t>
      </w:r>
      <w:r w:rsidR="009F527A" w:rsidRPr="005A13BA">
        <w:t xml:space="preserve"> yet</w:t>
      </w:r>
      <w:r w:rsidRPr="005A13BA">
        <w:t xml:space="preserve"> </w:t>
      </w:r>
      <w:r w:rsidR="003E4D8D" w:rsidRPr="005A13BA">
        <w:t>the</w:t>
      </w:r>
      <w:r w:rsidRPr="005A13BA">
        <w:t xml:space="preserve"> relationship</w:t>
      </w:r>
      <w:r w:rsidR="003E4D8D" w:rsidRPr="005A13BA">
        <w:t xml:space="preserve"> between the SLS and more</w:t>
      </w:r>
      <w:r w:rsidRPr="005A13BA">
        <w:t xml:space="preserve"> dynamic sporting tasks</w:t>
      </w:r>
      <w:r w:rsidR="003E4D8D" w:rsidRPr="005A13BA">
        <w:t xml:space="preserve"> must be considered</w:t>
      </w:r>
      <w:r w:rsidRPr="005A13BA">
        <w:t>. The SLS is typically performed in a controlled manner</w:t>
      </w:r>
      <w:r w:rsidR="00105575" w:rsidRPr="005A13BA">
        <w:t xml:space="preserve"> in a bid to simulate activities of daily living, such as walking down stairs.</w:t>
      </w:r>
      <w:r w:rsidR="00352C4B" w:rsidRPr="005A13BA">
        <w:t xml:space="preserve"> </w:t>
      </w:r>
      <w:r w:rsidR="00CB7C99" w:rsidRPr="005A13BA">
        <w:t xml:space="preserve">However, it is the more dynamic movements seen in sports, for example, that may </w:t>
      </w:r>
      <w:r w:rsidR="001D5DC3" w:rsidRPr="005A13BA">
        <w:t>be</w:t>
      </w:r>
      <w:r w:rsidR="00CB7C99" w:rsidRPr="005A13BA">
        <w:t xml:space="preserve"> the likely causative factor for joint injury. </w:t>
      </w:r>
      <w:r w:rsidR="009E0D0E" w:rsidRPr="005A13BA">
        <w:t>T</w:t>
      </w:r>
      <w:r w:rsidR="00105575" w:rsidRPr="005A13BA">
        <w:t xml:space="preserve">he </w:t>
      </w:r>
      <w:r w:rsidR="009E0D0E" w:rsidRPr="005A13BA">
        <w:t xml:space="preserve">velocity </w:t>
      </w:r>
      <w:r w:rsidR="00105575" w:rsidRPr="005A13BA">
        <w:t>of the SLS influence</w:t>
      </w:r>
      <w:r w:rsidR="003E4D8D" w:rsidRPr="005A13BA">
        <w:t>s</w:t>
      </w:r>
      <w:r w:rsidR="00105575" w:rsidRPr="005A13BA">
        <w:t xml:space="preserve"> </w:t>
      </w:r>
      <w:r w:rsidR="006D64C7" w:rsidRPr="005A13BA">
        <w:t xml:space="preserve">the </w:t>
      </w:r>
      <w:r w:rsidR="009E0D0E" w:rsidRPr="005A13BA">
        <w:t>latency of hip muscle activation,</w:t>
      </w:r>
      <w:r w:rsidR="009E0D0E" w:rsidRPr="005A13BA">
        <w:fldChar w:fldCharType="begin"/>
      </w:r>
      <w:r w:rsidR="006D64C7" w:rsidRPr="005A13BA">
        <w:instrText xml:space="preserve"> ADDIN EN.CITE &lt;EndNote&gt;&lt;Cite&gt;&lt;Author&gt;Orozco-Chavez&lt;/Author&gt;&lt;Year&gt;2018&lt;/Year&gt;&lt;RecNum&gt;13696&lt;/RecNum&gt;&lt;DisplayText&gt;&lt;style face="superscript"&gt;41&lt;/style&gt;&lt;/DisplayText&gt;&lt;record&gt;&lt;rec-number&gt;13696&lt;/rec-number&gt;&lt;foreign-keys&gt;&lt;key app="EN" db-id="f55vr0vzz05a5me2v215wes0zxw0td5fvf92" timestamp="1541504832"&gt;13696&lt;/key&gt;&lt;/foreign-keys&gt;&lt;ref-type name="Journal Article"&gt;17&lt;/ref-type&gt;&lt;contributors&gt;&lt;authors&gt;&lt;author&gt;Orozco-Chavez, Ignacio&lt;/author&gt;&lt;author&gt;Mendez-Rebolledo, Guillermo&lt;/author&gt;&lt;/authors&gt;&lt;/contributors&gt;&lt;titles&gt;&lt;title&gt;Effect of squatting velocity on hip muscle latency in women with patellofemoral pain syndrome&lt;/title&gt;&lt;secondary-title&gt;Journal of physical therapy science&lt;/secondary-title&gt;&lt;/titles&gt;&lt;periodical&gt;&lt;full-title&gt;J Phys Ther Sci&lt;/full-title&gt;&lt;abbr-1&gt;Journal of physical therapy science&lt;/abbr-1&gt;&lt;/periodical&gt;&lt;pages&gt;381-386&lt;/pages&gt;&lt;volume&gt;30&lt;/volume&gt;&lt;number&gt;3&lt;/number&gt;&lt;edition&gt;03/02&lt;/edition&gt;&lt;dates&gt;&lt;year&gt;2018&lt;/year&gt;&lt;/dates&gt;&lt;publisher&gt;The Society of Physical Therapy Science&lt;/publisher&gt;&lt;isbn&gt;0915-5287&amp;#xD;2187-5626&lt;/isbn&gt;&lt;accession-num&gt;29581655&lt;/accession-num&gt;&lt;urls&gt;&lt;related-urls&gt;&lt;url&gt;https://www.ncbi.nlm.nih.gov/pubmed/29581655&lt;/url&gt;&lt;url&gt;https://www.ncbi.nlm.nih.gov/pmc/PMC5857442/&lt;/url&gt;&lt;/related-urls&gt;&lt;/urls&gt;&lt;electronic-resource-num&gt;10.1589/jpts.30.381&lt;/electronic-resource-num&gt;&lt;remote-database-name&gt;PubMed&lt;/remote-database-name&gt;&lt;/record&gt;&lt;/Cite&gt;&lt;/EndNote&gt;</w:instrText>
      </w:r>
      <w:r w:rsidR="009E0D0E" w:rsidRPr="005A13BA">
        <w:fldChar w:fldCharType="separate"/>
      </w:r>
      <w:r w:rsidR="006D64C7" w:rsidRPr="005A13BA">
        <w:rPr>
          <w:noProof/>
          <w:vertAlign w:val="superscript"/>
        </w:rPr>
        <w:t>41</w:t>
      </w:r>
      <w:r w:rsidR="009E0D0E" w:rsidRPr="005A13BA">
        <w:fldChar w:fldCharType="end"/>
      </w:r>
      <w:r w:rsidR="009E0D0E" w:rsidRPr="005A13BA">
        <w:t xml:space="preserve"> and may have subsequent effects on lower limb kinematics and kinetics. </w:t>
      </w:r>
      <w:r w:rsidR="00CB7C99" w:rsidRPr="005A13BA">
        <w:t xml:space="preserve">Therefore, the slow velocity in which the SLS is performed will not produce the same demands on the </w:t>
      </w:r>
      <w:r w:rsidR="0018209E" w:rsidRPr="005A13BA">
        <w:t>musculoskeletal</w:t>
      </w:r>
      <w:r w:rsidR="00CB7C99" w:rsidRPr="005A13BA">
        <w:t xml:space="preserve"> system of the lower limb</w:t>
      </w:r>
      <w:r w:rsidR="009F527A" w:rsidRPr="005A13BA">
        <w:t xml:space="preserve"> as a faster dynamic task</w:t>
      </w:r>
      <w:r w:rsidR="00CB7C99" w:rsidRPr="005A13BA">
        <w:t xml:space="preserve">. </w:t>
      </w:r>
      <w:r w:rsidR="003E4D8D" w:rsidRPr="005A13BA">
        <w:t>O</w:t>
      </w:r>
      <w:r w:rsidR="00352C4B" w:rsidRPr="005A13BA">
        <w:t xml:space="preserve">f the studies reported in this review only two standardised the </w:t>
      </w:r>
      <w:r w:rsidR="009E0D0E" w:rsidRPr="005A13BA">
        <w:t xml:space="preserve">velocity </w:t>
      </w:r>
      <w:r w:rsidR="00352C4B" w:rsidRPr="005A13BA">
        <w:t xml:space="preserve">of </w:t>
      </w:r>
      <w:r w:rsidR="009E0D0E" w:rsidRPr="005A13BA">
        <w:t>performing the SLS.</w:t>
      </w:r>
      <w:r w:rsidR="009E0D0E" w:rsidRPr="005A13BA">
        <w:fldChar w:fldCharType="begin">
          <w:fldData xml:space="preserve">PEVuZE5vdGU+PENpdGU+PEF1dGhvcj5OYWthZ2F3YTwvQXV0aG9yPjxZZWFyPjIwMTI8L1llYXI+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</w:fldData>
        </w:fldChar>
      </w:r>
      <w:r w:rsidR="009E0D0E" w:rsidRPr="005A13BA">
        <w:instrText xml:space="preserve"> ADDIN EN.CITE </w:instrText>
      </w:r>
      <w:r w:rsidR="009E0D0E" w:rsidRPr="005A13BA">
        <w:fldChar w:fldCharType="begin">
          <w:fldData xml:space="preserve">PEVuZE5vdGU+PENpdGU+PEF1dGhvcj5OYWthZ2F3YTwvQXV0aG9yPjxZZWFyPjIwMTI8L1llYXI+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</w:fldData>
        </w:fldChar>
      </w:r>
      <w:r w:rsidR="009E0D0E" w:rsidRPr="005A13BA">
        <w:instrText xml:space="preserve"> ADDIN EN.CITE.DATA </w:instrText>
      </w:r>
      <w:r w:rsidR="009E0D0E" w:rsidRPr="005A13BA">
        <w:fldChar w:fldCharType="end"/>
      </w:r>
      <w:r w:rsidR="009E0D0E" w:rsidRPr="005A13BA">
        <w:fldChar w:fldCharType="separate"/>
      </w:r>
      <w:r w:rsidR="009E0D0E" w:rsidRPr="005A13BA">
        <w:rPr>
          <w:noProof/>
          <w:vertAlign w:val="superscript"/>
        </w:rPr>
        <w:t>14 15</w:t>
      </w:r>
      <w:r w:rsidR="009E0D0E" w:rsidRPr="005A13BA">
        <w:fldChar w:fldCharType="end"/>
      </w:r>
      <w:r w:rsidR="002F3F50" w:rsidRPr="005A13BA">
        <w:t xml:space="preserve"> Although the SLS has </w:t>
      </w:r>
      <w:r w:rsidR="006D64C7" w:rsidRPr="005A13BA">
        <w:t xml:space="preserve">been </w:t>
      </w:r>
      <w:r w:rsidR="002F3F50" w:rsidRPr="005A13BA">
        <w:t>shown to be related to pathology and injury,</w:t>
      </w:r>
      <w:r w:rsidR="001F7F90" w:rsidRPr="005A13BA">
        <w:fldChar w:fldCharType="begin"/>
      </w:r>
      <w:r w:rsidR="006D64C7" w:rsidRPr="005A13BA">
        <w:instrText xml:space="preserve"> ADDIN EN.CITE &lt;EndNote&gt;&lt;Cite&gt;&lt;Author&gt;Kivlan&lt;/Author&gt;&lt;Year&gt;2012&lt;/Year&gt;&lt;RecNum&gt;13700&lt;/RecNum&gt;&lt;DisplayText&gt;&lt;style face="superscript"&gt;42&lt;/style&gt;&lt;/DisplayText&gt;&lt;record&gt;&lt;rec-number&gt;13700&lt;/rec-number&gt;&lt;foreign-keys&gt;&lt;key app="EN" db-id="f55vr0vzz05a5me2v215wes0zxw0td5fvf92" timestamp="1541588100"&gt;13700&lt;/key&gt;&lt;/foreign-keys&gt;&lt;ref-type name="Journal Article"&gt;17&lt;/ref-type&gt;&lt;contributors&gt;&lt;authors&gt;&lt;author&gt;Kivlan, B. R.&lt;/author&gt;&lt;author&gt;Martin, R. L.&lt;/author&gt;&lt;/authors&gt;&lt;/contributors&gt;&lt;titles&gt;&lt;title&gt;Functional performance testing of the hip in athletes: a systematic review for reliability and validity&lt;/title&gt;&lt;secondary-title&gt;Int J Sports Phys Ther&lt;/secondary-title&gt;&lt;alt-title&gt;International journal of sports physical therapy&lt;/alt-title&gt;&lt;/titles&gt;&lt;periodical&gt;&lt;full-title&gt;Int J Sports Phys Ther&lt;/full-title&gt;&lt;abbr-1&gt;International journal of sports physical therapy&lt;/abbr-1&gt;&lt;/periodical&gt;&lt;alt-periodical&gt;&lt;full-title&gt;Int J Sports Phys Ther&lt;/full-title&gt;&lt;abbr-1&gt;International journal of sports physical therapy&lt;/abbr-1&gt;&lt;/alt-periodical&gt;&lt;pages&gt;402-12&lt;/pages&gt;&lt;volume&gt;7&lt;/volume&gt;&lt;number&gt;4&lt;/number&gt;&lt;edition&gt;2012/08/16&lt;/edition&gt;&lt;keywords&gt;&lt;keyword&gt;Functional Testing&lt;/keyword&gt;&lt;keyword&gt;hip&lt;/keyword&gt;&lt;keyword&gt;reliability&lt;/keyword&gt;&lt;keyword&gt;validity&lt;/keyword&gt;&lt;/keywords&gt;&lt;dates&gt;&lt;year&gt;2012&lt;/year&gt;&lt;pub-dates&gt;&lt;date&gt;Aug&lt;/date&gt;&lt;/pub-dates&gt;&lt;/dates&gt;&lt;isbn&gt;2159-2896&lt;/isbn&gt;&lt;accession-num&gt;22893860&lt;/accession-num&gt;&lt;urls&gt;&lt;/urls&gt;&lt;custom2&gt;PMC3414072&lt;/custom2&gt;&lt;remote-database-provider&gt;NLM&lt;/remote-database-provider&gt;&lt;language&gt;eng&lt;/language&gt;&lt;/record&gt;&lt;/Cite&gt;&lt;/EndNote&gt;</w:instrText>
      </w:r>
      <w:r w:rsidR="001F7F90" w:rsidRPr="005A13BA">
        <w:fldChar w:fldCharType="separate"/>
      </w:r>
      <w:r w:rsidR="006D64C7" w:rsidRPr="005A13BA">
        <w:rPr>
          <w:noProof/>
          <w:vertAlign w:val="superscript"/>
        </w:rPr>
        <w:t>42</w:t>
      </w:r>
      <w:r w:rsidR="001F7F90" w:rsidRPr="005A13BA">
        <w:fldChar w:fldCharType="end"/>
      </w:r>
      <w:r w:rsidR="002F3F50" w:rsidRPr="005A13BA">
        <w:t xml:space="preserve"> which suggests a relationship </w:t>
      </w:r>
      <w:r w:rsidR="006D64C7" w:rsidRPr="005A13BA">
        <w:t xml:space="preserve">between </w:t>
      </w:r>
      <w:r w:rsidR="002F3F50" w:rsidRPr="005A13BA">
        <w:t xml:space="preserve">SLS performance and functional movement, evidence on a direct comparison is limited. </w:t>
      </w:r>
      <w:r w:rsidR="009F527A" w:rsidRPr="005A13BA">
        <w:t>Movement patterns during t</w:t>
      </w:r>
      <w:r w:rsidR="002F3F50" w:rsidRPr="005A13BA">
        <w:t xml:space="preserve">he SLS </w:t>
      </w:r>
      <w:r w:rsidR="009F527A" w:rsidRPr="005A13BA">
        <w:t>are</w:t>
      </w:r>
      <w:r w:rsidR="002F3F50" w:rsidRPr="005A13BA">
        <w:t xml:space="preserve"> relate</w:t>
      </w:r>
      <w:r w:rsidR="009F527A" w:rsidRPr="005A13BA">
        <w:t>d</w:t>
      </w:r>
      <w:r w:rsidR="002F3F50" w:rsidRPr="005A13BA">
        <w:t xml:space="preserve"> to</w:t>
      </w:r>
      <w:r w:rsidR="009F527A" w:rsidRPr="005A13BA">
        <w:t xml:space="preserve"> observed patterns during</w:t>
      </w:r>
      <w:r w:rsidR="001D5DC3" w:rsidRPr="005A13BA">
        <w:t xml:space="preserve"> single leg landing</w:t>
      </w:r>
      <w:r w:rsidR="00E3655B" w:rsidRPr="005A13BA">
        <w:fldChar w:fldCharType="begin">
          <w:fldData xml:space="preserve">PEVuZE5vdGU+PENpdGU+PEF1dGhvcj5NdW5ybzwvQXV0aG9yPjxZZWFyPjIwMTc8L1llYXI+PFJl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=
</w:fldData>
        </w:fldChar>
      </w:r>
      <w:r w:rsidR="006D64C7" w:rsidRPr="005A13BA">
        <w:instrText xml:space="preserve"> ADDIN EN.CITE </w:instrText>
      </w:r>
      <w:r w:rsidR="006D64C7" w:rsidRPr="005A13BA">
        <w:fldChar w:fldCharType="begin">
          <w:fldData xml:space="preserve">PEVuZE5vdGU+PENpdGU+PEF1dGhvcj5NdW5ybzwvQXV0aG9yPjxZZWFyPjIwMTc8L1llYXI+PFJl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=
</w:fldData>
        </w:fldChar>
      </w:r>
      <w:r w:rsidR="006D64C7" w:rsidRPr="005A13BA">
        <w:instrText xml:space="preserve"> ADDIN EN.CITE.DATA </w:instrText>
      </w:r>
      <w:r w:rsidR="006D64C7" w:rsidRPr="005A13BA">
        <w:fldChar w:fldCharType="end"/>
      </w:r>
      <w:r w:rsidR="00E3655B" w:rsidRPr="005A13BA">
        <w:fldChar w:fldCharType="separate"/>
      </w:r>
      <w:r w:rsidR="006D64C7" w:rsidRPr="005A13BA">
        <w:rPr>
          <w:noProof/>
          <w:vertAlign w:val="superscript"/>
        </w:rPr>
        <w:t>43</w:t>
      </w:r>
      <w:r w:rsidR="00E3655B" w:rsidRPr="005A13BA">
        <w:fldChar w:fldCharType="end"/>
      </w:r>
      <w:r w:rsidR="00587668" w:rsidRPr="005A13BA">
        <w:t xml:space="preserve"> </w:t>
      </w:r>
      <w:r w:rsidR="001D5DC3" w:rsidRPr="005A13BA">
        <w:t>and bilateral</w:t>
      </w:r>
      <w:r w:rsidR="002F3F50" w:rsidRPr="005A13BA">
        <w:t xml:space="preserve"> drop jump </w:t>
      </w:r>
      <w:r w:rsidR="009F527A" w:rsidRPr="005A13BA">
        <w:t>tasks</w:t>
      </w:r>
      <w:r w:rsidR="006D7DC7" w:rsidRPr="005A13BA">
        <w:t>,</w:t>
      </w:r>
      <w:r w:rsidR="006D7DC7" w:rsidRPr="005A13BA">
        <w:fldChar w:fldCharType="begin">
          <w:fldData xml:space="preserve">PEVuZE5vdGU+PENpdGU+PEF1dGhvcj5VZ2FsZGU8L0F1dGhvcj48WWVhcj4yMDE1PC9ZZWFyPjxS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</w:fldData>
        </w:fldChar>
      </w:r>
      <w:r w:rsidR="006D64C7" w:rsidRPr="005A13BA">
        <w:instrText xml:space="preserve"> ADDIN EN.CITE </w:instrText>
      </w:r>
      <w:r w:rsidR="006D64C7" w:rsidRPr="005A13BA">
        <w:fldChar w:fldCharType="begin">
          <w:fldData xml:space="preserve">PEVuZE5vdGU+PENpdGU+PEF1dGhvcj5VZ2FsZGU8L0F1dGhvcj48WWVhcj4yMDE1PC9ZZWFyPjxS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</w:fldData>
        </w:fldChar>
      </w:r>
      <w:r w:rsidR="006D64C7" w:rsidRPr="005A13BA">
        <w:instrText xml:space="preserve"> ADDIN EN.CITE.DATA </w:instrText>
      </w:r>
      <w:r w:rsidR="006D64C7" w:rsidRPr="005A13BA">
        <w:fldChar w:fldCharType="end"/>
      </w:r>
      <w:r w:rsidR="006D7DC7" w:rsidRPr="005A13BA">
        <w:fldChar w:fldCharType="separate"/>
      </w:r>
      <w:r w:rsidR="006D64C7" w:rsidRPr="005A13BA">
        <w:rPr>
          <w:noProof/>
          <w:vertAlign w:val="superscript"/>
        </w:rPr>
        <w:t>43 44</w:t>
      </w:r>
      <w:r w:rsidR="006D7DC7" w:rsidRPr="005A13BA">
        <w:fldChar w:fldCharType="end"/>
      </w:r>
      <w:r w:rsidR="006D7DC7" w:rsidRPr="005A13BA">
        <w:t xml:space="preserve"> but further research is needed to establish the relationship between SLS and dynamic performance. With the development of inertial measurement </w:t>
      </w:r>
      <w:r w:rsidR="00FD36D1" w:rsidRPr="005A13BA">
        <w:t>units</w:t>
      </w:r>
      <w:r w:rsidR="006D7DC7" w:rsidRPr="005A13BA">
        <w:t xml:space="preserve"> the possibility of establishing kinematic relationships and specific clinical measures such as the SLS can be established.</w:t>
      </w:r>
    </w:p>
    <w:p w14:paraId="75C0B0A8" w14:textId="77777777" w:rsidR="00DB5202" w:rsidRPr="005A13BA" w:rsidRDefault="00DB5202" w:rsidP="004A4657">
      <w:pPr>
        <w:spacing w:after="0" w:line="360" w:lineRule="auto"/>
      </w:pPr>
    </w:p>
    <w:p w14:paraId="04CC2DAB" w14:textId="728AE93F" w:rsidR="00051085" w:rsidRPr="005A13BA" w:rsidRDefault="00051085" w:rsidP="004A4657">
      <w:pPr>
        <w:spacing w:after="0" w:line="360" w:lineRule="auto"/>
      </w:pPr>
      <w:r w:rsidRPr="005A13BA">
        <w:t xml:space="preserve">The current systematic review </w:t>
      </w:r>
      <w:r w:rsidR="0019353A" w:rsidRPr="005A13BA">
        <w:t xml:space="preserve">had a number of limitations. The review was not constrained to a single type of pathology; therefore, it was not possible to combine the results and perform a meta-analysis </w:t>
      </w:r>
      <w:r w:rsidR="006D64C7" w:rsidRPr="005A13BA">
        <w:t>to</w:t>
      </w:r>
      <w:r w:rsidR="0019353A" w:rsidRPr="005A13BA">
        <w:t xml:space="preserve"> determine possible effect sizes for the discriminatory power of the biomechanical </w:t>
      </w:r>
      <w:r w:rsidR="0019353A" w:rsidRPr="005A13BA">
        <w:lastRenderedPageBreak/>
        <w:t xml:space="preserve">outcome parameters. The choice </w:t>
      </w:r>
      <w:r w:rsidR="00262DF4" w:rsidRPr="005A13BA">
        <w:t>of n</w:t>
      </w:r>
      <w:r w:rsidR="0019353A" w:rsidRPr="005A13BA">
        <w:t>ot constrain</w:t>
      </w:r>
      <w:r w:rsidR="00262DF4" w:rsidRPr="005A13BA">
        <w:t>ing</w:t>
      </w:r>
      <w:r w:rsidR="0019353A" w:rsidRPr="005A13BA">
        <w:t xml:space="preserve"> the type of pathology was </w:t>
      </w:r>
      <w:r w:rsidR="00262DF4" w:rsidRPr="005A13BA">
        <w:t>made,</w:t>
      </w:r>
      <w:r w:rsidR="0019353A" w:rsidRPr="005A13BA">
        <w:t xml:space="preserve"> as it was not known prior to undertaking the study which pathologies are assessed using a single leg s</w:t>
      </w:r>
      <w:r w:rsidR="00EE687B" w:rsidRPr="005A13BA">
        <w:t>quat movement</w:t>
      </w:r>
      <w:r w:rsidR="00262DF4" w:rsidRPr="005A13BA">
        <w:t xml:space="preserve">. The current review was also limited </w:t>
      </w:r>
      <w:r w:rsidR="006D64C7" w:rsidRPr="005A13BA">
        <w:t xml:space="preserve">to </w:t>
      </w:r>
      <w:r w:rsidR="00262DF4" w:rsidRPr="005A13BA">
        <w:t>only including cross-sectional studies that compared a pathological to non-pathological group. To determine the biomechanical measures that are indicative of alterations in movement a review of studies that have examined changes in biomechanical parameters during the single leg squat following an intervention would be needed.</w:t>
      </w:r>
    </w:p>
    <w:p w14:paraId="4C9ACA3A" w14:textId="77777777" w:rsidR="009B46A3" w:rsidRPr="005A13BA" w:rsidRDefault="009B46A3" w:rsidP="00C6184F">
      <w:pPr>
        <w:spacing w:after="0" w:line="360" w:lineRule="auto"/>
      </w:pPr>
    </w:p>
    <w:p w14:paraId="35A9B31F" w14:textId="54F308AD" w:rsidR="0060051E" w:rsidRPr="005A13BA" w:rsidRDefault="009B46A3" w:rsidP="00C6184F">
      <w:pPr>
        <w:spacing w:after="0" w:line="360" w:lineRule="auto"/>
      </w:pPr>
      <w:r w:rsidRPr="005A13BA">
        <w:t xml:space="preserve">A number of </w:t>
      </w:r>
      <w:r w:rsidR="0060051E" w:rsidRPr="005A13BA">
        <w:t xml:space="preserve">research and clinical </w:t>
      </w:r>
      <w:r w:rsidRPr="005A13BA">
        <w:t xml:space="preserve">recommendations can be stated as a result of this review. Firstly, it is important to standardise </w:t>
      </w:r>
      <w:r w:rsidR="001D5DC3" w:rsidRPr="005A13BA">
        <w:t xml:space="preserve">and report </w:t>
      </w:r>
      <w:r w:rsidRPr="005A13BA">
        <w:t>the position of the unsupported leg and arm</w:t>
      </w:r>
      <w:r w:rsidR="001D5DC3" w:rsidRPr="005A13BA">
        <w:t>s</w:t>
      </w:r>
      <w:r w:rsidRPr="005A13BA">
        <w:t xml:space="preserve"> during the SLS as differing positions can alter the kinematic profile when performing the movement. </w:t>
      </w:r>
      <w:r w:rsidR="0018426D" w:rsidRPr="005A13BA">
        <w:t>Recommendations on the position to adopt include placing the unsupported leg behind with the knee flexed to 90</w:t>
      </w:r>
      <w:r w:rsidR="0018426D" w:rsidRPr="005A13BA">
        <w:rPr>
          <w:rFonts w:ascii="Arial" w:hAnsi="Arial" w:cs="Arial"/>
        </w:rPr>
        <w:t>°</w:t>
      </w:r>
      <w:r w:rsidR="0018426D" w:rsidRPr="005A13BA">
        <w:t xml:space="preserve">, </w:t>
      </w:r>
      <w:r w:rsidR="009F527A" w:rsidRPr="005A13BA">
        <w:t xml:space="preserve">and </w:t>
      </w:r>
      <w:r w:rsidR="0018426D" w:rsidRPr="005A13BA">
        <w:t xml:space="preserve">arms across the chest. </w:t>
      </w:r>
      <w:r w:rsidR="00794C1F" w:rsidRPr="005A13BA">
        <w:t xml:space="preserve"> To account for the differences in depth of squat employed in studies, it would be </w:t>
      </w:r>
      <w:r w:rsidR="0060051E" w:rsidRPr="005A13BA">
        <w:t xml:space="preserve">beneficial </w:t>
      </w:r>
      <w:r w:rsidR="00794C1F" w:rsidRPr="005A13BA">
        <w:t xml:space="preserve">to report parameters at different levels of knee flexion during the SLS. </w:t>
      </w:r>
      <w:r w:rsidR="0060051E" w:rsidRPr="005A13BA">
        <w:t xml:space="preserve">This would allow a comparison of studies irrespective of the depth of squat. </w:t>
      </w:r>
      <w:r w:rsidR="00911AAC" w:rsidRPr="005A13BA">
        <w:t xml:space="preserve">Many studies only reported kinematics of a single joint, however, the relationship between kinematics and pathology are likely to </w:t>
      </w:r>
      <w:r w:rsidR="00601F58" w:rsidRPr="005A13BA">
        <w:t xml:space="preserve">be </w:t>
      </w:r>
      <w:r w:rsidR="00911AAC" w:rsidRPr="005A13BA">
        <w:t xml:space="preserve">multifactorial and therefore it is important to consider the entire kinetic chain. </w:t>
      </w:r>
      <w:r w:rsidR="00EE20C3" w:rsidRPr="005A13BA">
        <w:t xml:space="preserve">These data should be presented in the </w:t>
      </w:r>
      <w:r w:rsidR="00531146" w:rsidRPr="005A13BA">
        <w:t>paper</w:t>
      </w:r>
      <w:r w:rsidR="00EE20C3" w:rsidRPr="005A13BA">
        <w:t xml:space="preserve">, or as an appendix or supplementary material as appropriate. In addition, many biomechanics laboratories are equipped with force platforms but very few </w:t>
      </w:r>
      <w:r w:rsidR="00531146" w:rsidRPr="005A13BA">
        <w:t>studies</w:t>
      </w:r>
      <w:r w:rsidR="00EE20C3" w:rsidRPr="005A13BA">
        <w:t xml:space="preserve"> report kinetic findings on the SLS. It is suggested that kinetic data should be considered in future reporting. Due to the known differences in kinematic parameters when performing the SLS the inclusion of sex as a covariate must be considered in future studies.</w:t>
      </w:r>
      <w:r w:rsidR="005A48A4" w:rsidRPr="005A13BA">
        <w:t xml:space="preserve"> Clinical recommendations </w:t>
      </w:r>
      <w:r w:rsidR="005A48A4" w:rsidRPr="005A13BA">
        <w:rPr>
          <w:strike/>
        </w:rPr>
        <w:t>again</w:t>
      </w:r>
      <w:r w:rsidR="005A48A4" w:rsidRPr="005A13BA">
        <w:t xml:space="preserve"> must be circumspect, however, the clinician should consider the following points when using the SLS as a tool to assess a patient. Frontal plane motion appears </w:t>
      </w:r>
      <w:r w:rsidR="00601F58" w:rsidRPr="005A13BA">
        <w:t xml:space="preserve">to </w:t>
      </w:r>
      <w:r w:rsidR="005A48A4" w:rsidRPr="005A13BA">
        <w:t xml:space="preserve">be the most important factor related to </w:t>
      </w:r>
      <w:r w:rsidR="0018426D" w:rsidRPr="005A13BA">
        <w:t xml:space="preserve">patellofemoral pain in females </w:t>
      </w:r>
      <w:r w:rsidR="005A48A4" w:rsidRPr="005A13BA">
        <w:t>and should be the focus of the assessment</w:t>
      </w:r>
      <w:r w:rsidR="00531146" w:rsidRPr="005A13BA">
        <w:t>;</w:t>
      </w:r>
      <w:r w:rsidR="005A48A4" w:rsidRPr="005A13BA">
        <w:t xml:space="preserve"> consistency in the position of the unsupported </w:t>
      </w:r>
      <w:r w:rsidR="001B065E" w:rsidRPr="005A13BA">
        <w:t xml:space="preserve">leg </w:t>
      </w:r>
      <w:r w:rsidR="005A48A4" w:rsidRPr="005A13BA">
        <w:t>and arms should be employed</w:t>
      </w:r>
      <w:r w:rsidR="00531146" w:rsidRPr="005A13BA">
        <w:t xml:space="preserve">; </w:t>
      </w:r>
      <w:r w:rsidR="005A48A4" w:rsidRPr="005A13BA">
        <w:t xml:space="preserve">and </w:t>
      </w:r>
      <w:r w:rsidR="00531146" w:rsidRPr="005A13BA">
        <w:t xml:space="preserve">it should be </w:t>
      </w:r>
      <w:r w:rsidR="005A48A4" w:rsidRPr="005A13BA">
        <w:t>consider</w:t>
      </w:r>
      <w:r w:rsidR="00531146" w:rsidRPr="005A13BA">
        <w:t>ed</w:t>
      </w:r>
      <w:r w:rsidR="005A48A4" w:rsidRPr="005A13BA">
        <w:t xml:space="preserve"> that males and females may perform the movement differently irrespective of pathology.</w:t>
      </w:r>
    </w:p>
    <w:p w14:paraId="2C7A4AE6" w14:textId="77777777" w:rsidR="00C6184F" w:rsidRPr="005A13BA" w:rsidRDefault="00C6184F" w:rsidP="004A4657">
      <w:pPr>
        <w:spacing w:after="0" w:line="360" w:lineRule="auto"/>
        <w:rPr>
          <w:b/>
        </w:rPr>
      </w:pPr>
    </w:p>
    <w:p w14:paraId="7BB9F58C" w14:textId="2E4DDF8C" w:rsidR="00542703" w:rsidRPr="005A13BA" w:rsidRDefault="001E2DFB" w:rsidP="00432A84">
      <w:pPr>
        <w:spacing w:after="0" w:line="360" w:lineRule="auto"/>
        <w:jc w:val="center"/>
        <w:rPr>
          <w:b/>
          <w:u w:val="single"/>
        </w:rPr>
      </w:pPr>
      <w:r w:rsidRPr="005A13BA">
        <w:rPr>
          <w:b/>
          <w:u w:val="single"/>
        </w:rPr>
        <w:t>CONCLUSION</w:t>
      </w:r>
    </w:p>
    <w:p w14:paraId="1274AC08" w14:textId="088582B3" w:rsidR="0070542A" w:rsidRPr="005A13BA" w:rsidRDefault="00806CB5" w:rsidP="004A4657">
      <w:pPr>
        <w:spacing w:after="0" w:line="360" w:lineRule="auto"/>
        <w:rPr>
          <w:b/>
        </w:rPr>
      </w:pPr>
      <w:r w:rsidRPr="005A13BA">
        <w:t xml:space="preserve">The SLS </w:t>
      </w:r>
      <w:r w:rsidR="007112ED" w:rsidRPr="005A13BA">
        <w:t xml:space="preserve">provides </w:t>
      </w:r>
      <w:r w:rsidRPr="005A13BA">
        <w:t xml:space="preserve">a </w:t>
      </w:r>
      <w:r w:rsidR="00AC0E88" w:rsidRPr="005A13BA">
        <w:t xml:space="preserve">controlled </w:t>
      </w:r>
      <w:r w:rsidRPr="005A13BA">
        <w:t>me</w:t>
      </w:r>
      <w:r w:rsidR="007112ED" w:rsidRPr="005A13BA">
        <w:t xml:space="preserve">ans to assess dynamic movement </w:t>
      </w:r>
      <w:r w:rsidR="00AC0E88" w:rsidRPr="005A13BA">
        <w:t>during a simulated movement that occurs in activities of daily living and sporting activities. T</w:t>
      </w:r>
      <w:r w:rsidRPr="005A13BA">
        <w:t>hrough the use of biomechanical measures it</w:t>
      </w:r>
      <w:r w:rsidR="00FE2067" w:rsidRPr="005A13BA">
        <w:t xml:space="preserve"> is</w:t>
      </w:r>
      <w:r w:rsidRPr="005A13BA">
        <w:t xml:space="preserve"> possible to obtain quantitative, and potentially less biased</w:t>
      </w:r>
      <w:r w:rsidR="007A6F77" w:rsidRPr="005A13BA">
        <w:t xml:space="preserve"> than visual</w:t>
      </w:r>
      <w:r w:rsidRPr="005A13BA">
        <w:t xml:space="preserve"> </w:t>
      </w:r>
      <w:r w:rsidR="00AB7E4E" w:rsidRPr="005A13BA">
        <w:t xml:space="preserve">observational </w:t>
      </w:r>
      <w:r w:rsidRPr="005A13BA">
        <w:t xml:space="preserve">measures, </w:t>
      </w:r>
      <w:r w:rsidR="006D64C7" w:rsidRPr="005A13BA">
        <w:t xml:space="preserve">measures </w:t>
      </w:r>
      <w:r w:rsidRPr="005A13BA">
        <w:t xml:space="preserve">of movement that will assist in elucidating the mechanisms of joint injuries. </w:t>
      </w:r>
      <w:r w:rsidR="00AC0E88" w:rsidRPr="005A13BA">
        <w:t xml:space="preserve">This review found large variability in the parameters used to distinguish between pathological and </w:t>
      </w:r>
      <w:r w:rsidR="00AC0E88" w:rsidRPr="005A13BA">
        <w:lastRenderedPageBreak/>
        <w:t xml:space="preserve">non-pathological groups. </w:t>
      </w:r>
      <w:r w:rsidR="003A0016" w:rsidRPr="005A13BA">
        <w:t xml:space="preserve">Of the biomechanical parameters reported by studies, frontal plane kinematics showed the most differences between pathological and non-pathological groups. </w:t>
      </w:r>
      <w:r w:rsidRPr="005A13BA">
        <w:t xml:space="preserve">This review </w:t>
      </w:r>
      <w:r w:rsidR="003A0016" w:rsidRPr="005A13BA">
        <w:t xml:space="preserve">also </w:t>
      </w:r>
      <w:r w:rsidRPr="005A13BA">
        <w:t>found large variability in the way in which the SLS was performed and the dependent variables used to determine groups differences. Based on this review a series of recommendations are suggested for future studies</w:t>
      </w:r>
      <w:r w:rsidR="006D64C7" w:rsidRPr="005A13BA">
        <w:t xml:space="preserve">: </w:t>
      </w:r>
      <w:r w:rsidRPr="005A13BA">
        <w:t xml:space="preserve">1) </w:t>
      </w:r>
      <w:r w:rsidR="00BC2134" w:rsidRPr="005A13BA">
        <w:t>standardising the position of the unsupported leg during the SLS;</w:t>
      </w:r>
      <w:r w:rsidR="002809FD" w:rsidRPr="005A13BA">
        <w:t xml:space="preserve"> 2) standardising</w:t>
      </w:r>
      <w:r w:rsidR="00BC2134" w:rsidRPr="005A13BA">
        <w:t xml:space="preserve"> arm position during the SLS; 3) report</w:t>
      </w:r>
      <w:r w:rsidR="004D2826" w:rsidRPr="005A13BA">
        <w:t>ing</w:t>
      </w:r>
      <w:r w:rsidR="00BC2134" w:rsidRPr="005A13BA">
        <w:t xml:space="preserve"> kinematic for all joints, included as an appendix if necessary; 4) </w:t>
      </w:r>
      <w:r w:rsidR="004D2826" w:rsidRPr="005A13BA">
        <w:t xml:space="preserve">giving </w:t>
      </w:r>
      <w:r w:rsidR="00BC2134" w:rsidRPr="005A13BA">
        <w:t xml:space="preserve">more consideration to kinetic outcome parameters; </w:t>
      </w:r>
      <w:r w:rsidR="004D2826" w:rsidRPr="005A13BA">
        <w:t xml:space="preserve">and </w:t>
      </w:r>
      <w:r w:rsidR="00BC2134" w:rsidRPr="005A13BA">
        <w:t>5) consider</w:t>
      </w:r>
      <w:r w:rsidR="004D2826" w:rsidRPr="005A13BA">
        <w:t xml:space="preserve">ing </w:t>
      </w:r>
      <w:r w:rsidR="00BC2134" w:rsidRPr="005A13BA">
        <w:t>sex as a covariate.</w:t>
      </w:r>
    </w:p>
    <w:p w14:paraId="74D908B8" w14:textId="7BCCA955" w:rsidR="00432A84" w:rsidRPr="005A13BA" w:rsidRDefault="00432A84">
      <w:pPr>
        <w:rPr>
          <w:b/>
        </w:rPr>
      </w:pPr>
    </w:p>
    <w:p w14:paraId="1C955C8B" w14:textId="77777777" w:rsidR="001777C2" w:rsidRPr="005A13BA" w:rsidRDefault="001777C2">
      <w:pPr>
        <w:rPr>
          <w:b/>
        </w:rPr>
      </w:pPr>
      <w:r w:rsidRPr="005A13BA">
        <w:rPr>
          <w:b/>
        </w:rPr>
        <w:br w:type="page"/>
      </w:r>
    </w:p>
    <w:p w14:paraId="271C99AC" w14:textId="4BF54CEF" w:rsidR="001E2DFB" w:rsidRPr="005A13BA" w:rsidRDefault="001E2DFB" w:rsidP="004A4657">
      <w:pPr>
        <w:spacing w:after="0" w:line="360" w:lineRule="auto"/>
        <w:rPr>
          <w:b/>
        </w:rPr>
      </w:pPr>
      <w:r w:rsidRPr="005A13BA">
        <w:rPr>
          <w:b/>
        </w:rPr>
        <w:lastRenderedPageBreak/>
        <w:t>REFERENCES</w:t>
      </w:r>
    </w:p>
    <w:p w14:paraId="6FC96AE6" w14:textId="77777777" w:rsidR="006D64C7" w:rsidRPr="005A13BA" w:rsidRDefault="004A4657" w:rsidP="006D64C7">
      <w:pPr>
        <w:pStyle w:val="EndNoteBibliography"/>
        <w:spacing w:after="0"/>
        <w:ind w:left="720" w:hanging="720"/>
      </w:pPr>
      <w:r w:rsidRPr="005A13BA">
        <w:rPr>
          <w:b/>
        </w:rPr>
        <w:fldChar w:fldCharType="begin"/>
      </w:r>
      <w:r w:rsidRPr="005A13BA">
        <w:rPr>
          <w:b/>
        </w:rPr>
        <w:instrText xml:space="preserve"> ADDIN EN.REFLIST </w:instrText>
      </w:r>
      <w:r w:rsidRPr="005A13BA">
        <w:rPr>
          <w:b/>
        </w:rPr>
        <w:fldChar w:fldCharType="separate"/>
      </w:r>
      <w:r w:rsidR="006D64C7" w:rsidRPr="005A13BA">
        <w:t xml:space="preserve">1. Zeller BL, McCrory JL, Kibler WB, et al. Differences in kinematics and electromyographic activity between men and women during the single-legged squat. </w:t>
      </w:r>
      <w:r w:rsidR="006D64C7" w:rsidRPr="005A13BA">
        <w:rPr>
          <w:i/>
        </w:rPr>
        <w:t>The American journal of sports medicine</w:t>
      </w:r>
      <w:r w:rsidR="006D64C7" w:rsidRPr="005A13BA">
        <w:t xml:space="preserve"> 2003;31(3):449-56. doi: 10.1177/03635465030310032101 [published Online First: 2003/05/17]</w:t>
      </w:r>
    </w:p>
    <w:p w14:paraId="1644701E" w14:textId="77777777" w:rsidR="006D64C7" w:rsidRPr="005A13BA" w:rsidRDefault="006D64C7" w:rsidP="006D64C7">
      <w:pPr>
        <w:pStyle w:val="EndNoteBibliography"/>
        <w:spacing w:after="0"/>
        <w:ind w:left="720" w:hanging="720"/>
      </w:pPr>
      <w:r w:rsidRPr="005A13BA">
        <w:t xml:space="preserve">2. Whatman C, Hume DR, Hing W. The reliability and validity of visual rating of dynamic alignment during lower extremity functional screening tests: a review of the literature. </w:t>
      </w:r>
      <w:r w:rsidRPr="005A13BA">
        <w:rPr>
          <w:i/>
        </w:rPr>
        <w:t>Physical Therapy Reviews</w:t>
      </w:r>
      <w:r w:rsidRPr="005A13BA">
        <w:t xml:space="preserve"> 2015;20(3):210-24.</w:t>
      </w:r>
    </w:p>
    <w:p w14:paraId="45079FAF" w14:textId="77777777" w:rsidR="006D64C7" w:rsidRPr="005A13BA" w:rsidRDefault="006D64C7" w:rsidP="006D64C7">
      <w:pPr>
        <w:pStyle w:val="EndNoteBibliography"/>
        <w:spacing w:after="0"/>
        <w:ind w:left="720" w:hanging="720"/>
      </w:pPr>
      <w:r w:rsidRPr="005A13BA">
        <w:t xml:space="preserve">3. Ageberg E, Bennell KL, Hunt MA, et al. Validity and inter-rater reliability of medio-lateral knee motion observed during a single-limb mini squat. </w:t>
      </w:r>
      <w:r w:rsidRPr="005A13BA">
        <w:rPr>
          <w:i/>
        </w:rPr>
        <w:t>BMC musculoskeletal disorders</w:t>
      </w:r>
      <w:r w:rsidRPr="005A13BA">
        <w:t xml:space="preserve"> 2010;11(1):265.</w:t>
      </w:r>
    </w:p>
    <w:p w14:paraId="0E67FE2C" w14:textId="77777777" w:rsidR="006D64C7" w:rsidRPr="005A13BA" w:rsidRDefault="006D64C7" w:rsidP="006D64C7">
      <w:pPr>
        <w:pStyle w:val="EndNoteBibliography"/>
        <w:spacing w:after="0"/>
        <w:ind w:left="720" w:hanging="720"/>
      </w:pPr>
      <w:r w:rsidRPr="005A13BA">
        <w:t xml:space="preserve">4. Crossley KM, Zhang W-J, Schache AG, et al. Performance on the Single-Leg Squat Task Indicates Hip Abductor Muscle Function. </w:t>
      </w:r>
      <w:r w:rsidRPr="005A13BA">
        <w:rPr>
          <w:i/>
        </w:rPr>
        <w:t>The American journal of sports medicine</w:t>
      </w:r>
      <w:r w:rsidRPr="005A13BA">
        <w:t xml:space="preserve"> 2011;39(4):866-73. doi: 10.1177/0363546510395456</w:t>
      </w:r>
    </w:p>
    <w:p w14:paraId="3A4829CB" w14:textId="77777777" w:rsidR="006D64C7" w:rsidRPr="005A13BA" w:rsidRDefault="006D64C7" w:rsidP="006D64C7">
      <w:pPr>
        <w:pStyle w:val="EndNoteBibliography"/>
        <w:spacing w:after="0"/>
        <w:ind w:left="720" w:hanging="720"/>
      </w:pPr>
      <w:r w:rsidRPr="005A13BA">
        <w:t xml:space="preserve">5. Hegedus EJ, McDonough S, Bleakley C, et al. Clinician-friendly lower extremity physical performance measures in athletes: a systematic review of measurement properties and correlation with injury, part 1. The tests for knee function including the hop tests. </w:t>
      </w:r>
      <w:r w:rsidRPr="005A13BA">
        <w:rPr>
          <w:i/>
        </w:rPr>
        <w:t>British journal of sports medicine</w:t>
      </w:r>
      <w:r w:rsidRPr="005A13BA">
        <w:t xml:space="preserve"> 2015;49(10):642-48. doi: 10.1136/bjsports-2014-094094</w:t>
      </w:r>
    </w:p>
    <w:p w14:paraId="0FA3F467" w14:textId="77777777" w:rsidR="006D64C7" w:rsidRPr="005A13BA" w:rsidRDefault="006D64C7" w:rsidP="006D64C7">
      <w:pPr>
        <w:pStyle w:val="EndNoteBibliography"/>
        <w:spacing w:after="0"/>
        <w:ind w:left="720" w:hanging="720"/>
      </w:pPr>
      <w:r w:rsidRPr="005A13BA">
        <w:t xml:space="preserve">6. Hegedus EJ, McDonough SM, Bleakley C, et al. Clinician-friendly lower extremity physical performance tests in athletes: a systematic review of measurement properties and correlation with injury. Part 2—the tests for the hip, thigh, foot and ankle including the star excursion balance test. </w:t>
      </w:r>
      <w:r w:rsidRPr="005A13BA">
        <w:rPr>
          <w:i/>
        </w:rPr>
        <w:t>British journal of sports medicine</w:t>
      </w:r>
      <w:r w:rsidRPr="005A13BA">
        <w:t xml:space="preserve"> 2015;49(10):649-56. doi: 10.1136/bjsports-2014-094341</w:t>
      </w:r>
    </w:p>
    <w:p w14:paraId="319573D0" w14:textId="77777777" w:rsidR="006D64C7" w:rsidRPr="005A13BA" w:rsidRDefault="006D64C7" w:rsidP="006D64C7">
      <w:pPr>
        <w:pStyle w:val="EndNoteBibliography"/>
        <w:spacing w:after="0"/>
        <w:ind w:left="720" w:hanging="720"/>
      </w:pPr>
      <w:r w:rsidRPr="005A13BA">
        <w:t xml:space="preserve">7. Whittaker JL, Booysen N, de la Motte S, et al. Predicting sport and occupational lower extremity injury risk through movement quality screening: a systematic review. </w:t>
      </w:r>
      <w:r w:rsidRPr="005A13BA">
        <w:rPr>
          <w:i/>
        </w:rPr>
        <w:t>British journal of sports medicine</w:t>
      </w:r>
      <w:r w:rsidRPr="005A13BA">
        <w:t xml:space="preserve"> 2017;51(7):580-85. doi: 10.1136/bjsports-2016-096760</w:t>
      </w:r>
    </w:p>
    <w:p w14:paraId="40F6FC52" w14:textId="77777777" w:rsidR="006D64C7" w:rsidRPr="005A13BA" w:rsidRDefault="006D64C7" w:rsidP="006D64C7">
      <w:pPr>
        <w:pStyle w:val="EndNoteBibliography"/>
        <w:spacing w:after="0"/>
        <w:ind w:left="720" w:hanging="720"/>
      </w:pPr>
      <w:r w:rsidRPr="005A13BA">
        <w:t xml:space="preserve">8. Whatman C, Hume P, Hing W. Kinematics during lower extremity functional screening tests in young athletes - are they reliable and valid? </w:t>
      </w:r>
      <w:r w:rsidRPr="005A13BA">
        <w:rPr>
          <w:i/>
        </w:rPr>
        <w:t>Physical therapy in sport : official journal of the Association of Chartered Physiotherapists in Sports Medicine</w:t>
      </w:r>
      <w:r w:rsidRPr="005A13BA">
        <w:t xml:space="preserve"> 2013;14(2):87-93. doi: 10.1016/j.ptsp.2012.06.001 [published Online First: 2012/10/24]</w:t>
      </w:r>
    </w:p>
    <w:p w14:paraId="24A3666E" w14:textId="77777777" w:rsidR="006D64C7" w:rsidRPr="005A13BA" w:rsidRDefault="006D64C7" w:rsidP="006D64C7">
      <w:pPr>
        <w:pStyle w:val="EndNoteBibliography"/>
        <w:spacing w:after="0"/>
        <w:ind w:left="720" w:hanging="720"/>
      </w:pPr>
      <w:r w:rsidRPr="005A13BA">
        <w:t xml:space="preserve">9. Dingenen B, Malfait B, Vanrenterghem J, et al. The reliability and validity of the measurement of lateral trunk motion in two-dimensional video analysis during unipodal functional screening tests in elite female athletes. </w:t>
      </w:r>
      <w:r w:rsidRPr="005A13BA">
        <w:rPr>
          <w:i/>
        </w:rPr>
        <w:t>Physical therapy in sport : official journal of the Association of Chartered Physiotherapists in Sports Medicine</w:t>
      </w:r>
      <w:r w:rsidRPr="005A13BA">
        <w:t xml:space="preserve"> 2014;15(2):117-23. doi: 10.1016/j.ptsp.2013.05.001 [published Online First: 2013/07/31]</w:t>
      </w:r>
    </w:p>
    <w:p w14:paraId="232A8EBA" w14:textId="77777777" w:rsidR="006D64C7" w:rsidRPr="005A13BA" w:rsidRDefault="006D64C7" w:rsidP="006D64C7">
      <w:pPr>
        <w:pStyle w:val="EndNoteBibliography"/>
        <w:spacing w:after="0"/>
        <w:ind w:left="720" w:hanging="720"/>
      </w:pPr>
      <w:r w:rsidRPr="005A13BA">
        <w:t xml:space="preserve">10. Ageberg E, Bennell KL, Hunt MA, et al. Validity and inter-rater reliability of medio-lateral knee motion observed during a single-limb mini squat. </w:t>
      </w:r>
      <w:r w:rsidRPr="005A13BA">
        <w:rPr>
          <w:i/>
        </w:rPr>
        <w:t>BMC musculoskeletal disorders</w:t>
      </w:r>
      <w:r w:rsidRPr="005A13BA">
        <w:t xml:space="preserve"> 2010;11:265. doi: 10.1186/1471-2474-11-265 [published Online First: 2010/11/18]</w:t>
      </w:r>
    </w:p>
    <w:p w14:paraId="704C26C7" w14:textId="77777777" w:rsidR="006D64C7" w:rsidRPr="005A13BA" w:rsidRDefault="006D64C7" w:rsidP="006D64C7">
      <w:pPr>
        <w:pStyle w:val="EndNoteBibliography"/>
        <w:spacing w:after="0"/>
        <w:ind w:left="720" w:hanging="720"/>
      </w:pPr>
      <w:r w:rsidRPr="005A13BA">
        <w:t xml:space="preserve">11. Vandenbroucke JP, von Elm E, Altman DG, et al. Strengthening the Reporting of Observational Studies in Epidemiology (STROBE): Explanation and Elaboration. </w:t>
      </w:r>
      <w:r w:rsidRPr="005A13BA">
        <w:rPr>
          <w:i/>
        </w:rPr>
        <w:t>PLOS Medicine</w:t>
      </w:r>
      <w:r w:rsidRPr="005A13BA">
        <w:t xml:space="preserve"> 2007;4(10):e297. doi: 10.1371/journal.pmed.0040297</w:t>
      </w:r>
    </w:p>
    <w:p w14:paraId="15CBA7D6" w14:textId="77777777" w:rsidR="006D64C7" w:rsidRPr="005A13BA" w:rsidRDefault="006D64C7" w:rsidP="006D64C7">
      <w:pPr>
        <w:pStyle w:val="EndNoteBibliography"/>
        <w:spacing w:after="0"/>
        <w:ind w:left="720" w:hanging="720"/>
      </w:pPr>
      <w:r w:rsidRPr="005A13BA">
        <w:t xml:space="preserve">12. Herrington L. Knee valgus angle during single leg squat and landing in patellofemoral pain patients and controls. </w:t>
      </w:r>
      <w:r w:rsidRPr="005A13BA">
        <w:rPr>
          <w:i/>
        </w:rPr>
        <w:t>The Knee</w:t>
      </w:r>
      <w:r w:rsidRPr="005A13BA">
        <w:t xml:space="preserve"> 2014;21(2):514-7. doi: 10.1016/j.knee.2013.11.011 [published Online First: 2014/01/02]</w:t>
      </w:r>
    </w:p>
    <w:p w14:paraId="30ED18D3" w14:textId="77777777" w:rsidR="006D64C7" w:rsidRPr="005A13BA" w:rsidRDefault="006D64C7" w:rsidP="006D64C7">
      <w:pPr>
        <w:pStyle w:val="EndNoteBibliography"/>
        <w:spacing w:after="0"/>
        <w:ind w:left="720" w:hanging="720"/>
      </w:pPr>
      <w:r w:rsidRPr="005A13BA">
        <w:t xml:space="preserve">13. Levinger P, Gilleard W, Coleman C. Femoral medial deviation angle during a one-leg squat test in individuals with patellofemoral pain syndrome. </w:t>
      </w:r>
      <w:r w:rsidRPr="005A13BA">
        <w:rPr>
          <w:i/>
        </w:rPr>
        <w:t>Physical Therapy in Sport</w:t>
      </w:r>
      <w:r w:rsidRPr="005A13BA">
        <w:t xml:space="preserve"> 2007;8(4):163-68.</w:t>
      </w:r>
    </w:p>
    <w:p w14:paraId="387E440E" w14:textId="77777777" w:rsidR="006D64C7" w:rsidRPr="005A13BA" w:rsidRDefault="006D64C7" w:rsidP="006D64C7">
      <w:pPr>
        <w:pStyle w:val="EndNoteBibliography"/>
        <w:spacing w:after="0"/>
        <w:ind w:left="720" w:hanging="720"/>
      </w:pPr>
      <w:r w:rsidRPr="005A13BA">
        <w:t xml:space="preserve">14. Nakagawa TH, Maciel CD, Serrao FV. Trunk biomechanics and its association with hip and knee kinematics in patients with and without patellofemoral pain. </w:t>
      </w:r>
      <w:r w:rsidRPr="005A13BA">
        <w:rPr>
          <w:i/>
        </w:rPr>
        <w:t>Manual therapy</w:t>
      </w:r>
      <w:r w:rsidRPr="005A13BA">
        <w:t xml:space="preserve"> 2015;20(1):189-93. doi: 10.1016/j.math.2014.08.013 [published Online First: 2014/09/28]</w:t>
      </w:r>
    </w:p>
    <w:p w14:paraId="58FA774C" w14:textId="77777777" w:rsidR="006D64C7" w:rsidRPr="005A13BA" w:rsidRDefault="006D64C7" w:rsidP="006D64C7">
      <w:pPr>
        <w:pStyle w:val="EndNoteBibliography"/>
        <w:spacing w:after="0"/>
        <w:ind w:left="720" w:hanging="720"/>
      </w:pPr>
      <w:r w:rsidRPr="005A13BA">
        <w:t xml:space="preserve">15. Nakagawa TH, Moriya ET, Maciel CD, et al. Trunk, pelvis, hip, and knee kinematics, hip strength, and gluteal muscle activation during a single-leg squat in males and females with and </w:t>
      </w:r>
      <w:r w:rsidRPr="005A13BA">
        <w:lastRenderedPageBreak/>
        <w:t xml:space="preserve">without patellofemoral pain syndrome. </w:t>
      </w:r>
      <w:r w:rsidRPr="005A13BA">
        <w:rPr>
          <w:i/>
        </w:rPr>
        <w:t>The Journal of orthopaedic and sports physical therapy</w:t>
      </w:r>
      <w:r w:rsidRPr="005A13BA">
        <w:t xml:space="preserve"> 2012;42(6):491-501. doi: 10.2519/jospt.2012.3987 [published Online First: 2012/03/10]</w:t>
      </w:r>
    </w:p>
    <w:p w14:paraId="0F6EAA2B" w14:textId="77777777" w:rsidR="006D64C7" w:rsidRPr="005A13BA" w:rsidRDefault="006D64C7" w:rsidP="006D64C7">
      <w:pPr>
        <w:pStyle w:val="EndNoteBibliography"/>
        <w:spacing w:after="0"/>
        <w:ind w:left="720" w:hanging="720"/>
      </w:pPr>
      <w:r w:rsidRPr="005A13BA">
        <w:t xml:space="preserve">16. Rathleff MS, Richter C, Brushoj C, et al. Increased medial foot loading during drop jump in subjects with patellofemoral pain. </w:t>
      </w:r>
      <w:r w:rsidRPr="005A13BA">
        <w:rPr>
          <w:i/>
        </w:rPr>
        <w:t>Knee surgery, sports traumatology, arthroscopy : official journal of the ESSKA</w:t>
      </w:r>
      <w:r w:rsidRPr="005A13BA">
        <w:t xml:space="preserve"> 2014;22(10):2301-7. doi: 10.1007/s00167-014-2943-3 [published Online First: 2014/03/25]</w:t>
      </w:r>
    </w:p>
    <w:p w14:paraId="2F783360" w14:textId="77777777" w:rsidR="006D64C7" w:rsidRPr="005A13BA" w:rsidRDefault="006D64C7" w:rsidP="006D64C7">
      <w:pPr>
        <w:pStyle w:val="EndNoteBibliography"/>
        <w:spacing w:after="0"/>
        <w:ind w:left="720" w:hanging="720"/>
      </w:pPr>
      <w:r w:rsidRPr="005A13BA">
        <w:t xml:space="preserve">17. Song CY, Huang HY, Chen SC, et al. Effects of femoral rotational taping on pain, lower extremity kinematics, and muscle activation in female patients with patellofemoral pain. </w:t>
      </w:r>
      <w:r w:rsidRPr="005A13BA">
        <w:rPr>
          <w:i/>
        </w:rPr>
        <w:t>Journal of science and medicine in sport</w:t>
      </w:r>
      <w:r w:rsidRPr="005A13BA">
        <w:t xml:space="preserve"> 2015;18(4):388-93. doi: 10.1016/j.jsams.2014.07.009 [published Online First: 2014/08/16]</w:t>
      </w:r>
    </w:p>
    <w:p w14:paraId="433321C4" w14:textId="77777777" w:rsidR="006D64C7" w:rsidRPr="005A13BA" w:rsidRDefault="006D64C7" w:rsidP="006D64C7">
      <w:pPr>
        <w:pStyle w:val="EndNoteBibliography"/>
        <w:spacing w:after="0"/>
        <w:ind w:left="720" w:hanging="720"/>
      </w:pPr>
      <w:r w:rsidRPr="005A13BA">
        <w:t xml:space="preserve">18. Souza RB, Draper CE, Fredericson M, et al. Femur rotation and patellofemoral joint kinematics: a weight-bearing magnetic resonance imaging analysis. </w:t>
      </w:r>
      <w:r w:rsidRPr="005A13BA">
        <w:rPr>
          <w:i/>
        </w:rPr>
        <w:t>The Journal of orthopaedic and sports physical therapy</w:t>
      </w:r>
      <w:r w:rsidRPr="005A13BA">
        <w:t xml:space="preserve"> 2010;40(5):277-85. doi: 10.2519/jospt.2010.3215 [published Online First: 2010/05/04]</w:t>
      </w:r>
    </w:p>
    <w:p w14:paraId="6C18618C" w14:textId="77777777" w:rsidR="006D64C7" w:rsidRPr="005A13BA" w:rsidRDefault="006D64C7" w:rsidP="006D64C7">
      <w:pPr>
        <w:pStyle w:val="EndNoteBibliography"/>
        <w:spacing w:after="0"/>
        <w:ind w:left="720" w:hanging="720"/>
      </w:pPr>
      <w:r w:rsidRPr="005A13BA">
        <w:t xml:space="preserve">19. Willson JD, Davis IS. Lower extremity mechanics of females with and without patellofemoral pain across activities with progressively greater task demands. </w:t>
      </w:r>
      <w:r w:rsidRPr="005A13BA">
        <w:rPr>
          <w:i/>
        </w:rPr>
        <w:t>Clinical Biomechanics</w:t>
      </w:r>
      <w:r w:rsidRPr="005A13BA">
        <w:t xml:space="preserve"> 2008;23(2):203-11.</w:t>
      </w:r>
    </w:p>
    <w:p w14:paraId="12281790" w14:textId="77777777" w:rsidR="006D64C7" w:rsidRPr="005A13BA" w:rsidRDefault="006D64C7" w:rsidP="006D64C7">
      <w:pPr>
        <w:pStyle w:val="EndNoteBibliography"/>
        <w:spacing w:after="0"/>
        <w:ind w:left="720" w:hanging="720"/>
      </w:pPr>
      <w:r w:rsidRPr="005A13BA">
        <w:t xml:space="preserve">20. Willson JD, Davis IS. Utility of the frontal plane projection angle in females with patellofemoral pain. </w:t>
      </w:r>
      <w:r w:rsidRPr="005A13BA">
        <w:rPr>
          <w:i/>
        </w:rPr>
        <w:t>Journal of Orthopaedic &amp; Sports Physical Therapy</w:t>
      </w:r>
      <w:r w:rsidRPr="005A13BA">
        <w:t xml:space="preserve"> 2008;38(10):606-15.</w:t>
      </w:r>
    </w:p>
    <w:p w14:paraId="62EFA136" w14:textId="77777777" w:rsidR="006D64C7" w:rsidRPr="005A13BA" w:rsidRDefault="006D64C7" w:rsidP="006D64C7">
      <w:pPr>
        <w:pStyle w:val="EndNoteBibliography"/>
        <w:spacing w:after="0"/>
        <w:ind w:left="720" w:hanging="720"/>
      </w:pPr>
      <w:r w:rsidRPr="005A13BA">
        <w:t xml:space="preserve">21. Scholtes SA, Salsich GB. A DYNAMIC VALGUS INDEX THAT COMBINES HIP AND KNEE ANGLES: ASSESSMENT OF UTILITY IN FEMALES WITH PATELLOFEMORAL PAIN. </w:t>
      </w:r>
      <w:r w:rsidRPr="005A13BA">
        <w:rPr>
          <w:i/>
        </w:rPr>
        <w:t>International journal of sports physical therapy</w:t>
      </w:r>
      <w:r w:rsidRPr="005A13BA">
        <w:t xml:space="preserve"> 2017;12(3):333-40. [published Online First: 2017/06/09]</w:t>
      </w:r>
    </w:p>
    <w:p w14:paraId="114B335E" w14:textId="77777777" w:rsidR="006D64C7" w:rsidRPr="005A13BA" w:rsidRDefault="006D64C7" w:rsidP="006D64C7">
      <w:pPr>
        <w:pStyle w:val="EndNoteBibliography"/>
        <w:spacing w:after="0"/>
        <w:ind w:left="720" w:hanging="720"/>
      </w:pPr>
      <w:r w:rsidRPr="005A13BA">
        <w:t xml:space="preserve">22. Carry PM, Gala R, Worster K, et al. POSTURAL STABILITY AND KINETIC CHANGE IN SUBJECTS WITH PATELLOFEMORAL PAIN AFTER A NINE-WEEK HIP AND CORE STRENGTHENING INTERVENTION. </w:t>
      </w:r>
      <w:r w:rsidRPr="005A13BA">
        <w:rPr>
          <w:i/>
        </w:rPr>
        <w:t>International journal of sports physical therapy</w:t>
      </w:r>
      <w:r w:rsidRPr="005A13BA">
        <w:t xml:space="preserve"> 2017;12(3):314-23. [published Online First: 2017/06/09]</w:t>
      </w:r>
    </w:p>
    <w:p w14:paraId="74C89793" w14:textId="77777777" w:rsidR="006D64C7" w:rsidRPr="005A13BA" w:rsidRDefault="006D64C7" w:rsidP="006D64C7">
      <w:pPr>
        <w:pStyle w:val="EndNoteBibliography"/>
        <w:spacing w:after="0"/>
        <w:ind w:left="720" w:hanging="720"/>
      </w:pPr>
      <w:r w:rsidRPr="005A13BA">
        <w:t xml:space="preserve">23. Kvist J. Sagittal tibial translation during exercises in the anterior cruciate ligament-deficient knee. </w:t>
      </w:r>
      <w:r w:rsidRPr="005A13BA">
        <w:rPr>
          <w:i/>
        </w:rPr>
        <w:t>Scandinavian journal of medicine &amp; science in sports</w:t>
      </w:r>
      <w:r w:rsidRPr="005A13BA">
        <w:t xml:space="preserve"> 2005;15(3):148-58. doi: 10.1111/j.1600-0838.2004.401.x [published Online First: 2005/05/12]</w:t>
      </w:r>
    </w:p>
    <w:p w14:paraId="4EBEBBCA" w14:textId="77777777" w:rsidR="006D64C7" w:rsidRPr="005A13BA" w:rsidRDefault="006D64C7" w:rsidP="006D64C7">
      <w:pPr>
        <w:pStyle w:val="EndNoteBibliography"/>
        <w:spacing w:after="0"/>
        <w:ind w:left="720" w:hanging="720"/>
      </w:pPr>
      <w:r w:rsidRPr="005A13BA">
        <w:t xml:space="preserve">24. St-Onge N, Duval N, Yahia LH, et al. Interjoint coordination in lower limbs in patients with a rupture of the anterior cruciate ligament of the knee joint. </w:t>
      </w:r>
      <w:r w:rsidRPr="005A13BA">
        <w:rPr>
          <w:i/>
        </w:rPr>
        <w:t>Knee Surgery, Sports Traumatology, Arthroscopy</w:t>
      </w:r>
      <w:r w:rsidRPr="005A13BA">
        <w:t xml:space="preserve"> 2004;12(3):203-16.</w:t>
      </w:r>
    </w:p>
    <w:p w14:paraId="6497B552" w14:textId="77777777" w:rsidR="006D64C7" w:rsidRPr="005A13BA" w:rsidRDefault="006D64C7" w:rsidP="006D64C7">
      <w:pPr>
        <w:pStyle w:val="EndNoteBibliography"/>
        <w:spacing w:after="0"/>
        <w:ind w:left="720" w:hanging="720"/>
      </w:pPr>
      <w:r w:rsidRPr="005A13BA">
        <w:t xml:space="preserve">25. Yamazaki J, Muneta T, Ju YJ, et al. Differences in kinematics of single leg squatting between anterior cruciate ligament-injured patients and healthy controls. </w:t>
      </w:r>
      <w:r w:rsidRPr="005A13BA">
        <w:rPr>
          <w:i/>
        </w:rPr>
        <w:t>Knee surgery, sports traumatology, arthroscopy : official journal of the ESSKA</w:t>
      </w:r>
      <w:r w:rsidRPr="005A13BA">
        <w:t xml:space="preserve"> 2010;18(1):56-63. doi: 10.1007/s00167-009-0892-z [published Online First: 2009/08/21]</w:t>
      </w:r>
    </w:p>
    <w:p w14:paraId="487092AD" w14:textId="77777777" w:rsidR="006D64C7" w:rsidRPr="005A13BA" w:rsidRDefault="006D64C7" w:rsidP="006D64C7">
      <w:pPr>
        <w:pStyle w:val="EndNoteBibliography"/>
        <w:spacing w:after="0"/>
        <w:ind w:left="720" w:hanging="720"/>
      </w:pPr>
      <w:r w:rsidRPr="005A13BA">
        <w:t xml:space="preserve">26. Hatton AL, Kemp JL, Brauer SG, et al. Impairment of dynamic single-leg balance performance in individuals with hip chondropathy. </w:t>
      </w:r>
      <w:r w:rsidRPr="005A13BA">
        <w:rPr>
          <w:i/>
        </w:rPr>
        <w:t>Arthritis care &amp; research</w:t>
      </w:r>
      <w:r w:rsidRPr="005A13BA">
        <w:t xml:space="preserve"> 2014;66(5):709-16. doi: 10.1002/acr.22193 [published Online First: 2013/10/12]</w:t>
      </w:r>
    </w:p>
    <w:p w14:paraId="764979F7" w14:textId="77777777" w:rsidR="006D64C7" w:rsidRPr="005A13BA" w:rsidRDefault="006D64C7" w:rsidP="006D64C7">
      <w:pPr>
        <w:pStyle w:val="EndNoteBibliography"/>
        <w:spacing w:after="0"/>
        <w:ind w:left="720" w:hanging="720"/>
      </w:pPr>
      <w:r w:rsidRPr="005A13BA">
        <w:t xml:space="preserve">27. Bennell KL, Bowles KA, Wang Y, et al. Higher dynamic medial knee load predicts greater cartilage loss over 12 months in medial knee osteoarthritis. </w:t>
      </w:r>
      <w:r w:rsidRPr="005A13BA">
        <w:rPr>
          <w:i/>
        </w:rPr>
        <w:t>Annals of Rheumatic Diseases</w:t>
      </w:r>
      <w:r w:rsidRPr="005A13BA">
        <w:t xml:space="preserve"> 2011;70(10):1770-74.</w:t>
      </w:r>
    </w:p>
    <w:p w14:paraId="6D6DC4D2" w14:textId="77777777" w:rsidR="006D64C7" w:rsidRPr="005A13BA" w:rsidRDefault="006D64C7" w:rsidP="006D64C7">
      <w:pPr>
        <w:pStyle w:val="EndNoteBibliography"/>
        <w:spacing w:after="0"/>
        <w:ind w:left="720" w:hanging="720"/>
      </w:pPr>
      <w:r w:rsidRPr="005A13BA">
        <w:t xml:space="preserve">28. Graci V, Van Dillen LR, Salsich GB. Gender differences in trunk, pelvis and lower limb kinematics during a single leg squat. </w:t>
      </w:r>
      <w:r w:rsidRPr="005A13BA">
        <w:rPr>
          <w:i/>
        </w:rPr>
        <w:t>Gait &amp; posture</w:t>
      </w:r>
      <w:r w:rsidRPr="005A13BA">
        <w:t xml:space="preserve"> 2012;36(3):461-6. doi: 10.1016/j.gaitpost.2012.04.006 [published Online First: 2012/05/18]</w:t>
      </w:r>
    </w:p>
    <w:p w14:paraId="1C1E3BC6" w14:textId="77777777" w:rsidR="006D64C7" w:rsidRPr="005A13BA" w:rsidRDefault="006D64C7" w:rsidP="006D64C7">
      <w:pPr>
        <w:pStyle w:val="EndNoteBibliography"/>
        <w:spacing w:after="0"/>
        <w:ind w:left="720" w:hanging="720"/>
      </w:pPr>
      <w:r w:rsidRPr="005A13BA">
        <w:t xml:space="preserve">29. Weeks BK, Carty CP, Horan SA. Effect of sex and fatigue on single leg squat kinematics in healthy young adults. </w:t>
      </w:r>
      <w:r w:rsidRPr="005A13BA">
        <w:rPr>
          <w:i/>
        </w:rPr>
        <w:t>BMC musculoskeletal disorders</w:t>
      </w:r>
      <w:r w:rsidRPr="005A13BA">
        <w:t xml:space="preserve"> 2015;16:271. doi: 10.1186/s12891-015-0739-3 [published Online First: 2015/10/02]</w:t>
      </w:r>
    </w:p>
    <w:p w14:paraId="7FFB82B2" w14:textId="77777777" w:rsidR="006D64C7" w:rsidRPr="005A13BA" w:rsidRDefault="006D64C7" w:rsidP="006D64C7">
      <w:pPr>
        <w:pStyle w:val="EndNoteBibliography"/>
        <w:spacing w:after="0"/>
        <w:ind w:left="720" w:hanging="720"/>
      </w:pPr>
      <w:r w:rsidRPr="005A13BA">
        <w:lastRenderedPageBreak/>
        <w:t xml:space="preserve">30. Agresta CE, Church C, Henley J, et al. Single Leg Squat Performance in Active Adolescents Age 8 to 17 Years. </w:t>
      </w:r>
      <w:r w:rsidRPr="005A13BA">
        <w:rPr>
          <w:i/>
        </w:rPr>
        <w:t>Journal of strength and conditioning research</w:t>
      </w:r>
      <w:r w:rsidRPr="005A13BA">
        <w:t xml:space="preserve"> 2016 doi: 10.1519/jsc.0000000000001617 [published Online First: 2016/08/31]</w:t>
      </w:r>
    </w:p>
    <w:p w14:paraId="0602BF6E" w14:textId="77777777" w:rsidR="006D64C7" w:rsidRPr="005A13BA" w:rsidRDefault="006D64C7" w:rsidP="006D64C7">
      <w:pPr>
        <w:pStyle w:val="EndNoteBibliography"/>
        <w:spacing w:after="0"/>
        <w:ind w:left="720" w:hanging="720"/>
      </w:pPr>
      <w:r w:rsidRPr="005A13BA">
        <w:t xml:space="preserve">31. Madhavan S, Burkart S, Baggett G, et al. Influence of age on neuromuscular control during a dynamic weight-bearing task. </w:t>
      </w:r>
      <w:r w:rsidRPr="005A13BA">
        <w:rPr>
          <w:i/>
        </w:rPr>
        <w:t>Journal of aging and physical activity</w:t>
      </w:r>
      <w:r w:rsidRPr="005A13BA">
        <w:t xml:space="preserve"> 2009;17(3):327-43.</w:t>
      </w:r>
    </w:p>
    <w:p w14:paraId="1FB4F5A1" w14:textId="77777777" w:rsidR="006D64C7" w:rsidRPr="005A13BA" w:rsidRDefault="006D64C7" w:rsidP="006D64C7">
      <w:pPr>
        <w:pStyle w:val="EndNoteBibliography"/>
        <w:spacing w:after="0"/>
        <w:ind w:left="720" w:hanging="720"/>
      </w:pPr>
      <w:r w:rsidRPr="005A13BA">
        <w:t xml:space="preserve">32. Deschenes MR. Effects of aging on muscle fibre type and size. </w:t>
      </w:r>
      <w:r w:rsidRPr="005A13BA">
        <w:rPr>
          <w:i/>
        </w:rPr>
        <w:t>Sports medicine (Auckland, NZ)</w:t>
      </w:r>
      <w:r w:rsidRPr="005A13BA">
        <w:t xml:space="preserve"> 2004;34(12):809-24. [published Online First: 2004/10/07]</w:t>
      </w:r>
    </w:p>
    <w:p w14:paraId="6259BAE8" w14:textId="77777777" w:rsidR="006D64C7" w:rsidRPr="005A13BA" w:rsidRDefault="006D64C7" w:rsidP="006D64C7">
      <w:pPr>
        <w:pStyle w:val="EndNoteBibliography"/>
        <w:spacing w:after="0"/>
        <w:ind w:left="720" w:hanging="720"/>
      </w:pPr>
      <w:r w:rsidRPr="005A13BA">
        <w:t xml:space="preserve">33. Nikolic M, Bajek S, Bobinac D, et al. Aging of human skeletal muscles. </w:t>
      </w:r>
      <w:r w:rsidRPr="005A13BA">
        <w:rPr>
          <w:i/>
        </w:rPr>
        <w:t>Collegium antropologicum</w:t>
      </w:r>
      <w:r w:rsidRPr="005A13BA">
        <w:t xml:space="preserve"> 2005;29(1):67-70. [published Online First: 2005/08/25]</w:t>
      </w:r>
    </w:p>
    <w:p w14:paraId="4C45E806" w14:textId="77777777" w:rsidR="006D64C7" w:rsidRPr="005A13BA" w:rsidRDefault="006D64C7" w:rsidP="006D64C7">
      <w:pPr>
        <w:pStyle w:val="EndNoteBibliography"/>
        <w:spacing w:after="0"/>
        <w:ind w:left="720" w:hanging="720"/>
      </w:pPr>
      <w:r w:rsidRPr="005A13BA">
        <w:t xml:space="preserve">34. Hunter SK, Pereira HM, Keenan KG. The aging neuromuscular system and motor performance. </w:t>
      </w:r>
      <w:r w:rsidRPr="005A13BA">
        <w:rPr>
          <w:i/>
        </w:rPr>
        <w:t>Journal of applied physiology (Bethesda, Md : 1985)</w:t>
      </w:r>
      <w:r w:rsidRPr="005A13BA">
        <w:t xml:space="preserve"> 2016;121(4):982-95. doi: 10.1152/japplphysiol.00475.2016 [published Online First: 08/11]</w:t>
      </w:r>
    </w:p>
    <w:p w14:paraId="44052232" w14:textId="77777777" w:rsidR="006D64C7" w:rsidRPr="005A13BA" w:rsidRDefault="006D64C7" w:rsidP="006D64C7">
      <w:pPr>
        <w:pStyle w:val="EndNoteBibliography"/>
        <w:spacing w:after="0"/>
        <w:ind w:left="720" w:hanging="720"/>
      </w:pPr>
      <w:r w:rsidRPr="005A13BA">
        <w:t xml:space="preserve">35. Gianola S, Castellini G, Stucovitz E, et al. Single leg squat performance in physically and non-physically active individuals: a cross-sectional study. </w:t>
      </w:r>
      <w:r w:rsidRPr="005A13BA">
        <w:rPr>
          <w:i/>
        </w:rPr>
        <w:t>BMC musculoskeletal disorders</w:t>
      </w:r>
      <w:r w:rsidRPr="005A13BA">
        <w:t xml:space="preserve"> 2017;18(1):299-99. doi: 10.1186/s12891-017-1660-8</w:t>
      </w:r>
    </w:p>
    <w:p w14:paraId="1A242193" w14:textId="77777777" w:rsidR="006D64C7" w:rsidRPr="005A13BA" w:rsidRDefault="006D64C7" w:rsidP="006D64C7">
      <w:pPr>
        <w:pStyle w:val="EndNoteBibliography"/>
        <w:spacing w:after="0"/>
        <w:ind w:left="720" w:hanging="720"/>
      </w:pPr>
      <w:r w:rsidRPr="005A13BA">
        <w:t>36. Botha N, Warner M, Gimpel M, et al. Movement patterns during a small knee bend test in academy footballers with femoroacetabular impingement (FAI)2014.</w:t>
      </w:r>
    </w:p>
    <w:p w14:paraId="72C08D17" w14:textId="77777777" w:rsidR="006D64C7" w:rsidRPr="005A13BA" w:rsidRDefault="006D64C7" w:rsidP="006D64C7">
      <w:pPr>
        <w:pStyle w:val="EndNoteBibliography"/>
        <w:spacing w:after="0"/>
        <w:ind w:left="720" w:hanging="720"/>
      </w:pPr>
      <w:r w:rsidRPr="005A13BA">
        <w:t xml:space="preserve">37. Dingenen B, Blandford L, Comerford M, et al. The assessment of movement health in clinical practice: A multidimensional perspective. </w:t>
      </w:r>
      <w:r w:rsidRPr="005A13BA">
        <w:rPr>
          <w:i/>
        </w:rPr>
        <w:t>Physical therapy in sport : official journal of the Association of Chartered Physiotherapists in Sports Medicine</w:t>
      </w:r>
      <w:r w:rsidRPr="005A13BA">
        <w:t xml:space="preserve"> 2018;32:282-92. doi: 10.1016/j.ptsp.2018.04.008 [published Online First: 2018/05/26]</w:t>
      </w:r>
    </w:p>
    <w:p w14:paraId="23CB091F" w14:textId="77777777" w:rsidR="006D64C7" w:rsidRPr="005A13BA" w:rsidRDefault="006D64C7" w:rsidP="006D64C7">
      <w:pPr>
        <w:pStyle w:val="EndNoteBibliography"/>
        <w:spacing w:after="0"/>
        <w:ind w:left="720" w:hanging="720"/>
      </w:pPr>
      <w:r w:rsidRPr="005A13BA">
        <w:t xml:space="preserve">38. Khuu A, Foch E, Lewis CL. NOT ALL SINGLE LEG SQUATS ARE EQUAL: A BIOMECHANICAL COMPARISON OF THREE VARIATIONS. </w:t>
      </w:r>
      <w:r w:rsidRPr="005A13BA">
        <w:rPr>
          <w:i/>
        </w:rPr>
        <w:t>International journal of sports physical therapy</w:t>
      </w:r>
      <w:r w:rsidRPr="005A13BA">
        <w:t xml:space="preserve"> 2016;11(2):201-11. [published Online First: 2016/04/23]</w:t>
      </w:r>
    </w:p>
    <w:p w14:paraId="6079C0B5" w14:textId="77777777" w:rsidR="006D64C7" w:rsidRPr="005A13BA" w:rsidRDefault="006D64C7" w:rsidP="006D64C7">
      <w:pPr>
        <w:pStyle w:val="EndNoteBibliography"/>
        <w:spacing w:after="0"/>
        <w:ind w:left="720" w:hanging="720"/>
      </w:pPr>
      <w:r w:rsidRPr="005A13BA">
        <w:t xml:space="preserve">39. Chaudhari AM, Hearn BK, Andriacchi TP. Sport-Dependent Variations in arm Position during Single-Limb Landing Influence Knee Loading:Implications for Anterior Cruciate Ligament Injury. </w:t>
      </w:r>
      <w:r w:rsidRPr="005A13BA">
        <w:rPr>
          <w:i/>
        </w:rPr>
        <w:t>The American journal of sports medicine</w:t>
      </w:r>
      <w:r w:rsidRPr="005A13BA">
        <w:t xml:space="preserve"> 2005;33(6):824-30. doi: 10.1177/0363546504270455</w:t>
      </w:r>
    </w:p>
    <w:p w14:paraId="1227775E" w14:textId="77777777" w:rsidR="006D64C7" w:rsidRPr="005A13BA" w:rsidRDefault="006D64C7" w:rsidP="006D64C7">
      <w:pPr>
        <w:pStyle w:val="EndNoteBibliography"/>
        <w:spacing w:after="0"/>
        <w:ind w:left="720" w:hanging="720"/>
      </w:pPr>
      <w:r w:rsidRPr="005A13BA">
        <w:t xml:space="preserve">40. Lewis CL, Foch E, Luko MM, et al. Differences in Lower Extremity and Trunk Kinematics between Single Leg Squat and Step Down Tasks. </w:t>
      </w:r>
      <w:r w:rsidRPr="005A13BA">
        <w:rPr>
          <w:i/>
        </w:rPr>
        <w:t>PloS one</w:t>
      </w:r>
      <w:r w:rsidRPr="005A13BA">
        <w:t xml:space="preserve"> 2015;10(5):e0126258. doi: 10.1371/journal.pone.0126258</w:t>
      </w:r>
    </w:p>
    <w:p w14:paraId="33C94C29" w14:textId="77777777" w:rsidR="006D64C7" w:rsidRPr="005A13BA" w:rsidRDefault="006D64C7" w:rsidP="006D64C7">
      <w:pPr>
        <w:pStyle w:val="EndNoteBibliography"/>
        <w:spacing w:after="0"/>
        <w:ind w:left="720" w:hanging="720"/>
      </w:pPr>
      <w:r w:rsidRPr="005A13BA">
        <w:t xml:space="preserve">41. Orozco-Chavez I, Mendez-Rebolledo G. Effect of squatting velocity on hip muscle latency in women with patellofemoral pain syndrome. </w:t>
      </w:r>
      <w:r w:rsidRPr="005A13BA">
        <w:rPr>
          <w:i/>
        </w:rPr>
        <w:t>Journal of physical therapy science</w:t>
      </w:r>
      <w:r w:rsidRPr="005A13BA">
        <w:t xml:space="preserve"> 2018;30(3):381-86. doi: 10.1589/jpts.30.381 [published Online First: 03/02]</w:t>
      </w:r>
    </w:p>
    <w:p w14:paraId="5CAFE5B4" w14:textId="77777777" w:rsidR="006D64C7" w:rsidRPr="005A13BA" w:rsidRDefault="006D64C7" w:rsidP="006D64C7">
      <w:pPr>
        <w:pStyle w:val="EndNoteBibliography"/>
        <w:spacing w:after="0"/>
        <w:ind w:left="720" w:hanging="720"/>
      </w:pPr>
      <w:r w:rsidRPr="005A13BA">
        <w:t xml:space="preserve">42. Kivlan BR, Martin RL. Functional performance testing of the hip in athletes: a systematic review for reliability and validity. </w:t>
      </w:r>
      <w:r w:rsidRPr="005A13BA">
        <w:rPr>
          <w:i/>
        </w:rPr>
        <w:t>International journal of sports physical therapy</w:t>
      </w:r>
      <w:r w:rsidRPr="005A13BA">
        <w:t xml:space="preserve"> 2012;7(4):402-12. [published Online First: 2012/08/16]</w:t>
      </w:r>
    </w:p>
    <w:p w14:paraId="3A9BBD53" w14:textId="77777777" w:rsidR="006D64C7" w:rsidRPr="005A13BA" w:rsidRDefault="006D64C7" w:rsidP="006D64C7">
      <w:pPr>
        <w:pStyle w:val="EndNoteBibliography"/>
        <w:spacing w:after="0"/>
        <w:ind w:left="720" w:hanging="720"/>
      </w:pPr>
      <w:r w:rsidRPr="005A13BA">
        <w:t xml:space="preserve">43. Munro A, Herrington L, Comfort P. The relationship between 2-dimensional knee-valgus angles during single-leg squat, single-leg-land, and drop-jump screening tests. </w:t>
      </w:r>
      <w:r w:rsidRPr="005A13BA">
        <w:rPr>
          <w:i/>
        </w:rPr>
        <w:t>Journal of sport rehabilitation</w:t>
      </w:r>
      <w:r w:rsidRPr="005A13BA">
        <w:t xml:space="preserve"> 2017;26(1):72-77. doi: 10.1123/jsr.2015-0102</w:t>
      </w:r>
    </w:p>
    <w:p w14:paraId="00E34AE2" w14:textId="45760BFF" w:rsidR="006D64C7" w:rsidRPr="005A13BA" w:rsidRDefault="006D64C7" w:rsidP="006D64C7">
      <w:pPr>
        <w:pStyle w:val="EndNoteBibliography"/>
        <w:ind w:left="720" w:hanging="720"/>
      </w:pPr>
      <w:r w:rsidRPr="005A13BA">
        <w:t xml:space="preserve">44. Ugalde V, Brockman C, Bailowitz Z, et al. Single Leg Squat Test and Its Relationship to Dynamic Knee Valgus and Injury Risk Screening. </w:t>
      </w:r>
      <w:r w:rsidRPr="005A13BA">
        <w:rPr>
          <w:i/>
        </w:rPr>
        <w:t>PM&amp;R</w:t>
      </w:r>
      <w:r w:rsidRPr="005A13BA">
        <w:t xml:space="preserve"> 2015;7(3):229-35. doi: </w:t>
      </w:r>
      <w:hyperlink r:id="rId10" w:history="1">
        <w:r w:rsidRPr="005A13BA">
          <w:rPr>
            <w:rStyle w:val="Hyperlink"/>
          </w:rPr>
          <w:t>https://doi.org/10.1016/j.pmrj.2014.08.361</w:t>
        </w:r>
      </w:hyperlink>
    </w:p>
    <w:p w14:paraId="2856ABC2" w14:textId="787C787F" w:rsidR="00A55402" w:rsidRDefault="004A4657" w:rsidP="00E3655B">
      <w:pPr>
        <w:spacing w:after="0" w:line="360" w:lineRule="auto"/>
        <w:rPr>
          <w:b/>
        </w:rPr>
      </w:pPr>
      <w:r w:rsidRPr="005A13BA">
        <w:rPr>
          <w:b/>
        </w:rPr>
        <w:fldChar w:fldCharType="end"/>
      </w:r>
      <w:r w:rsidR="00310733" w:rsidRPr="005A13BA">
        <w:rPr>
          <w:b/>
        </w:rPr>
        <w:fldChar w:fldCharType="begin"/>
      </w:r>
      <w:r w:rsidR="00310733" w:rsidRPr="005A13BA">
        <w:rPr>
          <w:b/>
        </w:rPr>
        <w:instrText xml:space="preserve"> ADDIN </w:instrText>
      </w:r>
      <w:r w:rsidR="00310733" w:rsidRPr="005A13BA">
        <w:rPr>
          <w:b/>
        </w:rPr>
        <w:fldChar w:fldCharType="end"/>
      </w:r>
    </w:p>
    <w:sectPr w:rsidR="00A55402" w:rsidSect="00E32691">
      <w:pgSz w:w="11906" w:h="16838"/>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60C937" w14:textId="77777777" w:rsidR="00E93942" w:rsidRDefault="00E93942" w:rsidP="00051085">
      <w:pPr>
        <w:spacing w:after="0" w:line="240" w:lineRule="auto"/>
      </w:pPr>
      <w:r>
        <w:separator/>
      </w:r>
    </w:p>
  </w:endnote>
  <w:endnote w:type="continuationSeparator" w:id="0">
    <w:p w14:paraId="0C336011" w14:textId="77777777" w:rsidR="00E93942" w:rsidRDefault="00E93942" w:rsidP="000510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FranklinGothic-Condensed">
    <w:altName w:val="MS Mincho"/>
    <w:panose1 w:val="00000000000000000000"/>
    <w:charset w:val="80"/>
    <w:family w:val="auto"/>
    <w:notTrueType/>
    <w:pitch w:val="default"/>
    <w:sig w:usb0="00000000" w:usb1="08070000" w:usb2="00000010" w:usb3="00000000" w:csb0="00020000" w:csb1="00000000"/>
  </w:font>
  <w:font w:name="AdvPTimes">
    <w:panose1 w:val="00000000000000000000"/>
    <w:charset w:val="00"/>
    <w:family w:val="roman"/>
    <w:notTrueType/>
    <w:pitch w:val="default"/>
    <w:sig w:usb0="00000003" w:usb1="00000000" w:usb2="00000000" w:usb3="00000000" w:csb0="00000001" w:csb1="00000000"/>
  </w:font>
  <w:font w:name="MillerDisplay Light">
    <w:altName w:val="MillerDisplay Light"/>
    <w:panose1 w:val="00000000000000000000"/>
    <w:charset w:val="00"/>
    <w:family w:val="roman"/>
    <w:notTrueType/>
    <w:pitch w:val="default"/>
    <w:sig w:usb0="00000003" w:usb1="00000000" w:usb2="00000000" w:usb3="00000000" w:csb0="00000001" w:csb1="00000000"/>
  </w:font>
  <w:font w:name="MillerText Roman">
    <w:altName w:val="MillerText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7658231"/>
      <w:docPartObj>
        <w:docPartGallery w:val="Page Numbers (Bottom of Page)"/>
        <w:docPartUnique/>
      </w:docPartObj>
    </w:sdtPr>
    <w:sdtEndPr>
      <w:rPr>
        <w:noProof/>
      </w:rPr>
    </w:sdtEndPr>
    <w:sdtContent>
      <w:p w14:paraId="4DF017D7" w14:textId="3261FBD1" w:rsidR="00CD5C31" w:rsidRDefault="00CD5C31">
        <w:pPr>
          <w:pStyle w:val="Footer"/>
          <w:jc w:val="right"/>
        </w:pPr>
        <w:r>
          <w:fldChar w:fldCharType="begin"/>
        </w:r>
        <w:r>
          <w:instrText xml:space="preserve"> PAGE   \* MERGEFORMAT </w:instrText>
        </w:r>
        <w:r>
          <w:fldChar w:fldCharType="separate"/>
        </w:r>
        <w:r w:rsidR="00CB6493">
          <w:rPr>
            <w:noProof/>
          </w:rPr>
          <w:t>21</w:t>
        </w:r>
        <w:r>
          <w:rPr>
            <w:noProof/>
          </w:rPr>
          <w:fldChar w:fldCharType="end"/>
        </w:r>
      </w:p>
    </w:sdtContent>
  </w:sdt>
  <w:p w14:paraId="09AC7C8E" w14:textId="77777777" w:rsidR="00CD5C31" w:rsidRDefault="00CD5C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EEB3BC" w14:textId="77777777" w:rsidR="00E93942" w:rsidRDefault="00E93942" w:rsidP="00051085">
      <w:pPr>
        <w:spacing w:after="0" w:line="240" w:lineRule="auto"/>
      </w:pPr>
      <w:r>
        <w:separator/>
      </w:r>
    </w:p>
  </w:footnote>
  <w:footnote w:type="continuationSeparator" w:id="0">
    <w:p w14:paraId="1B31BE11" w14:textId="77777777" w:rsidR="00E93942" w:rsidRDefault="00E93942" w:rsidP="000510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FF11ED"/>
    <w:multiLevelType w:val="hybridMultilevel"/>
    <w:tmpl w:val="D242BA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2601DE"/>
    <w:multiLevelType w:val="multilevel"/>
    <w:tmpl w:val="805EF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64319F7"/>
    <w:multiLevelType w:val="hybridMultilevel"/>
    <w:tmpl w:val="891C85D4"/>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3" w15:restartNumberingAfterBreak="0">
    <w:nsid w:val="30060B8D"/>
    <w:multiLevelType w:val="hybridMultilevel"/>
    <w:tmpl w:val="C5144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D2727C"/>
    <w:multiLevelType w:val="hybridMultilevel"/>
    <w:tmpl w:val="CBFE6CBC"/>
    <w:lvl w:ilvl="0" w:tplc="4176A148">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1843ED8"/>
    <w:multiLevelType w:val="multilevel"/>
    <w:tmpl w:val="0EA4123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5"/>
  </w:num>
  <w:num w:numId="2">
    <w:abstractNumId w:val="5"/>
  </w:num>
  <w:num w:numId="3">
    <w:abstractNumId w:val="5"/>
  </w:num>
  <w:num w:numId="4">
    <w:abstractNumId w:val="4"/>
  </w:num>
  <w:num w:numId="5">
    <w:abstractNumId w:val="3"/>
  </w:num>
  <w:num w:numId="6">
    <w:abstractNumId w:val="0"/>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5vr0vzz05a5me2v215wes0zxw0td5fvf92&quot;&gt;Biomechanical_Parameters_Quat_SR-Saved&lt;record-ids&gt;&lt;item&gt;4530&lt;/item&gt;&lt;item&gt;4777&lt;/item&gt;&lt;item&gt;4796&lt;/item&gt;&lt;item&gt;4862&lt;/item&gt;&lt;item&gt;4891&lt;/item&gt;&lt;item&gt;4932&lt;/item&gt;&lt;item&gt;5082&lt;/item&gt;&lt;item&gt;5244&lt;/item&gt;&lt;item&gt;5298&lt;/item&gt;&lt;item&gt;6264&lt;/item&gt;&lt;item&gt;7400&lt;/item&gt;&lt;item&gt;8498&lt;/item&gt;&lt;item&gt;8674&lt;/item&gt;&lt;item&gt;8677&lt;/item&gt;&lt;item&gt;8678&lt;/item&gt;&lt;item&gt;8681&lt;/item&gt;&lt;item&gt;8835&lt;/item&gt;&lt;item&gt;8836&lt;/item&gt;&lt;item&gt;13662&lt;/item&gt;&lt;item&gt;13682&lt;/item&gt;&lt;item&gt;13683&lt;/item&gt;&lt;item&gt;13685&lt;/item&gt;&lt;item&gt;13686&lt;/item&gt;&lt;item&gt;13687&lt;/item&gt;&lt;item&gt;13688&lt;/item&gt;&lt;item&gt;13689&lt;/item&gt;&lt;item&gt;13690&lt;/item&gt;&lt;item&gt;13691&lt;/item&gt;&lt;item&gt;13692&lt;/item&gt;&lt;item&gt;13693&lt;/item&gt;&lt;item&gt;13695&lt;/item&gt;&lt;item&gt;13696&lt;/item&gt;&lt;item&gt;13697&lt;/item&gt;&lt;item&gt;13698&lt;/item&gt;&lt;item&gt;13699&lt;/item&gt;&lt;item&gt;13700&lt;/item&gt;&lt;item&gt;13701&lt;/item&gt;&lt;item&gt;13704&lt;/item&gt;&lt;/record-ids&gt;&lt;/item&gt;&lt;/Libraries&gt;"/>
  </w:docVars>
  <w:rsids>
    <w:rsidRoot w:val="009D5D74"/>
    <w:rsid w:val="00000B27"/>
    <w:rsid w:val="00007EA7"/>
    <w:rsid w:val="00012495"/>
    <w:rsid w:val="00021B6A"/>
    <w:rsid w:val="000256A1"/>
    <w:rsid w:val="00027656"/>
    <w:rsid w:val="000358ED"/>
    <w:rsid w:val="000418A2"/>
    <w:rsid w:val="00050045"/>
    <w:rsid w:val="00051085"/>
    <w:rsid w:val="000541DF"/>
    <w:rsid w:val="000628F9"/>
    <w:rsid w:val="0008220A"/>
    <w:rsid w:val="00087370"/>
    <w:rsid w:val="000923F2"/>
    <w:rsid w:val="000B6B65"/>
    <w:rsid w:val="000C2ACC"/>
    <w:rsid w:val="000C7A57"/>
    <w:rsid w:val="000D53C2"/>
    <w:rsid w:val="000E04D1"/>
    <w:rsid w:val="000E2CBE"/>
    <w:rsid w:val="000E35CD"/>
    <w:rsid w:val="000E65C5"/>
    <w:rsid w:val="001048B7"/>
    <w:rsid w:val="00105575"/>
    <w:rsid w:val="00116060"/>
    <w:rsid w:val="00123527"/>
    <w:rsid w:val="00124A3B"/>
    <w:rsid w:val="001258E3"/>
    <w:rsid w:val="00130A94"/>
    <w:rsid w:val="001602C7"/>
    <w:rsid w:val="00167117"/>
    <w:rsid w:val="00171926"/>
    <w:rsid w:val="001773C5"/>
    <w:rsid w:val="001777C2"/>
    <w:rsid w:val="0018209E"/>
    <w:rsid w:val="0018426D"/>
    <w:rsid w:val="001863BA"/>
    <w:rsid w:val="00190EC3"/>
    <w:rsid w:val="001916FA"/>
    <w:rsid w:val="00191ED1"/>
    <w:rsid w:val="0019353A"/>
    <w:rsid w:val="00193906"/>
    <w:rsid w:val="001966A9"/>
    <w:rsid w:val="00197660"/>
    <w:rsid w:val="001B065E"/>
    <w:rsid w:val="001B5979"/>
    <w:rsid w:val="001B638D"/>
    <w:rsid w:val="001D1202"/>
    <w:rsid w:val="001D5DC3"/>
    <w:rsid w:val="001E2DFB"/>
    <w:rsid w:val="001E7639"/>
    <w:rsid w:val="001E7A05"/>
    <w:rsid w:val="001F02C1"/>
    <w:rsid w:val="001F7F90"/>
    <w:rsid w:val="00201A41"/>
    <w:rsid w:val="00237FDF"/>
    <w:rsid w:val="002405A7"/>
    <w:rsid w:val="002412D3"/>
    <w:rsid w:val="002431BA"/>
    <w:rsid w:val="00252F5E"/>
    <w:rsid w:val="00252F64"/>
    <w:rsid w:val="002573FC"/>
    <w:rsid w:val="00262DF4"/>
    <w:rsid w:val="00275776"/>
    <w:rsid w:val="002809FD"/>
    <w:rsid w:val="00285F64"/>
    <w:rsid w:val="0028714C"/>
    <w:rsid w:val="00290753"/>
    <w:rsid w:val="00294072"/>
    <w:rsid w:val="002976EA"/>
    <w:rsid w:val="002A1BA2"/>
    <w:rsid w:val="002B6792"/>
    <w:rsid w:val="002B761E"/>
    <w:rsid w:val="002C0169"/>
    <w:rsid w:val="002C307C"/>
    <w:rsid w:val="002C6B92"/>
    <w:rsid w:val="002D08D5"/>
    <w:rsid w:val="002D1C09"/>
    <w:rsid w:val="002E5AAA"/>
    <w:rsid w:val="002F0F80"/>
    <w:rsid w:val="002F3F50"/>
    <w:rsid w:val="002F5CC9"/>
    <w:rsid w:val="00301C1A"/>
    <w:rsid w:val="00307848"/>
    <w:rsid w:val="00310273"/>
    <w:rsid w:val="00310733"/>
    <w:rsid w:val="003246C8"/>
    <w:rsid w:val="00334F41"/>
    <w:rsid w:val="0033567E"/>
    <w:rsid w:val="00337F90"/>
    <w:rsid w:val="00344D53"/>
    <w:rsid w:val="00345FFF"/>
    <w:rsid w:val="00352C4B"/>
    <w:rsid w:val="00366E95"/>
    <w:rsid w:val="003757B2"/>
    <w:rsid w:val="003760FB"/>
    <w:rsid w:val="0037630E"/>
    <w:rsid w:val="0038386E"/>
    <w:rsid w:val="00387A23"/>
    <w:rsid w:val="00390C35"/>
    <w:rsid w:val="003A0016"/>
    <w:rsid w:val="003A1B73"/>
    <w:rsid w:val="003A4746"/>
    <w:rsid w:val="003B0396"/>
    <w:rsid w:val="003B05DA"/>
    <w:rsid w:val="003B1D55"/>
    <w:rsid w:val="003B5F18"/>
    <w:rsid w:val="003B7719"/>
    <w:rsid w:val="003C63BE"/>
    <w:rsid w:val="003D1387"/>
    <w:rsid w:val="003D5362"/>
    <w:rsid w:val="003D5947"/>
    <w:rsid w:val="003E4D8D"/>
    <w:rsid w:val="003E7644"/>
    <w:rsid w:val="003F7D67"/>
    <w:rsid w:val="00413CB2"/>
    <w:rsid w:val="00416156"/>
    <w:rsid w:val="00420A35"/>
    <w:rsid w:val="00426B5B"/>
    <w:rsid w:val="00427475"/>
    <w:rsid w:val="00432984"/>
    <w:rsid w:val="00432A84"/>
    <w:rsid w:val="0043761E"/>
    <w:rsid w:val="0046695A"/>
    <w:rsid w:val="00467761"/>
    <w:rsid w:val="00473AFD"/>
    <w:rsid w:val="00473DEA"/>
    <w:rsid w:val="004820D5"/>
    <w:rsid w:val="004847B7"/>
    <w:rsid w:val="00495A69"/>
    <w:rsid w:val="0049687A"/>
    <w:rsid w:val="004A4657"/>
    <w:rsid w:val="004A7A83"/>
    <w:rsid w:val="004D1DC8"/>
    <w:rsid w:val="004D2826"/>
    <w:rsid w:val="004D7B93"/>
    <w:rsid w:val="004F26E6"/>
    <w:rsid w:val="004F3331"/>
    <w:rsid w:val="00507BDD"/>
    <w:rsid w:val="00507F90"/>
    <w:rsid w:val="005109AE"/>
    <w:rsid w:val="00531146"/>
    <w:rsid w:val="0053237E"/>
    <w:rsid w:val="00542703"/>
    <w:rsid w:val="00545D34"/>
    <w:rsid w:val="00551175"/>
    <w:rsid w:val="00554162"/>
    <w:rsid w:val="00554364"/>
    <w:rsid w:val="00560EB8"/>
    <w:rsid w:val="00570854"/>
    <w:rsid w:val="00574A94"/>
    <w:rsid w:val="00587668"/>
    <w:rsid w:val="00587B3F"/>
    <w:rsid w:val="00587B74"/>
    <w:rsid w:val="00595FDE"/>
    <w:rsid w:val="005A13BA"/>
    <w:rsid w:val="005A48A4"/>
    <w:rsid w:val="005B1D89"/>
    <w:rsid w:val="005B5084"/>
    <w:rsid w:val="005B7DB4"/>
    <w:rsid w:val="005C78E3"/>
    <w:rsid w:val="005D10F1"/>
    <w:rsid w:val="005E3346"/>
    <w:rsid w:val="005E47FC"/>
    <w:rsid w:val="005F0F0D"/>
    <w:rsid w:val="005F1A86"/>
    <w:rsid w:val="005F6372"/>
    <w:rsid w:val="0060051E"/>
    <w:rsid w:val="00601F58"/>
    <w:rsid w:val="00602F3B"/>
    <w:rsid w:val="0060640F"/>
    <w:rsid w:val="00612034"/>
    <w:rsid w:val="006276C8"/>
    <w:rsid w:val="006303EF"/>
    <w:rsid w:val="00630D3B"/>
    <w:rsid w:val="00653ED0"/>
    <w:rsid w:val="006841D1"/>
    <w:rsid w:val="006859DD"/>
    <w:rsid w:val="006A51D5"/>
    <w:rsid w:val="006A6D03"/>
    <w:rsid w:val="006D4088"/>
    <w:rsid w:val="006D64C7"/>
    <w:rsid w:val="006D7DC7"/>
    <w:rsid w:val="006F07B1"/>
    <w:rsid w:val="0070542A"/>
    <w:rsid w:val="00707E4E"/>
    <w:rsid w:val="00710025"/>
    <w:rsid w:val="007112ED"/>
    <w:rsid w:val="007178AC"/>
    <w:rsid w:val="00720748"/>
    <w:rsid w:val="00727ECC"/>
    <w:rsid w:val="00743B5B"/>
    <w:rsid w:val="00744051"/>
    <w:rsid w:val="0074648D"/>
    <w:rsid w:val="00750805"/>
    <w:rsid w:val="00757CA8"/>
    <w:rsid w:val="007659AB"/>
    <w:rsid w:val="00767005"/>
    <w:rsid w:val="007715FA"/>
    <w:rsid w:val="007926E4"/>
    <w:rsid w:val="00794559"/>
    <w:rsid w:val="00794C1F"/>
    <w:rsid w:val="007A6F77"/>
    <w:rsid w:val="007D3C68"/>
    <w:rsid w:val="007E1A63"/>
    <w:rsid w:val="007E51A3"/>
    <w:rsid w:val="007F0E56"/>
    <w:rsid w:val="007F3E83"/>
    <w:rsid w:val="007F3E90"/>
    <w:rsid w:val="00800826"/>
    <w:rsid w:val="00800A83"/>
    <w:rsid w:val="00806CB5"/>
    <w:rsid w:val="00807A62"/>
    <w:rsid w:val="00810245"/>
    <w:rsid w:val="008113A4"/>
    <w:rsid w:val="008152A2"/>
    <w:rsid w:val="008201F4"/>
    <w:rsid w:val="008219D8"/>
    <w:rsid w:val="00825589"/>
    <w:rsid w:val="00832280"/>
    <w:rsid w:val="00845711"/>
    <w:rsid w:val="008461D6"/>
    <w:rsid w:val="0087540C"/>
    <w:rsid w:val="0088078A"/>
    <w:rsid w:val="00891709"/>
    <w:rsid w:val="008A17B8"/>
    <w:rsid w:val="008A39C0"/>
    <w:rsid w:val="008C168B"/>
    <w:rsid w:val="008C4962"/>
    <w:rsid w:val="008E276E"/>
    <w:rsid w:val="008F23F9"/>
    <w:rsid w:val="008F3B92"/>
    <w:rsid w:val="00905695"/>
    <w:rsid w:val="00911AAC"/>
    <w:rsid w:val="00912AD6"/>
    <w:rsid w:val="009346A9"/>
    <w:rsid w:val="00940FF1"/>
    <w:rsid w:val="009450F2"/>
    <w:rsid w:val="009550AA"/>
    <w:rsid w:val="00975496"/>
    <w:rsid w:val="00977113"/>
    <w:rsid w:val="009A4B22"/>
    <w:rsid w:val="009A5ED6"/>
    <w:rsid w:val="009A695A"/>
    <w:rsid w:val="009B0599"/>
    <w:rsid w:val="009B46A3"/>
    <w:rsid w:val="009B7657"/>
    <w:rsid w:val="009D5D74"/>
    <w:rsid w:val="009D6E99"/>
    <w:rsid w:val="009D7853"/>
    <w:rsid w:val="009E0D0E"/>
    <w:rsid w:val="009E4612"/>
    <w:rsid w:val="009E7980"/>
    <w:rsid w:val="009F4C9F"/>
    <w:rsid w:val="009F527A"/>
    <w:rsid w:val="00A00570"/>
    <w:rsid w:val="00A1122E"/>
    <w:rsid w:val="00A13DBA"/>
    <w:rsid w:val="00A16596"/>
    <w:rsid w:val="00A200AC"/>
    <w:rsid w:val="00A31E1B"/>
    <w:rsid w:val="00A3440B"/>
    <w:rsid w:val="00A47C57"/>
    <w:rsid w:val="00A55402"/>
    <w:rsid w:val="00A606B4"/>
    <w:rsid w:val="00A60B52"/>
    <w:rsid w:val="00A6629E"/>
    <w:rsid w:val="00A701B5"/>
    <w:rsid w:val="00A8721F"/>
    <w:rsid w:val="00A945E2"/>
    <w:rsid w:val="00AB1E2D"/>
    <w:rsid w:val="00AB40D3"/>
    <w:rsid w:val="00AB7858"/>
    <w:rsid w:val="00AB7E4E"/>
    <w:rsid w:val="00AC0E88"/>
    <w:rsid w:val="00AC393E"/>
    <w:rsid w:val="00AC66CD"/>
    <w:rsid w:val="00AC6DEB"/>
    <w:rsid w:val="00AC73A8"/>
    <w:rsid w:val="00AD311F"/>
    <w:rsid w:val="00AE2102"/>
    <w:rsid w:val="00AF0FC8"/>
    <w:rsid w:val="00B013C7"/>
    <w:rsid w:val="00B05992"/>
    <w:rsid w:val="00B16212"/>
    <w:rsid w:val="00B16D3C"/>
    <w:rsid w:val="00B1765E"/>
    <w:rsid w:val="00B24C77"/>
    <w:rsid w:val="00B4115E"/>
    <w:rsid w:val="00B473A5"/>
    <w:rsid w:val="00B50CB2"/>
    <w:rsid w:val="00B51E37"/>
    <w:rsid w:val="00B56881"/>
    <w:rsid w:val="00B65554"/>
    <w:rsid w:val="00B84294"/>
    <w:rsid w:val="00B9187F"/>
    <w:rsid w:val="00B978D7"/>
    <w:rsid w:val="00BA1106"/>
    <w:rsid w:val="00BB3737"/>
    <w:rsid w:val="00BB45A2"/>
    <w:rsid w:val="00BB4BE9"/>
    <w:rsid w:val="00BC08C0"/>
    <w:rsid w:val="00BC2134"/>
    <w:rsid w:val="00BC72CC"/>
    <w:rsid w:val="00BD0243"/>
    <w:rsid w:val="00BE69B9"/>
    <w:rsid w:val="00BF2182"/>
    <w:rsid w:val="00C007AA"/>
    <w:rsid w:val="00C03B97"/>
    <w:rsid w:val="00C13FE3"/>
    <w:rsid w:val="00C145FB"/>
    <w:rsid w:val="00C20B58"/>
    <w:rsid w:val="00C23366"/>
    <w:rsid w:val="00C33578"/>
    <w:rsid w:val="00C6184F"/>
    <w:rsid w:val="00C66328"/>
    <w:rsid w:val="00C702EB"/>
    <w:rsid w:val="00C83E0F"/>
    <w:rsid w:val="00C869ED"/>
    <w:rsid w:val="00C950CE"/>
    <w:rsid w:val="00C9761C"/>
    <w:rsid w:val="00CA1224"/>
    <w:rsid w:val="00CB1FC8"/>
    <w:rsid w:val="00CB5A31"/>
    <w:rsid w:val="00CB6493"/>
    <w:rsid w:val="00CB7C99"/>
    <w:rsid w:val="00CC0EC6"/>
    <w:rsid w:val="00CC337B"/>
    <w:rsid w:val="00CD44E9"/>
    <w:rsid w:val="00CD5C31"/>
    <w:rsid w:val="00CE58CF"/>
    <w:rsid w:val="00CF04EA"/>
    <w:rsid w:val="00CF1614"/>
    <w:rsid w:val="00D057D4"/>
    <w:rsid w:val="00D06788"/>
    <w:rsid w:val="00D10289"/>
    <w:rsid w:val="00D1209B"/>
    <w:rsid w:val="00D14BCE"/>
    <w:rsid w:val="00D2602C"/>
    <w:rsid w:val="00D2696A"/>
    <w:rsid w:val="00D27BD7"/>
    <w:rsid w:val="00D31584"/>
    <w:rsid w:val="00D32111"/>
    <w:rsid w:val="00D44288"/>
    <w:rsid w:val="00D56BBA"/>
    <w:rsid w:val="00D72847"/>
    <w:rsid w:val="00D818D0"/>
    <w:rsid w:val="00D84395"/>
    <w:rsid w:val="00D865C8"/>
    <w:rsid w:val="00D87417"/>
    <w:rsid w:val="00D96903"/>
    <w:rsid w:val="00DA1736"/>
    <w:rsid w:val="00DA5E15"/>
    <w:rsid w:val="00DA5EF8"/>
    <w:rsid w:val="00DB4FAB"/>
    <w:rsid w:val="00DB5202"/>
    <w:rsid w:val="00DC750F"/>
    <w:rsid w:val="00DD4BFC"/>
    <w:rsid w:val="00DE0150"/>
    <w:rsid w:val="00E12D89"/>
    <w:rsid w:val="00E1472A"/>
    <w:rsid w:val="00E14AA1"/>
    <w:rsid w:val="00E32691"/>
    <w:rsid w:val="00E3655B"/>
    <w:rsid w:val="00E55DDC"/>
    <w:rsid w:val="00E617EA"/>
    <w:rsid w:val="00E706DE"/>
    <w:rsid w:val="00E80F5F"/>
    <w:rsid w:val="00E82D84"/>
    <w:rsid w:val="00E93942"/>
    <w:rsid w:val="00E94ED6"/>
    <w:rsid w:val="00EA3BF6"/>
    <w:rsid w:val="00EA4440"/>
    <w:rsid w:val="00EA668C"/>
    <w:rsid w:val="00ED71EB"/>
    <w:rsid w:val="00EE20C3"/>
    <w:rsid w:val="00EE687B"/>
    <w:rsid w:val="00F07ECA"/>
    <w:rsid w:val="00F139D0"/>
    <w:rsid w:val="00F148BB"/>
    <w:rsid w:val="00F16A0D"/>
    <w:rsid w:val="00F177FB"/>
    <w:rsid w:val="00F20275"/>
    <w:rsid w:val="00F22ABE"/>
    <w:rsid w:val="00F2499D"/>
    <w:rsid w:val="00F25288"/>
    <w:rsid w:val="00F27D69"/>
    <w:rsid w:val="00F308CE"/>
    <w:rsid w:val="00F3305F"/>
    <w:rsid w:val="00F34776"/>
    <w:rsid w:val="00F411D9"/>
    <w:rsid w:val="00F41E04"/>
    <w:rsid w:val="00F512DE"/>
    <w:rsid w:val="00F526DA"/>
    <w:rsid w:val="00F5466B"/>
    <w:rsid w:val="00F626AC"/>
    <w:rsid w:val="00F7491F"/>
    <w:rsid w:val="00F754EC"/>
    <w:rsid w:val="00F826C4"/>
    <w:rsid w:val="00FB68A7"/>
    <w:rsid w:val="00FD36D1"/>
    <w:rsid w:val="00FE14FE"/>
    <w:rsid w:val="00FE20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0989DA53"/>
  <w15:chartTrackingRefBased/>
  <w15:docId w15:val="{59AF4290-ABB8-4E74-8F72-AA5CA86F80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85F64"/>
    <w:pPr>
      <w:keepNext/>
      <w:keepLines/>
      <w:numPr>
        <w:numId w:val="3"/>
      </w:numPr>
      <w:spacing w:before="240" w:after="0" w:line="480" w:lineRule="auto"/>
      <w:outlineLvl w:val="0"/>
    </w:pPr>
    <w:rPr>
      <w:rFonts w:asciiTheme="majorHAnsi" w:eastAsiaTheme="majorEastAsia" w:hAnsiTheme="majorHAnsi" w:cstheme="majorBidi"/>
      <w:b/>
      <w:szCs w:val="32"/>
    </w:rPr>
  </w:style>
  <w:style w:type="paragraph" w:styleId="Heading2">
    <w:name w:val="heading 2"/>
    <w:basedOn w:val="Normal"/>
    <w:next w:val="Normal"/>
    <w:link w:val="Heading2Char"/>
    <w:uiPriority w:val="9"/>
    <w:unhideWhenUsed/>
    <w:qFormat/>
    <w:rsid w:val="00285F64"/>
    <w:pPr>
      <w:keepNext/>
      <w:keepLines/>
      <w:numPr>
        <w:ilvl w:val="1"/>
        <w:numId w:val="3"/>
      </w:numPr>
      <w:spacing w:after="0" w:line="480" w:lineRule="auto"/>
      <w:outlineLvl w:val="1"/>
    </w:pPr>
    <w:rPr>
      <w:rFonts w:asciiTheme="majorHAnsi" w:eastAsiaTheme="majorEastAsia" w:hAnsiTheme="majorHAnsi" w:cstheme="majorBidi"/>
      <w:i/>
      <w:szCs w:val="26"/>
    </w:rPr>
  </w:style>
  <w:style w:type="paragraph" w:styleId="Heading3">
    <w:name w:val="heading 3"/>
    <w:basedOn w:val="Normal"/>
    <w:next w:val="Normal"/>
    <w:link w:val="Heading3Char"/>
    <w:uiPriority w:val="9"/>
    <w:unhideWhenUsed/>
    <w:qFormat/>
    <w:rsid w:val="00285F64"/>
    <w:pPr>
      <w:keepNext/>
      <w:keepLines/>
      <w:numPr>
        <w:ilvl w:val="2"/>
        <w:numId w:val="3"/>
      </w:numPr>
      <w:spacing w:after="0" w:line="480" w:lineRule="auto"/>
      <w:outlineLvl w:val="2"/>
    </w:pPr>
    <w:rPr>
      <w:rFonts w:asciiTheme="majorHAnsi" w:eastAsiaTheme="majorEastAsia" w:hAnsiTheme="majorHAnsi"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5F64"/>
    <w:rPr>
      <w:rFonts w:asciiTheme="majorHAnsi" w:eastAsiaTheme="majorEastAsia" w:hAnsiTheme="majorHAnsi" w:cstheme="majorBidi"/>
      <w:b/>
      <w:szCs w:val="32"/>
    </w:rPr>
  </w:style>
  <w:style w:type="character" w:customStyle="1" w:styleId="Heading2Char">
    <w:name w:val="Heading 2 Char"/>
    <w:basedOn w:val="DefaultParagraphFont"/>
    <w:link w:val="Heading2"/>
    <w:uiPriority w:val="9"/>
    <w:rsid w:val="00285F64"/>
    <w:rPr>
      <w:rFonts w:asciiTheme="majorHAnsi" w:eastAsiaTheme="majorEastAsia" w:hAnsiTheme="majorHAnsi" w:cstheme="majorBidi"/>
      <w:i/>
      <w:szCs w:val="26"/>
    </w:rPr>
  </w:style>
  <w:style w:type="character" w:customStyle="1" w:styleId="Heading3Char">
    <w:name w:val="Heading 3 Char"/>
    <w:basedOn w:val="DefaultParagraphFont"/>
    <w:link w:val="Heading3"/>
    <w:uiPriority w:val="9"/>
    <w:rsid w:val="00285F64"/>
    <w:rPr>
      <w:rFonts w:asciiTheme="majorHAnsi" w:eastAsiaTheme="majorEastAsia" w:hAnsiTheme="majorHAnsi" w:cstheme="majorBidi"/>
      <w:i/>
      <w:szCs w:val="24"/>
    </w:rPr>
  </w:style>
  <w:style w:type="paragraph" w:customStyle="1" w:styleId="EndNoteBibliographyTitle">
    <w:name w:val="EndNote Bibliography Title"/>
    <w:basedOn w:val="Normal"/>
    <w:link w:val="EndNoteBibliographyTitleChar"/>
    <w:rsid w:val="004A465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A4657"/>
    <w:rPr>
      <w:rFonts w:ascii="Calibri" w:hAnsi="Calibri" w:cs="Calibri"/>
      <w:noProof/>
      <w:lang w:val="en-US"/>
    </w:rPr>
  </w:style>
  <w:style w:type="paragraph" w:customStyle="1" w:styleId="EndNoteBibliography">
    <w:name w:val="EndNote Bibliography"/>
    <w:basedOn w:val="Normal"/>
    <w:link w:val="EndNoteBibliographyChar"/>
    <w:rsid w:val="004A465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A4657"/>
    <w:rPr>
      <w:rFonts w:ascii="Calibri" w:hAnsi="Calibri" w:cs="Calibri"/>
      <w:noProof/>
      <w:lang w:val="en-US"/>
    </w:rPr>
  </w:style>
  <w:style w:type="table" w:styleId="TableGrid">
    <w:name w:val="Table Grid"/>
    <w:basedOn w:val="TableNormal"/>
    <w:uiPriority w:val="39"/>
    <w:rsid w:val="00C145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45FB"/>
    <w:rPr>
      <w:sz w:val="16"/>
      <w:szCs w:val="16"/>
    </w:rPr>
  </w:style>
  <w:style w:type="paragraph" w:styleId="CommentText">
    <w:name w:val="annotation text"/>
    <w:basedOn w:val="Normal"/>
    <w:link w:val="CommentTextChar"/>
    <w:uiPriority w:val="99"/>
    <w:semiHidden/>
    <w:unhideWhenUsed/>
    <w:rsid w:val="00C145FB"/>
    <w:pPr>
      <w:spacing w:line="240" w:lineRule="auto"/>
    </w:pPr>
    <w:rPr>
      <w:sz w:val="20"/>
      <w:szCs w:val="20"/>
    </w:rPr>
  </w:style>
  <w:style w:type="character" w:customStyle="1" w:styleId="CommentTextChar">
    <w:name w:val="Comment Text Char"/>
    <w:basedOn w:val="DefaultParagraphFont"/>
    <w:link w:val="CommentText"/>
    <w:uiPriority w:val="99"/>
    <w:semiHidden/>
    <w:rsid w:val="00C145FB"/>
    <w:rPr>
      <w:sz w:val="20"/>
      <w:szCs w:val="20"/>
    </w:rPr>
  </w:style>
  <w:style w:type="paragraph" w:styleId="BalloonText">
    <w:name w:val="Balloon Text"/>
    <w:basedOn w:val="Normal"/>
    <w:link w:val="BalloonTextChar"/>
    <w:uiPriority w:val="99"/>
    <w:semiHidden/>
    <w:unhideWhenUsed/>
    <w:rsid w:val="00C145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45FB"/>
    <w:rPr>
      <w:rFonts w:ascii="Segoe UI" w:hAnsi="Segoe UI" w:cs="Segoe UI"/>
      <w:sz w:val="18"/>
      <w:szCs w:val="18"/>
    </w:rPr>
  </w:style>
  <w:style w:type="paragraph" w:styleId="Caption">
    <w:name w:val="caption"/>
    <w:basedOn w:val="Normal"/>
    <w:next w:val="Normal"/>
    <w:uiPriority w:val="35"/>
    <w:unhideWhenUsed/>
    <w:qFormat/>
    <w:rsid w:val="00C145FB"/>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560EB8"/>
    <w:rPr>
      <w:b/>
      <w:bCs/>
    </w:rPr>
  </w:style>
  <w:style w:type="character" w:customStyle="1" w:styleId="CommentSubjectChar">
    <w:name w:val="Comment Subject Char"/>
    <w:basedOn w:val="CommentTextChar"/>
    <w:link w:val="CommentSubject"/>
    <w:uiPriority w:val="99"/>
    <w:semiHidden/>
    <w:rsid w:val="00560EB8"/>
    <w:rPr>
      <w:b/>
      <w:bCs/>
      <w:sz w:val="20"/>
      <w:szCs w:val="20"/>
    </w:rPr>
  </w:style>
  <w:style w:type="paragraph" w:styleId="ListParagraph">
    <w:name w:val="List Paragraph"/>
    <w:basedOn w:val="Normal"/>
    <w:uiPriority w:val="34"/>
    <w:qFormat/>
    <w:rsid w:val="00C03B97"/>
    <w:pPr>
      <w:ind w:left="720"/>
      <w:contextualSpacing/>
    </w:pPr>
  </w:style>
  <w:style w:type="character" w:styleId="Hyperlink">
    <w:name w:val="Hyperlink"/>
    <w:basedOn w:val="DefaultParagraphFont"/>
    <w:uiPriority w:val="99"/>
    <w:unhideWhenUsed/>
    <w:rsid w:val="001E2DFB"/>
    <w:rPr>
      <w:color w:val="0563C1" w:themeColor="hyperlink"/>
      <w:u w:val="single"/>
    </w:rPr>
  </w:style>
  <w:style w:type="paragraph" w:styleId="Header">
    <w:name w:val="header"/>
    <w:basedOn w:val="Normal"/>
    <w:link w:val="HeaderChar"/>
    <w:uiPriority w:val="99"/>
    <w:unhideWhenUsed/>
    <w:rsid w:val="000510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1085"/>
  </w:style>
  <w:style w:type="paragraph" w:styleId="Footer">
    <w:name w:val="footer"/>
    <w:basedOn w:val="Normal"/>
    <w:link w:val="FooterChar"/>
    <w:uiPriority w:val="99"/>
    <w:unhideWhenUsed/>
    <w:rsid w:val="000510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1085"/>
  </w:style>
  <w:style w:type="character" w:styleId="LineNumber">
    <w:name w:val="line number"/>
    <w:basedOn w:val="DefaultParagraphFont"/>
    <w:uiPriority w:val="99"/>
    <w:semiHidden/>
    <w:unhideWhenUsed/>
    <w:rsid w:val="00C6184F"/>
  </w:style>
  <w:style w:type="character" w:customStyle="1" w:styleId="authorname">
    <w:name w:val="authorname"/>
    <w:basedOn w:val="DefaultParagraphFont"/>
    <w:rsid w:val="00A13DBA"/>
  </w:style>
  <w:style w:type="character" w:customStyle="1" w:styleId="u-sronly">
    <w:name w:val="u-sronly"/>
    <w:basedOn w:val="DefaultParagraphFont"/>
    <w:rsid w:val="00A13D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383146">
      <w:bodyDiv w:val="1"/>
      <w:marLeft w:val="0"/>
      <w:marRight w:val="0"/>
      <w:marTop w:val="0"/>
      <w:marBottom w:val="0"/>
      <w:divBdr>
        <w:top w:val="none" w:sz="0" w:space="0" w:color="auto"/>
        <w:left w:val="none" w:sz="0" w:space="0" w:color="auto"/>
        <w:bottom w:val="none" w:sz="0" w:space="0" w:color="auto"/>
        <w:right w:val="none" w:sz="0" w:space="0" w:color="auto"/>
      </w:divBdr>
      <w:divsChild>
        <w:div w:id="1803228754">
          <w:marLeft w:val="0"/>
          <w:marRight w:val="0"/>
          <w:marTop w:val="0"/>
          <w:marBottom w:val="75"/>
          <w:divBdr>
            <w:top w:val="none" w:sz="0" w:space="0" w:color="auto"/>
            <w:left w:val="none" w:sz="0" w:space="0" w:color="auto"/>
            <w:bottom w:val="none" w:sz="0" w:space="0" w:color="auto"/>
            <w:right w:val="none" w:sz="0" w:space="0" w:color="auto"/>
          </w:divBdr>
        </w:div>
        <w:div w:id="1445616556">
          <w:marLeft w:val="0"/>
          <w:marRight w:val="0"/>
          <w:marTop w:val="0"/>
          <w:marBottom w:val="75"/>
          <w:divBdr>
            <w:top w:val="none" w:sz="0" w:space="0" w:color="auto"/>
            <w:left w:val="none" w:sz="0" w:space="0" w:color="auto"/>
            <w:bottom w:val="none" w:sz="0" w:space="0" w:color="auto"/>
            <w:right w:val="none" w:sz="0" w:space="0" w:color="auto"/>
          </w:divBdr>
        </w:div>
      </w:divsChild>
    </w:div>
    <w:div w:id="282158856">
      <w:bodyDiv w:val="1"/>
      <w:marLeft w:val="0"/>
      <w:marRight w:val="0"/>
      <w:marTop w:val="0"/>
      <w:marBottom w:val="0"/>
      <w:divBdr>
        <w:top w:val="none" w:sz="0" w:space="0" w:color="auto"/>
        <w:left w:val="none" w:sz="0" w:space="0" w:color="auto"/>
        <w:bottom w:val="none" w:sz="0" w:space="0" w:color="auto"/>
        <w:right w:val="none" w:sz="0" w:space="0" w:color="auto"/>
      </w:divBdr>
      <w:divsChild>
        <w:div w:id="339235502">
          <w:marLeft w:val="0"/>
          <w:marRight w:val="0"/>
          <w:marTop w:val="180"/>
          <w:marBottom w:val="0"/>
          <w:divBdr>
            <w:top w:val="none" w:sz="0" w:space="0" w:color="auto"/>
            <w:left w:val="none" w:sz="0" w:space="0" w:color="auto"/>
            <w:bottom w:val="none" w:sz="0" w:space="0" w:color="auto"/>
            <w:right w:val="none" w:sz="0" w:space="0" w:color="auto"/>
          </w:divBdr>
        </w:div>
        <w:div w:id="1431317884">
          <w:marLeft w:val="0"/>
          <w:marRight w:val="0"/>
          <w:marTop w:val="0"/>
          <w:marBottom w:val="180"/>
          <w:divBdr>
            <w:top w:val="none" w:sz="0" w:space="0" w:color="auto"/>
            <w:left w:val="none" w:sz="0" w:space="0" w:color="auto"/>
            <w:bottom w:val="none" w:sz="0" w:space="0" w:color="auto"/>
            <w:right w:val="none" w:sz="0" w:space="0" w:color="auto"/>
          </w:divBdr>
        </w:div>
      </w:divsChild>
    </w:div>
    <w:div w:id="341399841">
      <w:bodyDiv w:val="1"/>
      <w:marLeft w:val="0"/>
      <w:marRight w:val="0"/>
      <w:marTop w:val="0"/>
      <w:marBottom w:val="0"/>
      <w:divBdr>
        <w:top w:val="none" w:sz="0" w:space="0" w:color="auto"/>
        <w:left w:val="none" w:sz="0" w:space="0" w:color="auto"/>
        <w:bottom w:val="none" w:sz="0" w:space="0" w:color="auto"/>
        <w:right w:val="none" w:sz="0" w:space="0" w:color="auto"/>
      </w:divBdr>
      <w:divsChild>
        <w:div w:id="1785735442">
          <w:marLeft w:val="0"/>
          <w:marRight w:val="0"/>
          <w:marTop w:val="0"/>
          <w:marBottom w:val="75"/>
          <w:divBdr>
            <w:top w:val="none" w:sz="0" w:space="0" w:color="auto"/>
            <w:left w:val="none" w:sz="0" w:space="0" w:color="auto"/>
            <w:bottom w:val="none" w:sz="0" w:space="0" w:color="auto"/>
            <w:right w:val="none" w:sz="0" w:space="0" w:color="auto"/>
          </w:divBdr>
        </w:div>
        <w:div w:id="453598679">
          <w:marLeft w:val="0"/>
          <w:marRight w:val="0"/>
          <w:marTop w:val="0"/>
          <w:marBottom w:val="75"/>
          <w:divBdr>
            <w:top w:val="none" w:sz="0" w:space="0" w:color="auto"/>
            <w:left w:val="none" w:sz="0" w:space="0" w:color="auto"/>
            <w:bottom w:val="none" w:sz="0" w:space="0" w:color="auto"/>
            <w:right w:val="none" w:sz="0" w:space="0" w:color="auto"/>
          </w:divBdr>
        </w:div>
      </w:divsChild>
    </w:div>
    <w:div w:id="620961592">
      <w:bodyDiv w:val="1"/>
      <w:marLeft w:val="0"/>
      <w:marRight w:val="0"/>
      <w:marTop w:val="0"/>
      <w:marBottom w:val="0"/>
      <w:divBdr>
        <w:top w:val="none" w:sz="0" w:space="0" w:color="auto"/>
        <w:left w:val="none" w:sz="0" w:space="0" w:color="auto"/>
        <w:bottom w:val="none" w:sz="0" w:space="0" w:color="auto"/>
        <w:right w:val="none" w:sz="0" w:space="0" w:color="auto"/>
      </w:divBdr>
    </w:div>
    <w:div w:id="76843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1016/j.pmrj.2014.08.361" TargetMode="Externa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7AFB69-944F-480E-8A3F-2CA677D2A6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5380</Words>
  <Characters>87672</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102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rner M.</dc:creator>
  <cp:keywords/>
  <dc:description/>
  <cp:lastModifiedBy>Lapage K.P.</cp:lastModifiedBy>
  <cp:revision>2</cp:revision>
  <dcterms:created xsi:type="dcterms:W3CDTF">2019-03-14T14:51:00Z</dcterms:created>
  <dcterms:modified xsi:type="dcterms:W3CDTF">2019-03-14T14:51:00Z</dcterms:modified>
</cp:coreProperties>
</file>